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5CCE359" w14:textId="77777777" w:rsidR="003A6707" w:rsidRPr="00D24585" w:rsidRDefault="003A6707" w:rsidP="003A6707">
      <w:pPr>
        <w:pStyle w:val="HTML-adress"/>
        <w:tabs>
          <w:tab w:val="left" w:pos="2835"/>
        </w:tabs>
        <w:jc w:val="center"/>
        <w:rPr>
          <w:rFonts w:ascii="Times" w:hAnsi="Times"/>
          <w:b/>
          <w:sz w:val="28"/>
          <w:lang w:val="sv-SE" w:eastAsia="ja-JP"/>
        </w:rPr>
      </w:pPr>
      <w:r w:rsidRPr="00D24585">
        <w:rPr>
          <w:rFonts w:ascii="Times" w:hAnsi="Times"/>
          <w:b/>
          <w:sz w:val="28"/>
          <w:lang w:val="sv-SE" w:eastAsia="ja-JP"/>
        </w:rPr>
        <w:t xml:space="preserve">Pretest </w:t>
      </w:r>
      <w:proofErr w:type="gramStart"/>
      <w:r w:rsidRPr="00D24585">
        <w:rPr>
          <w:rFonts w:ascii="Times" w:hAnsi="Times"/>
          <w:b/>
          <w:sz w:val="28"/>
          <w:lang w:val="sv-SE" w:eastAsia="ja-JP"/>
        </w:rPr>
        <w:t>07:  neurologiskt</w:t>
      </w:r>
      <w:proofErr w:type="gramEnd"/>
      <w:r w:rsidRPr="00D24585">
        <w:rPr>
          <w:rFonts w:ascii="Times" w:hAnsi="Times"/>
          <w:b/>
          <w:sz w:val="28"/>
          <w:lang w:val="sv-SE" w:eastAsia="ja-JP"/>
        </w:rPr>
        <w:t xml:space="preserve"> bortfall &amp; oftalmologi</w:t>
      </w:r>
    </w:p>
    <w:p w14:paraId="103AA05B" w14:textId="0DBD9E44" w:rsidR="003A6707" w:rsidRPr="00D24585" w:rsidRDefault="00E26B4A" w:rsidP="003A6707">
      <w:pPr>
        <w:pStyle w:val="HTML-adress"/>
        <w:tabs>
          <w:tab w:val="left" w:pos="2835"/>
        </w:tabs>
        <w:jc w:val="center"/>
        <w:rPr>
          <w:rFonts w:ascii="Times" w:hAnsi="Times"/>
          <w:u w:val="single"/>
          <w:lang w:val="sv-SE" w:eastAsia="ja-JP"/>
        </w:rPr>
      </w:pPr>
      <w:r>
        <w:rPr>
          <w:rFonts w:ascii="Times" w:hAnsi="Times"/>
          <w:lang w:val="sv-SE" w:eastAsia="ja-JP"/>
        </w:rPr>
        <w:t>Version 171003</w:t>
      </w:r>
    </w:p>
    <w:p w14:paraId="1057ECB4" w14:textId="77777777" w:rsidR="00AD788F" w:rsidRDefault="00AD788F"/>
    <w:p w14:paraId="64203C65" w14:textId="77777777" w:rsidR="000A01B9" w:rsidRDefault="000A01B9">
      <w:pPr>
        <w:pStyle w:val="Innehll1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fldChar w:fldCharType="begin"/>
      </w:r>
      <w:r>
        <w:instrText xml:space="preserve"> TOC \o "1-3" </w:instrText>
      </w:r>
      <w:r>
        <w:fldChar w:fldCharType="separate"/>
      </w:r>
      <w:r>
        <w:rPr>
          <w:noProof/>
        </w:rPr>
        <w:t>FÖRHÅLLNINGSSÄTT NEUROBORTFALL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41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</w:t>
      </w:r>
      <w:r>
        <w:rPr>
          <w:noProof/>
        </w:rPr>
        <w:fldChar w:fldCharType="end"/>
      </w:r>
    </w:p>
    <w:p w14:paraId="43B9DB7D" w14:textId="77777777" w:rsidR="000A01B9" w:rsidRDefault="000A01B9">
      <w:pPr>
        <w:pStyle w:val="Innehll1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t>FÖRHÅLLNINGSSÄTT YRSEL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42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3</w:t>
      </w:r>
      <w:r>
        <w:rPr>
          <w:noProof/>
        </w:rPr>
        <w:fldChar w:fldCharType="end"/>
      </w:r>
    </w:p>
    <w:p w14:paraId="4C261A5C" w14:textId="77777777" w:rsidR="000A01B9" w:rsidRDefault="000A01B9">
      <w:pPr>
        <w:pStyle w:val="Innehll1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t>DEL I:  CORTEX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43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4</w:t>
      </w:r>
      <w:r>
        <w:rPr>
          <w:noProof/>
        </w:rPr>
        <w:fldChar w:fldCharType="end"/>
      </w:r>
    </w:p>
    <w:p w14:paraId="6CCE0DFE" w14:textId="77777777" w:rsidR="000A01B9" w:rsidRDefault="000A01B9">
      <w:pPr>
        <w:pStyle w:val="Innehll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t>1-Dysfasi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44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4</w:t>
      </w:r>
      <w:r>
        <w:rPr>
          <w:noProof/>
        </w:rPr>
        <w:fldChar w:fldCharType="end"/>
      </w:r>
    </w:p>
    <w:p w14:paraId="37FBA98F" w14:textId="77777777" w:rsidR="000A01B9" w:rsidRDefault="000A01B9">
      <w:pPr>
        <w:pStyle w:val="Innehll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t>2-Dysartri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45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4</w:t>
      </w:r>
      <w:r>
        <w:rPr>
          <w:noProof/>
        </w:rPr>
        <w:fldChar w:fldCharType="end"/>
      </w:r>
    </w:p>
    <w:p w14:paraId="4CA49629" w14:textId="77777777" w:rsidR="000A01B9" w:rsidRDefault="000A01B9">
      <w:pPr>
        <w:pStyle w:val="Innehll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t>3-Neglekt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46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4</w:t>
      </w:r>
      <w:r>
        <w:rPr>
          <w:noProof/>
        </w:rPr>
        <w:fldChar w:fldCharType="end"/>
      </w:r>
    </w:p>
    <w:p w14:paraId="61217A1C" w14:textId="77777777" w:rsidR="000A01B9" w:rsidRDefault="000A01B9">
      <w:pPr>
        <w:pStyle w:val="Innehll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t>4-Anopsi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47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5</w:t>
      </w:r>
      <w:r>
        <w:rPr>
          <w:noProof/>
        </w:rPr>
        <w:fldChar w:fldCharType="end"/>
      </w:r>
    </w:p>
    <w:p w14:paraId="5C566E7E" w14:textId="77777777" w:rsidR="000A01B9" w:rsidRDefault="000A01B9">
      <w:pPr>
        <w:pStyle w:val="Innehll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t>5-Primärmotor cortex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48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5</w:t>
      </w:r>
      <w:r>
        <w:rPr>
          <w:noProof/>
        </w:rPr>
        <w:fldChar w:fldCharType="end"/>
      </w:r>
    </w:p>
    <w:p w14:paraId="7AD9CE4F" w14:textId="77777777" w:rsidR="000A01B9" w:rsidRDefault="000A01B9">
      <w:pPr>
        <w:pStyle w:val="Innehll1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t>DEL II:  HJÄRNSTAM, LILLHJÄRNA, KRANIALNERVER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49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6</w:t>
      </w:r>
      <w:r>
        <w:rPr>
          <w:noProof/>
        </w:rPr>
        <w:fldChar w:fldCharType="end"/>
      </w:r>
    </w:p>
    <w:p w14:paraId="10CC942E" w14:textId="77777777" w:rsidR="000A01B9" w:rsidRDefault="000A01B9">
      <w:pPr>
        <w:pStyle w:val="Innehll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t>1-Konjugerad ögondeviation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50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6</w:t>
      </w:r>
      <w:r>
        <w:rPr>
          <w:noProof/>
        </w:rPr>
        <w:fldChar w:fldCharType="end"/>
      </w:r>
    </w:p>
    <w:p w14:paraId="135D5658" w14:textId="77777777" w:rsidR="000A01B9" w:rsidRDefault="000A01B9">
      <w:pPr>
        <w:pStyle w:val="Innehll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t>2-Ögonmotorikpare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51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6</w:t>
      </w:r>
      <w:r>
        <w:rPr>
          <w:noProof/>
        </w:rPr>
        <w:fldChar w:fldCharType="end"/>
      </w:r>
    </w:p>
    <w:p w14:paraId="7EC63931" w14:textId="77777777" w:rsidR="000A01B9" w:rsidRDefault="000A01B9">
      <w:pPr>
        <w:pStyle w:val="Innehll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t>3-Nystagmu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52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7</w:t>
      </w:r>
      <w:r>
        <w:rPr>
          <w:noProof/>
        </w:rPr>
        <w:fldChar w:fldCharType="end"/>
      </w:r>
    </w:p>
    <w:p w14:paraId="158D1B18" w14:textId="77777777" w:rsidR="000A01B9" w:rsidRDefault="000A01B9">
      <w:pPr>
        <w:pStyle w:val="Innehll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t>4-Horners syndrom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53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7</w:t>
      </w:r>
      <w:r>
        <w:rPr>
          <w:noProof/>
        </w:rPr>
        <w:fldChar w:fldCharType="end"/>
      </w:r>
    </w:p>
    <w:p w14:paraId="615518CC" w14:textId="77777777" w:rsidR="000A01B9" w:rsidRDefault="000A01B9">
      <w:pPr>
        <w:pStyle w:val="Innehll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t>5-Facialispare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54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7</w:t>
      </w:r>
      <w:r>
        <w:rPr>
          <w:noProof/>
        </w:rPr>
        <w:fldChar w:fldCharType="end"/>
      </w:r>
    </w:p>
    <w:p w14:paraId="18A522FA" w14:textId="77777777" w:rsidR="000A01B9" w:rsidRDefault="000A01B9">
      <w:pPr>
        <w:pStyle w:val="Innehll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t>6-Crossed Finding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55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7</w:t>
      </w:r>
      <w:r>
        <w:rPr>
          <w:noProof/>
        </w:rPr>
        <w:fldChar w:fldCharType="end"/>
      </w:r>
    </w:p>
    <w:p w14:paraId="123B94A2" w14:textId="77777777" w:rsidR="000A01B9" w:rsidRDefault="000A01B9">
      <w:pPr>
        <w:pStyle w:val="Innehll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t>7-Akut vestibulärt syndrom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56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8</w:t>
      </w:r>
      <w:r>
        <w:rPr>
          <w:noProof/>
        </w:rPr>
        <w:fldChar w:fldCharType="end"/>
      </w:r>
    </w:p>
    <w:p w14:paraId="12C1CD17" w14:textId="77777777" w:rsidR="000A01B9" w:rsidRDefault="000A01B9">
      <w:pPr>
        <w:pStyle w:val="Innehll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  <w:lang w:eastAsia="ja-JP"/>
        </w:rPr>
        <w:t>8-Godartad lägesyrsel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57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9</w:t>
      </w:r>
      <w:r>
        <w:rPr>
          <w:noProof/>
        </w:rPr>
        <w:fldChar w:fldCharType="end"/>
      </w:r>
    </w:p>
    <w:p w14:paraId="2FE5B4B6" w14:textId="77777777" w:rsidR="000A01B9" w:rsidRDefault="000A01B9">
      <w:pPr>
        <w:pStyle w:val="Innehll1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t>DEL III:  RYGGMÄRG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58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0</w:t>
      </w:r>
      <w:r>
        <w:rPr>
          <w:noProof/>
        </w:rPr>
        <w:fldChar w:fldCharType="end"/>
      </w:r>
    </w:p>
    <w:p w14:paraId="1A527D4A" w14:textId="77777777" w:rsidR="000A01B9" w:rsidRDefault="000A01B9">
      <w:pPr>
        <w:pStyle w:val="Innehll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t>1-Tractus corticospinali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59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0</w:t>
      </w:r>
      <w:r>
        <w:rPr>
          <w:noProof/>
        </w:rPr>
        <w:fldChar w:fldCharType="end"/>
      </w:r>
    </w:p>
    <w:p w14:paraId="699D4B2F" w14:textId="77777777" w:rsidR="000A01B9" w:rsidRDefault="000A01B9">
      <w:pPr>
        <w:pStyle w:val="Innehll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t>2-Baksträngarna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60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0</w:t>
      </w:r>
      <w:r>
        <w:rPr>
          <w:noProof/>
        </w:rPr>
        <w:fldChar w:fldCharType="end"/>
      </w:r>
    </w:p>
    <w:p w14:paraId="525A38F8" w14:textId="77777777" w:rsidR="000A01B9" w:rsidRDefault="000A01B9">
      <w:pPr>
        <w:pStyle w:val="Innehll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t>3-Tractus spinothalamicu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61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0</w:t>
      </w:r>
      <w:r>
        <w:rPr>
          <w:noProof/>
        </w:rPr>
        <w:fldChar w:fldCharType="end"/>
      </w:r>
    </w:p>
    <w:p w14:paraId="6A485556" w14:textId="77777777" w:rsidR="000A01B9" w:rsidRDefault="000A01B9">
      <w:pPr>
        <w:pStyle w:val="Innehll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t>4-Neurogen chock vs spinal chock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62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0</w:t>
      </w:r>
      <w:r>
        <w:rPr>
          <w:noProof/>
        </w:rPr>
        <w:fldChar w:fldCharType="end"/>
      </w:r>
    </w:p>
    <w:p w14:paraId="73FEBCE0" w14:textId="77777777" w:rsidR="000A01B9" w:rsidRDefault="000A01B9">
      <w:pPr>
        <w:pStyle w:val="Innehll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t>5-Cord Syndrome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63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1</w:t>
      </w:r>
      <w:r>
        <w:rPr>
          <w:noProof/>
        </w:rPr>
        <w:fldChar w:fldCharType="end"/>
      </w:r>
    </w:p>
    <w:p w14:paraId="0EA0C827" w14:textId="77777777" w:rsidR="000A01B9" w:rsidRDefault="000A01B9">
      <w:pPr>
        <w:pStyle w:val="Innehll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t>6-Behandling av traumatisk myelopati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64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1</w:t>
      </w:r>
      <w:r>
        <w:rPr>
          <w:noProof/>
        </w:rPr>
        <w:fldChar w:fldCharType="end"/>
      </w:r>
    </w:p>
    <w:p w14:paraId="492B2D80" w14:textId="77777777" w:rsidR="000A01B9" w:rsidRDefault="000A01B9">
      <w:pPr>
        <w:pStyle w:val="Innehll1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t>DEL IV:  PERIFERA NERVER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65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2</w:t>
      </w:r>
      <w:r>
        <w:rPr>
          <w:noProof/>
        </w:rPr>
        <w:fldChar w:fldCharType="end"/>
      </w:r>
    </w:p>
    <w:p w14:paraId="187D5D39" w14:textId="77777777" w:rsidR="000A01B9" w:rsidRDefault="000A01B9">
      <w:pPr>
        <w:pStyle w:val="Innehll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t>1-Övre vs nedre motorneuronsyndrom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66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2</w:t>
      </w:r>
      <w:r>
        <w:rPr>
          <w:noProof/>
        </w:rPr>
        <w:fldChar w:fldCharType="end"/>
      </w:r>
    </w:p>
    <w:p w14:paraId="1C6DFF65" w14:textId="77777777" w:rsidR="000A01B9" w:rsidRDefault="000A01B9">
      <w:pPr>
        <w:pStyle w:val="Innehll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t>2-Enskilda neuropatier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67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2</w:t>
      </w:r>
      <w:r>
        <w:rPr>
          <w:noProof/>
        </w:rPr>
        <w:fldChar w:fldCharType="end"/>
      </w:r>
    </w:p>
    <w:p w14:paraId="42EB7532" w14:textId="77777777" w:rsidR="000A01B9" w:rsidRDefault="000A01B9">
      <w:pPr>
        <w:pStyle w:val="Innehll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t>3-Polyneuropati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68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3</w:t>
      </w:r>
      <w:r>
        <w:rPr>
          <w:noProof/>
        </w:rPr>
        <w:fldChar w:fldCharType="end"/>
      </w:r>
    </w:p>
    <w:p w14:paraId="5DFBDF25" w14:textId="77777777" w:rsidR="000A01B9" w:rsidRDefault="000A01B9">
      <w:pPr>
        <w:pStyle w:val="Innehll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t>4-Guillain-Barré syndrom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69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3</w:t>
      </w:r>
      <w:r>
        <w:rPr>
          <w:noProof/>
        </w:rPr>
        <w:fldChar w:fldCharType="end"/>
      </w:r>
    </w:p>
    <w:p w14:paraId="22AC826F" w14:textId="77777777" w:rsidR="000A01B9" w:rsidRDefault="000A01B9">
      <w:pPr>
        <w:pStyle w:val="Innehll1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t>DEL V:  NEUROMUSKULÄRJUNKTION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70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4</w:t>
      </w:r>
      <w:r>
        <w:rPr>
          <w:noProof/>
        </w:rPr>
        <w:fldChar w:fldCharType="end"/>
      </w:r>
    </w:p>
    <w:p w14:paraId="4F1496B1" w14:textId="77777777" w:rsidR="000A01B9" w:rsidRDefault="000A01B9">
      <w:pPr>
        <w:pStyle w:val="Innehll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t>1-Neuromuskulärjunktion sjukdom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71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4</w:t>
      </w:r>
      <w:r>
        <w:rPr>
          <w:noProof/>
        </w:rPr>
        <w:fldChar w:fldCharType="end"/>
      </w:r>
    </w:p>
    <w:p w14:paraId="63E5F13F" w14:textId="77777777" w:rsidR="000A01B9" w:rsidRDefault="000A01B9">
      <w:pPr>
        <w:pStyle w:val="Innehll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t>2-Myastenia gravi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72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4</w:t>
      </w:r>
      <w:r>
        <w:rPr>
          <w:noProof/>
        </w:rPr>
        <w:fldChar w:fldCharType="end"/>
      </w:r>
    </w:p>
    <w:p w14:paraId="0764DBC7" w14:textId="77777777" w:rsidR="000A01B9" w:rsidRDefault="000A01B9">
      <w:pPr>
        <w:pStyle w:val="Innehll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t>3-Botulism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73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4</w:t>
      </w:r>
      <w:r>
        <w:rPr>
          <w:noProof/>
        </w:rPr>
        <w:fldChar w:fldCharType="end"/>
      </w:r>
    </w:p>
    <w:p w14:paraId="43500542" w14:textId="77777777" w:rsidR="000A01B9" w:rsidRDefault="000A01B9">
      <w:pPr>
        <w:pStyle w:val="Innehll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t>4-Kolinergt toxidrom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74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4</w:t>
      </w:r>
      <w:r>
        <w:rPr>
          <w:noProof/>
        </w:rPr>
        <w:fldChar w:fldCharType="end"/>
      </w:r>
    </w:p>
    <w:p w14:paraId="6FE69602" w14:textId="77777777" w:rsidR="000A01B9" w:rsidRDefault="000A01B9">
      <w:pPr>
        <w:pStyle w:val="Innehll1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t>DEL VI:  MUSKEL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75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5</w:t>
      </w:r>
      <w:r>
        <w:rPr>
          <w:noProof/>
        </w:rPr>
        <w:fldChar w:fldCharType="end"/>
      </w:r>
    </w:p>
    <w:p w14:paraId="7C15AD2E" w14:textId="77777777" w:rsidR="000A01B9" w:rsidRDefault="000A01B9">
      <w:pPr>
        <w:pStyle w:val="Innehll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t>1-Myopatier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76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5</w:t>
      </w:r>
      <w:r>
        <w:rPr>
          <w:noProof/>
        </w:rPr>
        <w:fldChar w:fldCharType="end"/>
      </w:r>
    </w:p>
    <w:p w14:paraId="66A1B19F" w14:textId="77777777" w:rsidR="000A01B9" w:rsidRDefault="000A01B9">
      <w:pPr>
        <w:pStyle w:val="Innehll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t>2-Inflammatoriska myopatier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77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5</w:t>
      </w:r>
      <w:r>
        <w:rPr>
          <w:noProof/>
        </w:rPr>
        <w:fldChar w:fldCharType="end"/>
      </w:r>
    </w:p>
    <w:p w14:paraId="642820F6" w14:textId="77777777" w:rsidR="000A01B9" w:rsidRDefault="000A01B9">
      <w:pPr>
        <w:pStyle w:val="Innehll1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t>DEL VII:  STROKE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78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6</w:t>
      </w:r>
      <w:r>
        <w:rPr>
          <w:noProof/>
        </w:rPr>
        <w:fldChar w:fldCharType="end"/>
      </w:r>
    </w:p>
    <w:p w14:paraId="72857566" w14:textId="77777777" w:rsidR="000A01B9" w:rsidRDefault="000A01B9">
      <w:pPr>
        <w:pStyle w:val="Innehll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t>1-Stroke Mimic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79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6</w:t>
      </w:r>
      <w:r>
        <w:rPr>
          <w:noProof/>
        </w:rPr>
        <w:fldChar w:fldCharType="end"/>
      </w:r>
    </w:p>
    <w:p w14:paraId="04F5C9D0" w14:textId="77777777" w:rsidR="000A01B9" w:rsidRDefault="000A01B9">
      <w:pPr>
        <w:pStyle w:val="Innehll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t>2-Modified Rankin Score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80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6</w:t>
      </w:r>
      <w:r>
        <w:rPr>
          <w:noProof/>
        </w:rPr>
        <w:fldChar w:fldCharType="end"/>
      </w:r>
    </w:p>
    <w:p w14:paraId="644BD87F" w14:textId="77777777" w:rsidR="000A01B9" w:rsidRDefault="000A01B9">
      <w:pPr>
        <w:pStyle w:val="Innehll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t>3-Trombolys vid akut stroke:  systematic review and meta-analysis 2014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81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6</w:t>
      </w:r>
      <w:r>
        <w:rPr>
          <w:noProof/>
        </w:rPr>
        <w:fldChar w:fldCharType="end"/>
      </w:r>
    </w:p>
    <w:p w14:paraId="4CBD7938" w14:textId="77777777" w:rsidR="000A01B9" w:rsidRDefault="000A01B9">
      <w:pPr>
        <w:pStyle w:val="Innehll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t>4-Trombolys vid akut stroke:  systematic review and meta-analysis 2016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82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7</w:t>
      </w:r>
      <w:r>
        <w:rPr>
          <w:noProof/>
        </w:rPr>
        <w:fldChar w:fldCharType="end"/>
      </w:r>
    </w:p>
    <w:p w14:paraId="1BE04791" w14:textId="77777777" w:rsidR="000A01B9" w:rsidRDefault="000A01B9">
      <w:pPr>
        <w:pStyle w:val="Innehll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t>5-Trombolys 3-4,5 timmar efter strokedebut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83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7</w:t>
      </w:r>
      <w:r>
        <w:rPr>
          <w:noProof/>
        </w:rPr>
        <w:fldChar w:fldCharType="end"/>
      </w:r>
    </w:p>
    <w:p w14:paraId="06264093" w14:textId="77777777" w:rsidR="000A01B9" w:rsidRDefault="000A01B9">
      <w:pPr>
        <w:pStyle w:val="Innehll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t>6-Endovaskulärbehandling med stent retriever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84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7</w:t>
      </w:r>
      <w:r>
        <w:rPr>
          <w:noProof/>
        </w:rPr>
        <w:fldChar w:fldCharType="end"/>
      </w:r>
    </w:p>
    <w:p w14:paraId="0487F20A" w14:textId="77777777" w:rsidR="000A01B9" w:rsidRDefault="000A01B9">
      <w:pPr>
        <w:pStyle w:val="Innehll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t>7-Transitorisk ischemisk attack (TIA)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85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7</w:t>
      </w:r>
      <w:r>
        <w:rPr>
          <w:noProof/>
        </w:rPr>
        <w:fldChar w:fldCharType="end"/>
      </w:r>
    </w:p>
    <w:p w14:paraId="6E5D2AAB" w14:textId="77777777" w:rsidR="000A01B9" w:rsidRDefault="000A01B9">
      <w:pPr>
        <w:pStyle w:val="Innehll1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t>DEL VIII:  ENSIDIG VISUSBORTFALL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86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8</w:t>
      </w:r>
      <w:r>
        <w:rPr>
          <w:noProof/>
        </w:rPr>
        <w:fldChar w:fldCharType="end"/>
      </w:r>
    </w:p>
    <w:p w14:paraId="073AD571" w14:textId="77777777" w:rsidR="000A01B9" w:rsidRDefault="000A01B9">
      <w:pPr>
        <w:pStyle w:val="Innehll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t>1-Differentialdiagnostik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87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8</w:t>
      </w:r>
      <w:r>
        <w:rPr>
          <w:noProof/>
        </w:rPr>
        <w:fldChar w:fldCharType="end"/>
      </w:r>
    </w:p>
    <w:p w14:paraId="771AF224" w14:textId="77777777" w:rsidR="000A01B9" w:rsidRDefault="000A01B9">
      <w:pPr>
        <w:pStyle w:val="Innehll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lastRenderedPageBreak/>
        <w:t>2-Amaurosis fugax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88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8</w:t>
      </w:r>
      <w:r>
        <w:rPr>
          <w:noProof/>
        </w:rPr>
        <w:fldChar w:fldCharType="end"/>
      </w:r>
    </w:p>
    <w:p w14:paraId="5FC841B8" w14:textId="77777777" w:rsidR="000A01B9" w:rsidRDefault="000A01B9">
      <w:pPr>
        <w:pStyle w:val="Innehll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t>3-Temporalisarterit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89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8</w:t>
      </w:r>
      <w:r>
        <w:rPr>
          <w:noProof/>
        </w:rPr>
        <w:fldChar w:fldCharType="end"/>
      </w:r>
    </w:p>
    <w:p w14:paraId="208E0663" w14:textId="77777777" w:rsidR="000A01B9" w:rsidRDefault="000A01B9">
      <w:pPr>
        <w:pStyle w:val="Innehll1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t>DEL IX:  ÖGONSMÄRTA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90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9</w:t>
      </w:r>
      <w:r>
        <w:rPr>
          <w:noProof/>
        </w:rPr>
        <w:fldChar w:fldCharType="end"/>
      </w:r>
    </w:p>
    <w:p w14:paraId="0397D5F1" w14:textId="77777777" w:rsidR="000A01B9" w:rsidRDefault="000A01B9">
      <w:pPr>
        <w:pStyle w:val="Innehll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t>1-Differentialdiagnostik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91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9</w:t>
      </w:r>
      <w:r>
        <w:rPr>
          <w:noProof/>
        </w:rPr>
        <w:fldChar w:fldCharType="end"/>
      </w:r>
    </w:p>
    <w:p w14:paraId="72F72716" w14:textId="77777777" w:rsidR="000A01B9" w:rsidRDefault="000A01B9">
      <w:pPr>
        <w:pStyle w:val="Innehll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t>2-Acute angle-closure glaucoma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92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9</w:t>
      </w:r>
      <w:r>
        <w:rPr>
          <w:noProof/>
        </w:rPr>
        <w:fldChar w:fldCharType="end"/>
      </w:r>
    </w:p>
    <w:p w14:paraId="0EA35B1A" w14:textId="77777777" w:rsidR="000A01B9" w:rsidRDefault="000A01B9">
      <w:pPr>
        <w:pStyle w:val="Innehll1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US" w:eastAsia="ja-JP"/>
        </w:rPr>
      </w:pPr>
      <w:r>
        <w:rPr>
          <w:noProof/>
        </w:rPr>
        <w:t>REFERENSER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8681293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0</w:t>
      </w:r>
      <w:r>
        <w:rPr>
          <w:noProof/>
        </w:rPr>
        <w:fldChar w:fldCharType="end"/>
      </w:r>
    </w:p>
    <w:p w14:paraId="727BD8FE" w14:textId="4C501D46" w:rsidR="001D10B4" w:rsidRDefault="000A01B9">
      <w:r>
        <w:fldChar w:fldCharType="end"/>
      </w:r>
      <w:bookmarkStart w:id="0" w:name="_GoBack"/>
      <w:bookmarkEnd w:id="0"/>
    </w:p>
    <w:p w14:paraId="40C54C99" w14:textId="77777777" w:rsidR="0027331A" w:rsidRDefault="0027331A">
      <w:pPr>
        <w:rPr>
          <w:rFonts w:ascii="Times" w:eastAsiaTheme="majorEastAsia" w:hAnsi="Times" w:cstheme="majorBidi"/>
          <w:bCs/>
          <w:szCs w:val="32"/>
        </w:rPr>
      </w:pPr>
      <w:bookmarkStart w:id="1" w:name="_Toc316651560"/>
      <w:bookmarkStart w:id="2" w:name="_Toc317260830"/>
    </w:p>
    <w:p w14:paraId="51AA4A50" w14:textId="77777777" w:rsidR="0027331A" w:rsidRDefault="0027331A">
      <w:pPr>
        <w:rPr>
          <w:rFonts w:ascii="Times" w:eastAsiaTheme="majorEastAsia" w:hAnsi="Times" w:cstheme="majorBidi"/>
          <w:bCs/>
          <w:szCs w:val="32"/>
        </w:rPr>
      </w:pPr>
    </w:p>
    <w:p w14:paraId="182065A6" w14:textId="0693BA09" w:rsidR="00AD788F" w:rsidRPr="00337C43" w:rsidRDefault="001134E6" w:rsidP="00333CCA">
      <w:pPr>
        <w:pStyle w:val="Rubrik1"/>
      </w:pPr>
      <w:bookmarkStart w:id="3" w:name="_Toc317354314"/>
      <w:bookmarkStart w:id="4" w:name="_Toc368680606"/>
      <w:bookmarkStart w:id="5" w:name="_Toc368680660"/>
      <w:bookmarkStart w:id="6" w:name="_Toc368680869"/>
      <w:bookmarkStart w:id="7" w:name="_Toc368681241"/>
      <w:r>
        <w:t>FÖRHÅLLNINGSSÄTT NEUROBOR</w:t>
      </w:r>
      <w:r w:rsidR="003A6707">
        <w:t>T</w:t>
      </w:r>
      <w:r>
        <w:t>F</w:t>
      </w:r>
      <w:r w:rsidR="003A6707">
        <w:t>ALL</w:t>
      </w:r>
      <w:bookmarkEnd w:id="1"/>
      <w:bookmarkEnd w:id="2"/>
      <w:bookmarkEnd w:id="3"/>
      <w:bookmarkEnd w:id="4"/>
      <w:bookmarkEnd w:id="5"/>
      <w:bookmarkEnd w:id="6"/>
      <w:bookmarkEnd w:id="7"/>
    </w:p>
    <w:p w14:paraId="7C16D58C" w14:textId="77777777" w:rsidR="00BF6F88" w:rsidRDefault="00BF6F88"/>
    <w:p w14:paraId="183AD4FE" w14:textId="77777777" w:rsidR="00B76868" w:rsidRPr="00D24585" w:rsidRDefault="00B76868" w:rsidP="00B76868">
      <w:pPr>
        <w:pStyle w:val="Brdtext"/>
        <w:rPr>
          <w:b/>
          <w:lang w:eastAsia="ja-JP"/>
        </w:rPr>
      </w:pPr>
      <w:r w:rsidRPr="00D24585">
        <w:rPr>
          <w:b/>
          <w:lang w:eastAsia="ja-JP"/>
        </w:rPr>
        <w:t>Bakgrund</w:t>
      </w:r>
    </w:p>
    <w:tbl>
      <w:tblPr>
        <w:tblW w:w="0" w:type="auto"/>
        <w:tblBorders>
          <w:top w:val="double" w:sz="6" w:space="0" w:color="000000"/>
          <w:left w:val="double" w:sz="6" w:space="0" w:color="000000"/>
          <w:bottom w:val="double" w:sz="6" w:space="0" w:color="000000"/>
          <w:right w:val="double" w:sz="6" w:space="0" w:color="000000"/>
          <w:insideH w:val="single" w:sz="6" w:space="0" w:color="000000"/>
          <w:insideV w:val="single" w:sz="6" w:space="0" w:color="000000"/>
        </w:tblBorders>
        <w:tblLook w:val="00A0" w:firstRow="1" w:lastRow="0" w:firstColumn="1" w:lastColumn="0" w:noHBand="0" w:noVBand="0"/>
      </w:tblPr>
      <w:tblGrid>
        <w:gridCol w:w="2606"/>
        <w:gridCol w:w="6682"/>
      </w:tblGrid>
      <w:tr w:rsidR="00B76868" w:rsidRPr="00D24585" w14:paraId="5AB938A7" w14:textId="77777777" w:rsidTr="001134E6">
        <w:tc>
          <w:tcPr>
            <w:tcW w:w="2660" w:type="dxa"/>
            <w:shd w:val="clear" w:color="auto" w:fill="auto"/>
          </w:tcPr>
          <w:p w14:paraId="2409E067" w14:textId="77777777" w:rsidR="00B76868" w:rsidRPr="00D24585" w:rsidRDefault="00B76868" w:rsidP="001A0378">
            <w:pPr>
              <w:pStyle w:val="Punktlista2"/>
            </w:pPr>
            <w:r w:rsidRPr="00D24585">
              <w:rPr>
                <w:b/>
              </w:rPr>
              <w:t>M</w:t>
            </w:r>
            <w:r w:rsidRPr="00D24585">
              <w:t>edications</w:t>
            </w:r>
          </w:p>
        </w:tc>
        <w:tc>
          <w:tcPr>
            <w:tcW w:w="6946" w:type="dxa"/>
            <w:shd w:val="clear" w:color="auto" w:fill="auto"/>
          </w:tcPr>
          <w:p w14:paraId="29F297E0" w14:textId="1C32FE94" w:rsidR="00B76868" w:rsidRPr="00D24585" w:rsidRDefault="006127FE" w:rsidP="001134E6">
            <w:pPr>
              <w:pStyle w:val="Brdtext"/>
              <w:rPr>
                <w:lang w:eastAsia="ja-JP"/>
              </w:rPr>
            </w:pPr>
            <w:r>
              <w:rPr>
                <w:lang w:eastAsia="ja-JP"/>
              </w:rPr>
              <w:t>Antikoagulantia</w:t>
            </w:r>
            <w:r w:rsidR="00B76868" w:rsidRPr="00D24585">
              <w:rPr>
                <w:lang w:eastAsia="ja-JP"/>
              </w:rPr>
              <w:t xml:space="preserve">? </w:t>
            </w:r>
            <w:r>
              <w:rPr>
                <w:lang w:eastAsia="ja-JP"/>
              </w:rPr>
              <w:t xml:space="preserve"> Trombocythämmare</w:t>
            </w:r>
            <w:r w:rsidR="00B76868" w:rsidRPr="00D24585">
              <w:rPr>
                <w:lang w:eastAsia="ja-JP"/>
              </w:rPr>
              <w:t>?</w:t>
            </w:r>
          </w:p>
        </w:tc>
      </w:tr>
      <w:tr w:rsidR="00B76868" w:rsidRPr="00D24585" w14:paraId="7906DDF8" w14:textId="77777777" w:rsidTr="001134E6">
        <w:tc>
          <w:tcPr>
            <w:tcW w:w="2660" w:type="dxa"/>
            <w:shd w:val="clear" w:color="auto" w:fill="auto"/>
          </w:tcPr>
          <w:p w14:paraId="0EBF3510" w14:textId="77777777" w:rsidR="00B76868" w:rsidRPr="00D24585" w:rsidRDefault="00B76868" w:rsidP="001A0378">
            <w:pPr>
              <w:pStyle w:val="Punktlista2"/>
            </w:pPr>
            <w:r w:rsidRPr="00D24585">
              <w:rPr>
                <w:b/>
              </w:rPr>
              <w:t>A</w:t>
            </w:r>
            <w:r w:rsidRPr="00D24585">
              <w:t>llergies</w:t>
            </w:r>
          </w:p>
        </w:tc>
        <w:tc>
          <w:tcPr>
            <w:tcW w:w="6946" w:type="dxa"/>
            <w:shd w:val="clear" w:color="auto" w:fill="auto"/>
          </w:tcPr>
          <w:p w14:paraId="58636AD9" w14:textId="77777777" w:rsidR="00B76868" w:rsidRPr="00D24585" w:rsidRDefault="00B76868" w:rsidP="001134E6">
            <w:pPr>
              <w:pStyle w:val="Brdtext"/>
              <w:rPr>
                <w:lang w:eastAsia="ja-JP"/>
              </w:rPr>
            </w:pPr>
            <w:r w:rsidRPr="00D24585">
              <w:rPr>
                <w:lang w:eastAsia="ja-JP"/>
              </w:rPr>
              <w:t>Överkänsligheter?</w:t>
            </w:r>
          </w:p>
        </w:tc>
      </w:tr>
      <w:tr w:rsidR="00B76868" w:rsidRPr="00D24585" w14:paraId="59E47766" w14:textId="77777777" w:rsidTr="001134E6">
        <w:tc>
          <w:tcPr>
            <w:tcW w:w="2660" w:type="dxa"/>
            <w:shd w:val="clear" w:color="auto" w:fill="auto"/>
          </w:tcPr>
          <w:p w14:paraId="177E7CD1" w14:textId="77777777" w:rsidR="00B76868" w:rsidRPr="00D24585" w:rsidRDefault="00B76868" w:rsidP="001A0378">
            <w:pPr>
              <w:pStyle w:val="Punktlista2"/>
            </w:pPr>
            <w:r w:rsidRPr="00D24585">
              <w:rPr>
                <w:b/>
              </w:rPr>
              <w:t>P</w:t>
            </w:r>
            <w:r w:rsidRPr="00D24585">
              <w:t>ast medical history</w:t>
            </w:r>
          </w:p>
        </w:tc>
        <w:tc>
          <w:tcPr>
            <w:tcW w:w="6946" w:type="dxa"/>
            <w:shd w:val="clear" w:color="auto" w:fill="auto"/>
          </w:tcPr>
          <w:p w14:paraId="6A870C01" w14:textId="77777777" w:rsidR="00B76868" w:rsidRPr="00D24585" w:rsidRDefault="00B76868" w:rsidP="001134E6">
            <w:pPr>
              <w:pStyle w:val="Brdtext"/>
              <w:rPr>
                <w:lang w:eastAsia="ja-JP"/>
              </w:rPr>
            </w:pPr>
            <w:r w:rsidRPr="00D24585">
              <w:rPr>
                <w:lang w:eastAsia="ja-JP"/>
              </w:rPr>
              <w:t>Tidigare stroke?  Aterosklerotiska riskfaktorer?  Förmaksflimmer?</w:t>
            </w:r>
          </w:p>
        </w:tc>
      </w:tr>
      <w:tr w:rsidR="00B76868" w:rsidRPr="00D24585" w14:paraId="1BBD6239" w14:textId="77777777" w:rsidTr="001134E6">
        <w:tc>
          <w:tcPr>
            <w:tcW w:w="2660" w:type="dxa"/>
            <w:shd w:val="clear" w:color="auto" w:fill="auto"/>
          </w:tcPr>
          <w:p w14:paraId="2CC5799E" w14:textId="77777777" w:rsidR="00B76868" w:rsidRPr="00D24585" w:rsidRDefault="00B76868" w:rsidP="001A0378">
            <w:pPr>
              <w:pStyle w:val="Punktlista2"/>
            </w:pPr>
            <w:r w:rsidRPr="00D24585">
              <w:rPr>
                <w:b/>
              </w:rPr>
              <w:t>L</w:t>
            </w:r>
            <w:r w:rsidRPr="00D24585">
              <w:t>ife circumstances</w:t>
            </w:r>
          </w:p>
        </w:tc>
        <w:tc>
          <w:tcPr>
            <w:tcW w:w="6946" w:type="dxa"/>
            <w:shd w:val="clear" w:color="auto" w:fill="auto"/>
          </w:tcPr>
          <w:p w14:paraId="2ED77C04" w14:textId="77777777" w:rsidR="00B76868" w:rsidRPr="00D24585" w:rsidRDefault="00B76868" w:rsidP="001134E6">
            <w:pPr>
              <w:pStyle w:val="Brdtext"/>
              <w:rPr>
                <w:lang w:eastAsia="ja-JP"/>
              </w:rPr>
            </w:pPr>
            <w:r w:rsidRPr="00D24585">
              <w:rPr>
                <w:lang w:eastAsia="ja-JP"/>
              </w:rPr>
              <w:t>Sociala omständigheter?</w:t>
            </w:r>
          </w:p>
        </w:tc>
      </w:tr>
      <w:tr w:rsidR="00B76868" w:rsidRPr="00D24585" w14:paraId="5B7AC164" w14:textId="77777777" w:rsidTr="001134E6">
        <w:tc>
          <w:tcPr>
            <w:tcW w:w="2660" w:type="dxa"/>
            <w:shd w:val="clear" w:color="auto" w:fill="auto"/>
          </w:tcPr>
          <w:p w14:paraId="4B6DE419" w14:textId="77777777" w:rsidR="00B76868" w:rsidRPr="00D24585" w:rsidRDefault="00B76868" w:rsidP="001A0378">
            <w:pPr>
              <w:pStyle w:val="Punktlista2"/>
            </w:pPr>
            <w:r w:rsidRPr="00D24585">
              <w:rPr>
                <w:b/>
              </w:rPr>
              <w:t>E</w:t>
            </w:r>
            <w:r w:rsidRPr="00D24585">
              <w:t>thanol</w:t>
            </w:r>
          </w:p>
        </w:tc>
        <w:tc>
          <w:tcPr>
            <w:tcW w:w="6946" w:type="dxa"/>
            <w:shd w:val="clear" w:color="auto" w:fill="auto"/>
          </w:tcPr>
          <w:p w14:paraId="51D4602F" w14:textId="77777777" w:rsidR="00B76868" w:rsidRPr="00D24585" w:rsidRDefault="00B76868" w:rsidP="001134E6">
            <w:pPr>
              <w:pStyle w:val="Brdtext"/>
              <w:rPr>
                <w:lang w:eastAsia="ja-JP"/>
              </w:rPr>
            </w:pPr>
            <w:r w:rsidRPr="00D24585">
              <w:rPr>
                <w:lang w:eastAsia="ja-JP"/>
              </w:rPr>
              <w:t>Alkohol?</w:t>
            </w:r>
          </w:p>
        </w:tc>
      </w:tr>
      <w:tr w:rsidR="00B76868" w:rsidRPr="00D24585" w14:paraId="33452AA4" w14:textId="77777777" w:rsidTr="001134E6">
        <w:tc>
          <w:tcPr>
            <w:tcW w:w="2660" w:type="dxa"/>
            <w:shd w:val="clear" w:color="auto" w:fill="auto"/>
          </w:tcPr>
          <w:p w14:paraId="0F59FCC3" w14:textId="77777777" w:rsidR="00B76868" w:rsidRPr="00D24585" w:rsidRDefault="00B76868" w:rsidP="001A0378">
            <w:pPr>
              <w:pStyle w:val="Punktlista2"/>
            </w:pPr>
            <w:r w:rsidRPr="00D24585">
              <w:rPr>
                <w:b/>
              </w:rPr>
              <w:t>S</w:t>
            </w:r>
            <w:r w:rsidRPr="00D24585">
              <w:t>moking</w:t>
            </w:r>
          </w:p>
        </w:tc>
        <w:tc>
          <w:tcPr>
            <w:tcW w:w="6946" w:type="dxa"/>
            <w:shd w:val="clear" w:color="auto" w:fill="auto"/>
          </w:tcPr>
          <w:p w14:paraId="0A4279BE" w14:textId="77777777" w:rsidR="00B76868" w:rsidRPr="00D24585" w:rsidRDefault="00B76868" w:rsidP="001134E6">
            <w:pPr>
              <w:pStyle w:val="Brdtext"/>
              <w:rPr>
                <w:lang w:eastAsia="ja-JP"/>
              </w:rPr>
            </w:pPr>
            <w:r w:rsidRPr="00D24585">
              <w:rPr>
                <w:lang w:eastAsia="ja-JP"/>
              </w:rPr>
              <w:t>Tobak?</w:t>
            </w:r>
          </w:p>
        </w:tc>
      </w:tr>
    </w:tbl>
    <w:p w14:paraId="7F81AD64" w14:textId="77777777" w:rsidR="00B76868" w:rsidRPr="00D24585" w:rsidRDefault="00B76868" w:rsidP="00B76868">
      <w:pPr>
        <w:pStyle w:val="Brdtext"/>
        <w:rPr>
          <w:lang w:eastAsia="ja-JP"/>
        </w:rPr>
      </w:pPr>
    </w:p>
    <w:p w14:paraId="2CE5D109" w14:textId="77777777" w:rsidR="00B76868" w:rsidRPr="00D24585" w:rsidRDefault="00B76868" w:rsidP="00B76868">
      <w:pPr>
        <w:pStyle w:val="Brdtext"/>
        <w:rPr>
          <w:b/>
          <w:lang w:eastAsia="ja-JP"/>
        </w:rPr>
      </w:pPr>
      <w:r w:rsidRPr="00D24585">
        <w:rPr>
          <w:b/>
          <w:lang w:eastAsia="ja-JP"/>
        </w:rPr>
        <w:t>Anamnes</w:t>
      </w:r>
    </w:p>
    <w:tbl>
      <w:tblPr>
        <w:tblW w:w="0" w:type="auto"/>
        <w:tblBorders>
          <w:top w:val="double" w:sz="6" w:space="0" w:color="000000"/>
          <w:left w:val="double" w:sz="6" w:space="0" w:color="000000"/>
          <w:bottom w:val="double" w:sz="6" w:space="0" w:color="000000"/>
          <w:right w:val="double" w:sz="6" w:space="0" w:color="000000"/>
          <w:insideH w:val="single" w:sz="6" w:space="0" w:color="000000"/>
          <w:insideV w:val="single" w:sz="6" w:space="0" w:color="000000"/>
        </w:tblBorders>
        <w:tblLook w:val="00A0" w:firstRow="1" w:lastRow="0" w:firstColumn="1" w:lastColumn="0" w:noHBand="0" w:noVBand="0"/>
      </w:tblPr>
      <w:tblGrid>
        <w:gridCol w:w="1653"/>
        <w:gridCol w:w="7635"/>
      </w:tblGrid>
      <w:tr w:rsidR="00B76868" w:rsidRPr="00D24585" w14:paraId="6B7B30CA" w14:textId="77777777" w:rsidTr="001134E6">
        <w:tc>
          <w:tcPr>
            <w:tcW w:w="1668" w:type="dxa"/>
            <w:shd w:val="clear" w:color="auto" w:fill="auto"/>
          </w:tcPr>
          <w:p w14:paraId="07911BEB" w14:textId="77777777" w:rsidR="00B76868" w:rsidRPr="00D24585" w:rsidRDefault="00B76868" w:rsidP="001134E6">
            <w:pPr>
              <w:pStyle w:val="Brdtext"/>
              <w:rPr>
                <w:b/>
              </w:rPr>
            </w:pPr>
            <w:r w:rsidRPr="00D24585">
              <w:rPr>
                <w:b/>
              </w:rPr>
              <w:t>O</w:t>
            </w:r>
            <w:r w:rsidRPr="00D24585">
              <w:t>nset</w:t>
            </w:r>
          </w:p>
        </w:tc>
        <w:tc>
          <w:tcPr>
            <w:tcW w:w="7938" w:type="dxa"/>
            <w:shd w:val="clear" w:color="auto" w:fill="auto"/>
          </w:tcPr>
          <w:p w14:paraId="64E8AB16" w14:textId="77777777" w:rsidR="00B76868" w:rsidRPr="00D24585" w:rsidRDefault="00B76868" w:rsidP="001A0378">
            <w:pPr>
              <w:pStyle w:val="Punktlista2"/>
            </w:pPr>
            <w:r w:rsidRPr="00D24585">
              <w:t>När började bortfall?</w:t>
            </w:r>
          </w:p>
          <w:p w14:paraId="4CF844FB" w14:textId="77777777" w:rsidR="00B76868" w:rsidRPr="00D24585" w:rsidRDefault="00B76868" w:rsidP="001A0378">
            <w:pPr>
              <w:pStyle w:val="Punktlista2"/>
            </w:pPr>
            <w:r w:rsidRPr="00D24585">
              <w:t>Hur plötsligt nådde bortfallet max intensitet (sek-min-tim)?</w:t>
            </w:r>
          </w:p>
        </w:tc>
      </w:tr>
      <w:tr w:rsidR="00B76868" w:rsidRPr="00D24585" w14:paraId="4E9BE9C5" w14:textId="77777777" w:rsidTr="001134E6">
        <w:tc>
          <w:tcPr>
            <w:tcW w:w="1668" w:type="dxa"/>
            <w:shd w:val="clear" w:color="auto" w:fill="auto"/>
          </w:tcPr>
          <w:p w14:paraId="700BACE4" w14:textId="77777777" w:rsidR="00B76868" w:rsidRPr="00D24585" w:rsidRDefault="00B76868" w:rsidP="001134E6">
            <w:pPr>
              <w:pStyle w:val="Brdtext"/>
            </w:pPr>
            <w:r w:rsidRPr="00D24585">
              <w:rPr>
                <w:b/>
              </w:rPr>
              <w:t>P</w:t>
            </w:r>
            <w:r w:rsidRPr="00D24585">
              <w:t>osition</w:t>
            </w:r>
          </w:p>
        </w:tc>
        <w:tc>
          <w:tcPr>
            <w:tcW w:w="7938" w:type="dxa"/>
            <w:shd w:val="clear" w:color="auto" w:fill="auto"/>
          </w:tcPr>
          <w:p w14:paraId="0AF49C3F" w14:textId="286F1B42" w:rsidR="00B76868" w:rsidRPr="00D24585" w:rsidRDefault="00B76868" w:rsidP="001A0378">
            <w:pPr>
              <w:pStyle w:val="Punktlista2"/>
            </w:pPr>
            <w:r w:rsidRPr="00D24585">
              <w:t xml:space="preserve">Vilken kroppsdel </w:t>
            </w:r>
            <w:r w:rsidR="00F5792D">
              <w:t xml:space="preserve">(eller synfältsdel) </w:t>
            </w:r>
            <w:r w:rsidRPr="00D24585">
              <w:t>påverkas av bortfallet?</w:t>
            </w:r>
          </w:p>
          <w:p w14:paraId="651AC246" w14:textId="77777777" w:rsidR="00B76868" w:rsidRPr="00D24585" w:rsidRDefault="00B76868" w:rsidP="001A0378">
            <w:pPr>
              <w:pStyle w:val="Punktlista2"/>
            </w:pPr>
            <w:r w:rsidRPr="00D24585">
              <w:t>Har bortfallet spridit sig?</w:t>
            </w:r>
          </w:p>
        </w:tc>
      </w:tr>
      <w:tr w:rsidR="00B76868" w:rsidRPr="00D24585" w14:paraId="090FAC42" w14:textId="77777777" w:rsidTr="001134E6">
        <w:tc>
          <w:tcPr>
            <w:tcW w:w="1668" w:type="dxa"/>
            <w:shd w:val="clear" w:color="auto" w:fill="auto"/>
          </w:tcPr>
          <w:p w14:paraId="4E640B73" w14:textId="77777777" w:rsidR="00B76868" w:rsidRPr="00D24585" w:rsidRDefault="00B76868" w:rsidP="001134E6">
            <w:pPr>
              <w:pStyle w:val="Brdtext"/>
            </w:pPr>
            <w:r w:rsidRPr="00D24585">
              <w:rPr>
                <w:b/>
              </w:rPr>
              <w:t>Q</w:t>
            </w:r>
            <w:r w:rsidRPr="00D24585">
              <w:t>uality</w:t>
            </w:r>
          </w:p>
        </w:tc>
        <w:tc>
          <w:tcPr>
            <w:tcW w:w="7938" w:type="dxa"/>
            <w:shd w:val="clear" w:color="auto" w:fill="auto"/>
          </w:tcPr>
          <w:p w14:paraId="6F180F4B" w14:textId="77777777" w:rsidR="00B76868" w:rsidRPr="00D24585" w:rsidRDefault="00B76868" w:rsidP="001A0378">
            <w:pPr>
              <w:pStyle w:val="Punktlista2"/>
            </w:pPr>
            <w:r w:rsidRPr="00D24585">
              <w:t>Motoriskt och/eller sensoriskt bortfall?</w:t>
            </w:r>
          </w:p>
        </w:tc>
      </w:tr>
      <w:tr w:rsidR="00B76868" w:rsidRPr="00D24585" w14:paraId="4DB36462" w14:textId="77777777" w:rsidTr="001134E6">
        <w:tc>
          <w:tcPr>
            <w:tcW w:w="1668" w:type="dxa"/>
            <w:shd w:val="clear" w:color="auto" w:fill="auto"/>
          </w:tcPr>
          <w:p w14:paraId="395004C4" w14:textId="77777777" w:rsidR="00B76868" w:rsidRPr="00D24585" w:rsidRDefault="00B76868" w:rsidP="001134E6">
            <w:pPr>
              <w:pStyle w:val="Brdtext"/>
            </w:pPr>
            <w:proofErr w:type="gramStart"/>
            <w:r w:rsidRPr="00D24585">
              <w:rPr>
                <w:b/>
              </w:rPr>
              <w:t>R</w:t>
            </w:r>
            <w:r w:rsidRPr="00D24585">
              <w:t>elieving / aggravating</w:t>
            </w:r>
            <w:proofErr w:type="gramEnd"/>
          </w:p>
        </w:tc>
        <w:tc>
          <w:tcPr>
            <w:tcW w:w="7938" w:type="dxa"/>
            <w:shd w:val="clear" w:color="auto" w:fill="auto"/>
          </w:tcPr>
          <w:p w14:paraId="4DD3B429" w14:textId="77777777" w:rsidR="00B76868" w:rsidRPr="00D24585" w:rsidRDefault="00B76868" w:rsidP="001A0378">
            <w:pPr>
              <w:pStyle w:val="Punktlista2"/>
            </w:pPr>
            <w:r w:rsidRPr="00D24585">
              <w:t>Vid långdraget bortfall:  föreligger faktorer som förbättrar / försämrar bortfallet?</w:t>
            </w:r>
          </w:p>
        </w:tc>
      </w:tr>
      <w:tr w:rsidR="00B76868" w:rsidRPr="00D24585" w14:paraId="7953EDCE" w14:textId="77777777" w:rsidTr="001134E6">
        <w:tc>
          <w:tcPr>
            <w:tcW w:w="1668" w:type="dxa"/>
            <w:shd w:val="clear" w:color="auto" w:fill="auto"/>
          </w:tcPr>
          <w:p w14:paraId="761ED51F" w14:textId="77777777" w:rsidR="00B76868" w:rsidRPr="00D24585" w:rsidRDefault="00B76868" w:rsidP="001134E6">
            <w:pPr>
              <w:pStyle w:val="Brdtext"/>
            </w:pPr>
            <w:r w:rsidRPr="00D24585">
              <w:rPr>
                <w:b/>
              </w:rPr>
              <w:t>S</w:t>
            </w:r>
            <w:r w:rsidRPr="00D24585">
              <w:t>everity</w:t>
            </w:r>
          </w:p>
        </w:tc>
        <w:tc>
          <w:tcPr>
            <w:tcW w:w="7938" w:type="dxa"/>
            <w:shd w:val="clear" w:color="auto" w:fill="auto"/>
          </w:tcPr>
          <w:p w14:paraId="17E2F815" w14:textId="1BC4C69E" w:rsidR="00B76868" w:rsidRPr="00D24585" w:rsidRDefault="00B76868" w:rsidP="006127FE">
            <w:pPr>
              <w:pStyle w:val="Punktlista2"/>
            </w:pPr>
            <w:r w:rsidRPr="00D24585">
              <w:t xml:space="preserve">Graden av bortfallet, t ex hur det påverkar </w:t>
            </w:r>
            <w:r w:rsidR="006127FE">
              <w:t>vardags aktiviteter</w:t>
            </w:r>
          </w:p>
        </w:tc>
      </w:tr>
      <w:tr w:rsidR="00B76868" w:rsidRPr="00D24585" w14:paraId="65A5D249" w14:textId="77777777" w:rsidTr="001134E6">
        <w:tc>
          <w:tcPr>
            <w:tcW w:w="1668" w:type="dxa"/>
            <w:shd w:val="clear" w:color="auto" w:fill="auto"/>
          </w:tcPr>
          <w:p w14:paraId="23D6F02C" w14:textId="77777777" w:rsidR="00B76868" w:rsidRPr="00D24585" w:rsidRDefault="00B76868" w:rsidP="001134E6">
            <w:pPr>
              <w:pStyle w:val="Brdtext"/>
            </w:pPr>
            <w:r w:rsidRPr="00D24585">
              <w:rPr>
                <w:b/>
              </w:rPr>
              <w:t>T</w:t>
            </w:r>
            <w:r w:rsidRPr="00D24585">
              <w:t>ime</w:t>
            </w:r>
          </w:p>
        </w:tc>
        <w:tc>
          <w:tcPr>
            <w:tcW w:w="7938" w:type="dxa"/>
            <w:shd w:val="clear" w:color="auto" w:fill="auto"/>
          </w:tcPr>
          <w:p w14:paraId="07C8970A" w14:textId="2B588FCB" w:rsidR="00B76868" w:rsidRPr="00D24585" w:rsidRDefault="00B76868" w:rsidP="001A0378">
            <w:pPr>
              <w:pStyle w:val="Punktlista2"/>
            </w:pPr>
            <w:r w:rsidRPr="00D24585">
              <w:t xml:space="preserve">Förloppet:  konstant?  </w:t>
            </w:r>
            <w:proofErr w:type="gramStart"/>
            <w:r w:rsidRPr="00D24585">
              <w:t>fluktuerande</w:t>
            </w:r>
            <w:proofErr w:type="gramEnd"/>
            <w:r w:rsidRPr="00D24585">
              <w:t xml:space="preserve">?  </w:t>
            </w:r>
            <w:proofErr w:type="gramStart"/>
            <w:r w:rsidR="006127FE">
              <w:t>tilltagande</w:t>
            </w:r>
            <w:proofErr w:type="gramEnd"/>
            <w:r w:rsidRPr="00D24585">
              <w:t>?</w:t>
            </w:r>
          </w:p>
          <w:p w14:paraId="3556FFF3" w14:textId="77777777" w:rsidR="00B76868" w:rsidRPr="00D24585" w:rsidRDefault="00B76868" w:rsidP="001A0378">
            <w:pPr>
              <w:pStyle w:val="Punktlista2"/>
            </w:pPr>
            <w:r w:rsidRPr="00D24585">
              <w:t>Tidigare liknande episoder?</w:t>
            </w:r>
          </w:p>
        </w:tc>
      </w:tr>
      <w:tr w:rsidR="00B76868" w:rsidRPr="00D24585" w14:paraId="6CD92F9B" w14:textId="77777777" w:rsidTr="001134E6">
        <w:tc>
          <w:tcPr>
            <w:tcW w:w="1668" w:type="dxa"/>
            <w:shd w:val="clear" w:color="auto" w:fill="auto"/>
          </w:tcPr>
          <w:p w14:paraId="25811F86" w14:textId="77777777" w:rsidR="00B76868" w:rsidRPr="00D24585" w:rsidRDefault="00B76868" w:rsidP="001134E6">
            <w:pPr>
              <w:pStyle w:val="Brdtext"/>
              <w:rPr>
                <w:b/>
              </w:rPr>
            </w:pPr>
            <w:r w:rsidRPr="00D24585">
              <w:rPr>
                <w:b/>
              </w:rPr>
              <w:t>+</w:t>
            </w:r>
          </w:p>
        </w:tc>
        <w:tc>
          <w:tcPr>
            <w:tcW w:w="7938" w:type="dxa"/>
            <w:shd w:val="clear" w:color="auto" w:fill="auto"/>
          </w:tcPr>
          <w:p w14:paraId="65A32BD2" w14:textId="77777777" w:rsidR="00B76868" w:rsidRPr="00D24585" w:rsidRDefault="00B76868" w:rsidP="001A0378">
            <w:pPr>
              <w:pStyle w:val="Punktlista2"/>
            </w:pPr>
            <w:r w:rsidRPr="00D24585">
              <w:t>Smärta:  huvudvärk, nacksmärta, bröstsmärta?</w:t>
            </w:r>
          </w:p>
          <w:p w14:paraId="3FD516D1" w14:textId="77777777" w:rsidR="00B76868" w:rsidRPr="00D24585" w:rsidRDefault="00B76868" w:rsidP="001A0378">
            <w:pPr>
              <w:pStyle w:val="Punktlista2"/>
            </w:pPr>
            <w:r w:rsidRPr="00D24585">
              <w:t>Feber?</w:t>
            </w:r>
          </w:p>
        </w:tc>
      </w:tr>
    </w:tbl>
    <w:p w14:paraId="63044BC9" w14:textId="77777777" w:rsidR="00B76868" w:rsidRPr="00D24585" w:rsidRDefault="00B76868" w:rsidP="00B76868">
      <w:pPr>
        <w:tabs>
          <w:tab w:val="left" w:pos="2835"/>
        </w:tabs>
        <w:rPr>
          <w:lang w:eastAsia="ja-JP"/>
        </w:rPr>
      </w:pPr>
    </w:p>
    <w:p w14:paraId="36DC4F3D" w14:textId="77777777" w:rsidR="00B76868" w:rsidRPr="00D24585" w:rsidRDefault="00B76868" w:rsidP="00B76868">
      <w:pPr>
        <w:pStyle w:val="Brdtext"/>
        <w:rPr>
          <w:b/>
          <w:lang w:eastAsia="ja-JP"/>
        </w:rPr>
      </w:pPr>
      <w:r w:rsidRPr="00D24585">
        <w:rPr>
          <w:b/>
          <w:lang w:eastAsia="ja-JP"/>
        </w:rPr>
        <w:t>Status</w:t>
      </w:r>
    </w:p>
    <w:tbl>
      <w:tblPr>
        <w:tblW w:w="0" w:type="auto"/>
        <w:tblBorders>
          <w:top w:val="double" w:sz="6" w:space="0" w:color="000000"/>
          <w:left w:val="double" w:sz="6" w:space="0" w:color="000000"/>
          <w:bottom w:val="double" w:sz="6" w:space="0" w:color="000000"/>
          <w:right w:val="double" w:sz="6" w:space="0" w:color="000000"/>
          <w:insideH w:val="single" w:sz="6" w:space="0" w:color="000000"/>
          <w:insideV w:val="single" w:sz="6" w:space="0" w:color="000000"/>
        </w:tblBorders>
        <w:tblLook w:val="00A0" w:firstRow="1" w:lastRow="0" w:firstColumn="1" w:lastColumn="0" w:noHBand="0" w:noVBand="0"/>
      </w:tblPr>
      <w:tblGrid>
        <w:gridCol w:w="2216"/>
        <w:gridCol w:w="7072"/>
      </w:tblGrid>
      <w:tr w:rsidR="00B76868" w:rsidRPr="00D24585" w14:paraId="5373F229" w14:textId="77777777" w:rsidTr="001134E6">
        <w:tc>
          <w:tcPr>
            <w:tcW w:w="2235" w:type="dxa"/>
            <w:shd w:val="clear" w:color="auto" w:fill="auto"/>
          </w:tcPr>
          <w:p w14:paraId="3CD89C3F" w14:textId="77777777" w:rsidR="00B76868" w:rsidRPr="00D24585" w:rsidRDefault="00B76868" w:rsidP="001A0378">
            <w:pPr>
              <w:pStyle w:val="Punktlista2"/>
            </w:pPr>
            <w:r w:rsidRPr="00D24585">
              <w:t>Vitalparametrar</w:t>
            </w:r>
          </w:p>
        </w:tc>
        <w:tc>
          <w:tcPr>
            <w:tcW w:w="7561" w:type="dxa"/>
            <w:shd w:val="clear" w:color="auto" w:fill="auto"/>
          </w:tcPr>
          <w:p w14:paraId="5CEEE27E" w14:textId="77777777" w:rsidR="00B76868" w:rsidRPr="00D24585" w:rsidRDefault="00B76868" w:rsidP="001134E6">
            <w:pPr>
              <w:pStyle w:val="Brdtext"/>
            </w:pPr>
            <w:r w:rsidRPr="00D24585">
              <w:t>Andningsfrekvens, SpO2%, hjärtfrekvens, blodtryck, temperatur</w:t>
            </w:r>
          </w:p>
        </w:tc>
      </w:tr>
      <w:tr w:rsidR="00B76868" w:rsidRPr="00D24585" w14:paraId="4B4D6CEC" w14:textId="77777777" w:rsidTr="001134E6">
        <w:tc>
          <w:tcPr>
            <w:tcW w:w="2235" w:type="dxa"/>
            <w:shd w:val="clear" w:color="auto" w:fill="auto"/>
          </w:tcPr>
          <w:p w14:paraId="221DE870" w14:textId="77777777" w:rsidR="00B76868" w:rsidRPr="00D24585" w:rsidRDefault="00B76868" w:rsidP="001A0378">
            <w:pPr>
              <w:pStyle w:val="Punktlista2"/>
            </w:pPr>
            <w:r w:rsidRPr="00D24585">
              <w:t>Hjärta</w:t>
            </w:r>
          </w:p>
        </w:tc>
        <w:tc>
          <w:tcPr>
            <w:tcW w:w="7561" w:type="dxa"/>
            <w:shd w:val="clear" w:color="auto" w:fill="auto"/>
          </w:tcPr>
          <w:p w14:paraId="706AC67C" w14:textId="77777777" w:rsidR="00B76868" w:rsidRPr="00D24585" w:rsidRDefault="00B76868" w:rsidP="001134E6">
            <w:pPr>
              <w:pStyle w:val="Brdtext"/>
            </w:pPr>
            <w:r w:rsidRPr="00D24585">
              <w:t>Oregelbunden rytm?</w:t>
            </w:r>
          </w:p>
        </w:tc>
      </w:tr>
      <w:tr w:rsidR="00B76868" w:rsidRPr="00D24585" w14:paraId="226BD952" w14:textId="77777777" w:rsidTr="001134E6">
        <w:tc>
          <w:tcPr>
            <w:tcW w:w="2235" w:type="dxa"/>
            <w:shd w:val="clear" w:color="auto" w:fill="auto"/>
          </w:tcPr>
          <w:p w14:paraId="74586688" w14:textId="77777777" w:rsidR="00B76868" w:rsidRPr="00D24585" w:rsidRDefault="00B76868" w:rsidP="001A0378">
            <w:pPr>
              <w:pStyle w:val="Punktlista2"/>
            </w:pPr>
            <w:r w:rsidRPr="00D24585">
              <w:t>Neuro</w:t>
            </w:r>
          </w:p>
        </w:tc>
        <w:tc>
          <w:tcPr>
            <w:tcW w:w="7561" w:type="dxa"/>
            <w:shd w:val="clear" w:color="auto" w:fill="auto"/>
          </w:tcPr>
          <w:p w14:paraId="7E627693" w14:textId="77777777" w:rsidR="00B76868" w:rsidRPr="00D24585" w:rsidRDefault="00CC5FE0" w:rsidP="001134E6">
            <w:pPr>
              <w:pStyle w:val="Brdtext"/>
            </w:pPr>
            <w:hyperlink r:id="rId8" w:history="1">
              <w:r w:rsidR="00B76868" w:rsidRPr="00D24585">
                <w:rPr>
                  <w:rStyle w:val="Hyperlnk"/>
                </w:rPr>
                <w:t>SWESEM</w:t>
              </w:r>
            </w:hyperlink>
            <w:r w:rsidR="00B76868" w:rsidRPr="00D24585">
              <w:t>s detaljerade neurologisk undersökning</w:t>
            </w:r>
          </w:p>
        </w:tc>
      </w:tr>
    </w:tbl>
    <w:p w14:paraId="1E7CD244" w14:textId="77777777" w:rsidR="00B76868" w:rsidRPr="00D24585" w:rsidRDefault="00B76868" w:rsidP="00B76868">
      <w:pPr>
        <w:rPr>
          <w:lang w:eastAsia="ja-JP"/>
        </w:rPr>
      </w:pPr>
    </w:p>
    <w:p w14:paraId="359B4C60" w14:textId="77777777" w:rsidR="00B76868" w:rsidRPr="00D24585" w:rsidRDefault="00B76868" w:rsidP="00B76868">
      <w:pPr>
        <w:pStyle w:val="Brdtext"/>
        <w:rPr>
          <w:b/>
          <w:lang w:eastAsia="ja-JP"/>
        </w:rPr>
      </w:pPr>
      <w:r w:rsidRPr="00D24585">
        <w:rPr>
          <w:b/>
          <w:lang w:eastAsia="ja-JP"/>
        </w:rPr>
        <w:t>Prov</w:t>
      </w:r>
    </w:p>
    <w:tbl>
      <w:tblPr>
        <w:tblW w:w="0" w:type="auto"/>
        <w:tblBorders>
          <w:top w:val="double" w:sz="6" w:space="0" w:color="000000"/>
          <w:left w:val="double" w:sz="6" w:space="0" w:color="000000"/>
          <w:bottom w:val="double" w:sz="6" w:space="0" w:color="000000"/>
          <w:right w:val="double" w:sz="6" w:space="0" w:color="000000"/>
          <w:insideH w:val="single" w:sz="6" w:space="0" w:color="000000"/>
          <w:insideV w:val="single" w:sz="6" w:space="0" w:color="000000"/>
        </w:tblBorders>
        <w:tblLook w:val="00A0" w:firstRow="1" w:lastRow="0" w:firstColumn="1" w:lastColumn="0" w:noHBand="0" w:noVBand="0"/>
      </w:tblPr>
      <w:tblGrid>
        <w:gridCol w:w="1624"/>
        <w:gridCol w:w="7664"/>
      </w:tblGrid>
      <w:tr w:rsidR="00B76868" w:rsidRPr="00D24585" w14:paraId="07555438" w14:textId="77777777" w:rsidTr="001134E6">
        <w:tc>
          <w:tcPr>
            <w:tcW w:w="1668" w:type="dxa"/>
            <w:shd w:val="clear" w:color="auto" w:fill="auto"/>
          </w:tcPr>
          <w:p w14:paraId="21CDD844" w14:textId="77777777" w:rsidR="00B76868" w:rsidRPr="00D24585" w:rsidRDefault="00B76868" w:rsidP="001134E6">
            <w:pPr>
              <w:pStyle w:val="Brdtext"/>
            </w:pPr>
            <w:r w:rsidRPr="00D24585">
              <w:t>12 avl EKG</w:t>
            </w:r>
          </w:p>
        </w:tc>
        <w:tc>
          <w:tcPr>
            <w:tcW w:w="7938" w:type="dxa"/>
            <w:shd w:val="clear" w:color="auto" w:fill="auto"/>
          </w:tcPr>
          <w:p w14:paraId="70EE76ED" w14:textId="77777777" w:rsidR="00B76868" w:rsidRPr="00D24585" w:rsidRDefault="00B76868" w:rsidP="001134E6">
            <w:pPr>
              <w:pStyle w:val="Brdtext"/>
              <w:rPr>
                <w:lang w:eastAsia="ja-JP"/>
              </w:rPr>
            </w:pPr>
            <w:r w:rsidRPr="00D24585">
              <w:rPr>
                <w:lang w:eastAsia="ja-JP"/>
              </w:rPr>
              <w:t>Förmaksflimmer?</w:t>
            </w:r>
          </w:p>
        </w:tc>
      </w:tr>
      <w:tr w:rsidR="00F5792D" w:rsidRPr="00D24585" w14:paraId="64759B84" w14:textId="77777777" w:rsidTr="001134E6">
        <w:tc>
          <w:tcPr>
            <w:tcW w:w="1668" w:type="dxa"/>
            <w:shd w:val="clear" w:color="auto" w:fill="auto"/>
          </w:tcPr>
          <w:p w14:paraId="731BFD7A" w14:textId="29662E41" w:rsidR="00F5792D" w:rsidRPr="00D24585" w:rsidRDefault="00F5792D" w:rsidP="001134E6">
            <w:pPr>
              <w:pStyle w:val="Brdtext"/>
            </w:pPr>
            <w:r>
              <w:t>CRP</w:t>
            </w:r>
          </w:p>
        </w:tc>
        <w:tc>
          <w:tcPr>
            <w:tcW w:w="7938" w:type="dxa"/>
            <w:shd w:val="clear" w:color="auto" w:fill="auto"/>
          </w:tcPr>
          <w:p w14:paraId="13D81A4C" w14:textId="50092AE9" w:rsidR="00F5792D" w:rsidRPr="00D24585" w:rsidRDefault="00F5792D" w:rsidP="001134E6">
            <w:pPr>
              <w:pStyle w:val="Brdtext"/>
              <w:rPr>
                <w:lang w:eastAsia="ja-JP"/>
              </w:rPr>
            </w:pPr>
            <w:r>
              <w:rPr>
                <w:lang w:eastAsia="ja-JP"/>
              </w:rPr>
              <w:t>Hos patienter &gt; 50 år</w:t>
            </w:r>
          </w:p>
        </w:tc>
      </w:tr>
    </w:tbl>
    <w:p w14:paraId="6F8C8E08" w14:textId="77777777" w:rsidR="00B76868" w:rsidRPr="00D24585" w:rsidRDefault="00B76868" w:rsidP="00B76868">
      <w:pPr>
        <w:widowControl w:val="0"/>
        <w:tabs>
          <w:tab w:val="left" w:pos="0"/>
          <w:tab w:val="left" w:pos="720"/>
          <w:tab w:val="left" w:pos="144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</w:tabs>
        <w:autoSpaceDE w:val="0"/>
        <w:autoSpaceDN w:val="0"/>
        <w:adjustRightInd w:val="0"/>
        <w:rPr>
          <w:rFonts w:ascii="Times" w:hAnsi="Times"/>
        </w:rPr>
      </w:pPr>
    </w:p>
    <w:p w14:paraId="36F9623F" w14:textId="77777777" w:rsidR="00B76868" w:rsidRDefault="00B76868"/>
    <w:p w14:paraId="59318C26" w14:textId="77777777" w:rsidR="003A6707" w:rsidRDefault="003A6707">
      <w:pPr>
        <w:rPr>
          <w:rFonts w:ascii="Times" w:eastAsiaTheme="majorEastAsia" w:hAnsi="Times" w:cstheme="majorBidi"/>
          <w:bCs/>
          <w:szCs w:val="32"/>
        </w:rPr>
      </w:pPr>
      <w:r>
        <w:br w:type="page"/>
      </w:r>
    </w:p>
    <w:p w14:paraId="660C65FB" w14:textId="24407E14" w:rsidR="003A6707" w:rsidRPr="00FE18D6" w:rsidRDefault="003A6707" w:rsidP="003A6707">
      <w:pPr>
        <w:pStyle w:val="Rubrik1"/>
      </w:pPr>
      <w:bookmarkStart w:id="8" w:name="_Toc316651561"/>
      <w:bookmarkStart w:id="9" w:name="_Toc317260831"/>
      <w:bookmarkStart w:id="10" w:name="_Toc317262059"/>
      <w:bookmarkStart w:id="11" w:name="_Toc317354315"/>
      <w:bookmarkStart w:id="12" w:name="_Toc368680607"/>
      <w:bookmarkStart w:id="13" w:name="_Toc368680661"/>
      <w:bookmarkStart w:id="14" w:name="_Toc368680870"/>
      <w:bookmarkStart w:id="15" w:name="_Toc368681242"/>
      <w:r>
        <w:lastRenderedPageBreak/>
        <w:t>FÖRHÅLLNINGSSÄTT YRSEL</w:t>
      </w:r>
      <w:bookmarkEnd w:id="8"/>
      <w:bookmarkEnd w:id="9"/>
      <w:bookmarkEnd w:id="10"/>
      <w:bookmarkEnd w:id="11"/>
      <w:bookmarkEnd w:id="12"/>
      <w:bookmarkEnd w:id="13"/>
      <w:bookmarkEnd w:id="14"/>
      <w:bookmarkEnd w:id="15"/>
    </w:p>
    <w:p w14:paraId="20E0D46A" w14:textId="77777777" w:rsidR="00AA05BF" w:rsidRDefault="00AA05BF" w:rsidP="00BF6F88"/>
    <w:p w14:paraId="35D6366B" w14:textId="77777777" w:rsidR="00991C49" w:rsidRPr="0039439E" w:rsidRDefault="00991C49" w:rsidP="00991C49">
      <w:pPr>
        <w:pStyle w:val="Brdtext"/>
        <w:rPr>
          <w:b/>
          <w:lang w:eastAsia="ja-JP"/>
        </w:rPr>
      </w:pPr>
      <w:r w:rsidRPr="0039439E">
        <w:rPr>
          <w:b/>
          <w:lang w:eastAsia="ja-JP"/>
        </w:rPr>
        <w:t>Bakgrund</w:t>
      </w:r>
    </w:p>
    <w:tbl>
      <w:tblPr>
        <w:tblW w:w="0" w:type="auto"/>
        <w:tblBorders>
          <w:top w:val="double" w:sz="6" w:space="0" w:color="000000"/>
          <w:left w:val="double" w:sz="6" w:space="0" w:color="000000"/>
          <w:bottom w:val="double" w:sz="6" w:space="0" w:color="000000"/>
          <w:right w:val="double" w:sz="6" w:space="0" w:color="000000"/>
          <w:insideH w:val="single" w:sz="6" w:space="0" w:color="000000"/>
          <w:insideV w:val="single" w:sz="6" w:space="0" w:color="000000"/>
        </w:tblBorders>
        <w:tblLook w:val="00A0" w:firstRow="1" w:lastRow="0" w:firstColumn="1" w:lastColumn="0" w:noHBand="0" w:noVBand="0"/>
      </w:tblPr>
      <w:tblGrid>
        <w:gridCol w:w="2609"/>
        <w:gridCol w:w="6679"/>
      </w:tblGrid>
      <w:tr w:rsidR="00991C49" w:rsidRPr="0039439E" w14:paraId="62B901FD" w14:textId="77777777" w:rsidTr="00DF4BEA">
        <w:tc>
          <w:tcPr>
            <w:tcW w:w="2660" w:type="dxa"/>
            <w:shd w:val="clear" w:color="auto" w:fill="auto"/>
          </w:tcPr>
          <w:p w14:paraId="75F281FB" w14:textId="77777777" w:rsidR="00991C49" w:rsidRPr="0039439E" w:rsidRDefault="00991C49" w:rsidP="00DF4BEA">
            <w:pPr>
              <w:pStyle w:val="Punktlista2"/>
              <w:rPr>
                <w:lang w:val="sv-SE"/>
              </w:rPr>
            </w:pPr>
            <w:r w:rsidRPr="0039439E">
              <w:rPr>
                <w:b/>
                <w:lang w:val="sv-SE"/>
              </w:rPr>
              <w:t>M</w:t>
            </w:r>
            <w:r w:rsidRPr="0039439E">
              <w:rPr>
                <w:lang w:val="sv-SE"/>
              </w:rPr>
              <w:t>edications</w:t>
            </w:r>
          </w:p>
        </w:tc>
        <w:tc>
          <w:tcPr>
            <w:tcW w:w="6946" w:type="dxa"/>
            <w:shd w:val="clear" w:color="auto" w:fill="auto"/>
          </w:tcPr>
          <w:p w14:paraId="73717596" w14:textId="621FC574" w:rsidR="00991C49" w:rsidRPr="0039439E" w:rsidRDefault="00FB7104" w:rsidP="00DF4BEA">
            <w:pPr>
              <w:pStyle w:val="Brdtext"/>
              <w:rPr>
                <w:lang w:eastAsia="ja-JP"/>
              </w:rPr>
            </w:pPr>
            <w:r>
              <w:rPr>
                <w:lang w:eastAsia="ja-JP"/>
              </w:rPr>
              <w:t>Antikoagulantia</w:t>
            </w:r>
            <w:r w:rsidR="00991C49" w:rsidRPr="0039439E">
              <w:rPr>
                <w:lang w:eastAsia="ja-JP"/>
              </w:rPr>
              <w:t>? Vestibulotoxiska läkemedel?</w:t>
            </w:r>
          </w:p>
        </w:tc>
      </w:tr>
      <w:tr w:rsidR="00991C49" w:rsidRPr="0039439E" w14:paraId="1773F127" w14:textId="77777777" w:rsidTr="00DF4BEA">
        <w:tc>
          <w:tcPr>
            <w:tcW w:w="2660" w:type="dxa"/>
            <w:shd w:val="clear" w:color="auto" w:fill="auto"/>
          </w:tcPr>
          <w:p w14:paraId="6E8E228C" w14:textId="77777777" w:rsidR="00991C49" w:rsidRPr="0039439E" w:rsidRDefault="00991C49" w:rsidP="00DF4BEA">
            <w:pPr>
              <w:pStyle w:val="Punktlista2"/>
              <w:rPr>
                <w:lang w:val="sv-SE"/>
              </w:rPr>
            </w:pPr>
            <w:r w:rsidRPr="0039439E">
              <w:rPr>
                <w:b/>
                <w:lang w:val="sv-SE"/>
              </w:rPr>
              <w:t>A</w:t>
            </w:r>
            <w:r w:rsidRPr="0039439E">
              <w:rPr>
                <w:lang w:val="sv-SE"/>
              </w:rPr>
              <w:t>llergies</w:t>
            </w:r>
          </w:p>
        </w:tc>
        <w:tc>
          <w:tcPr>
            <w:tcW w:w="6946" w:type="dxa"/>
            <w:shd w:val="clear" w:color="auto" w:fill="auto"/>
          </w:tcPr>
          <w:p w14:paraId="5DD03451" w14:textId="77777777" w:rsidR="00991C49" w:rsidRPr="0039439E" w:rsidRDefault="00991C49" w:rsidP="00DF4BEA">
            <w:pPr>
              <w:pStyle w:val="Brdtext"/>
              <w:rPr>
                <w:lang w:eastAsia="ja-JP"/>
              </w:rPr>
            </w:pPr>
            <w:r w:rsidRPr="0039439E">
              <w:rPr>
                <w:lang w:eastAsia="ja-JP"/>
              </w:rPr>
              <w:t>Överkänsligheter?</w:t>
            </w:r>
          </w:p>
        </w:tc>
      </w:tr>
      <w:tr w:rsidR="00991C49" w:rsidRPr="0039439E" w14:paraId="69AC2CEA" w14:textId="77777777" w:rsidTr="00DF4BEA">
        <w:tc>
          <w:tcPr>
            <w:tcW w:w="2660" w:type="dxa"/>
            <w:shd w:val="clear" w:color="auto" w:fill="auto"/>
          </w:tcPr>
          <w:p w14:paraId="55F723F5" w14:textId="77777777" w:rsidR="00991C49" w:rsidRPr="0039439E" w:rsidRDefault="00991C49" w:rsidP="00DF4BEA">
            <w:pPr>
              <w:pStyle w:val="Punktlista2"/>
              <w:rPr>
                <w:lang w:val="sv-SE"/>
              </w:rPr>
            </w:pPr>
            <w:r w:rsidRPr="0039439E">
              <w:rPr>
                <w:b/>
                <w:lang w:val="sv-SE"/>
              </w:rPr>
              <w:t>P</w:t>
            </w:r>
            <w:r w:rsidRPr="0039439E">
              <w:rPr>
                <w:lang w:val="sv-SE"/>
              </w:rPr>
              <w:t>ast medical history</w:t>
            </w:r>
          </w:p>
        </w:tc>
        <w:tc>
          <w:tcPr>
            <w:tcW w:w="6946" w:type="dxa"/>
            <w:shd w:val="clear" w:color="auto" w:fill="auto"/>
          </w:tcPr>
          <w:p w14:paraId="052B5017" w14:textId="77777777" w:rsidR="00991C49" w:rsidRPr="0039439E" w:rsidRDefault="00991C49" w:rsidP="00DF4BEA">
            <w:pPr>
              <w:pStyle w:val="Brdtext"/>
              <w:rPr>
                <w:lang w:eastAsia="ja-JP"/>
              </w:rPr>
            </w:pPr>
            <w:r w:rsidRPr="0039439E">
              <w:rPr>
                <w:lang w:eastAsia="ja-JP"/>
              </w:rPr>
              <w:t>Tidigare stroke?  Aterosklerotiska riskfaktorer?  Förmaksflimmer?</w:t>
            </w:r>
          </w:p>
        </w:tc>
      </w:tr>
      <w:tr w:rsidR="00991C49" w:rsidRPr="0039439E" w14:paraId="42AE68A2" w14:textId="77777777" w:rsidTr="00DF4BEA">
        <w:tc>
          <w:tcPr>
            <w:tcW w:w="2660" w:type="dxa"/>
            <w:shd w:val="clear" w:color="auto" w:fill="auto"/>
          </w:tcPr>
          <w:p w14:paraId="0D43ED72" w14:textId="77777777" w:rsidR="00991C49" w:rsidRPr="0039439E" w:rsidRDefault="00991C49" w:rsidP="00DF4BEA">
            <w:pPr>
              <w:pStyle w:val="Punktlista2"/>
              <w:rPr>
                <w:lang w:val="sv-SE"/>
              </w:rPr>
            </w:pPr>
            <w:r w:rsidRPr="0039439E">
              <w:rPr>
                <w:b/>
                <w:lang w:val="sv-SE"/>
              </w:rPr>
              <w:t>L</w:t>
            </w:r>
            <w:r w:rsidRPr="0039439E">
              <w:rPr>
                <w:lang w:val="sv-SE"/>
              </w:rPr>
              <w:t>ife circumstances</w:t>
            </w:r>
          </w:p>
        </w:tc>
        <w:tc>
          <w:tcPr>
            <w:tcW w:w="6946" w:type="dxa"/>
            <w:shd w:val="clear" w:color="auto" w:fill="auto"/>
          </w:tcPr>
          <w:p w14:paraId="01F8D921" w14:textId="77777777" w:rsidR="00991C49" w:rsidRPr="0039439E" w:rsidRDefault="00991C49" w:rsidP="00DF4BEA">
            <w:pPr>
              <w:pStyle w:val="Brdtext"/>
              <w:rPr>
                <w:lang w:eastAsia="ja-JP"/>
              </w:rPr>
            </w:pPr>
            <w:r w:rsidRPr="0039439E">
              <w:rPr>
                <w:lang w:eastAsia="ja-JP"/>
              </w:rPr>
              <w:t>Sociala omständigheter?</w:t>
            </w:r>
          </w:p>
        </w:tc>
      </w:tr>
      <w:tr w:rsidR="00991C49" w:rsidRPr="0039439E" w14:paraId="69D77FF6" w14:textId="77777777" w:rsidTr="00DF4BEA">
        <w:tc>
          <w:tcPr>
            <w:tcW w:w="2660" w:type="dxa"/>
            <w:shd w:val="clear" w:color="auto" w:fill="auto"/>
          </w:tcPr>
          <w:p w14:paraId="37F0D7AF" w14:textId="77777777" w:rsidR="00991C49" w:rsidRPr="0039439E" w:rsidRDefault="00991C49" w:rsidP="00DF4BEA">
            <w:pPr>
              <w:pStyle w:val="Punktlista2"/>
              <w:rPr>
                <w:lang w:val="sv-SE"/>
              </w:rPr>
            </w:pPr>
            <w:r w:rsidRPr="0039439E">
              <w:rPr>
                <w:b/>
                <w:lang w:val="sv-SE"/>
              </w:rPr>
              <w:t>E</w:t>
            </w:r>
            <w:r w:rsidRPr="0039439E">
              <w:rPr>
                <w:lang w:val="sv-SE"/>
              </w:rPr>
              <w:t>thanol</w:t>
            </w:r>
          </w:p>
        </w:tc>
        <w:tc>
          <w:tcPr>
            <w:tcW w:w="6946" w:type="dxa"/>
            <w:shd w:val="clear" w:color="auto" w:fill="auto"/>
          </w:tcPr>
          <w:p w14:paraId="2D8F3456" w14:textId="77777777" w:rsidR="00991C49" w:rsidRPr="0039439E" w:rsidRDefault="00991C49" w:rsidP="00DF4BEA">
            <w:pPr>
              <w:pStyle w:val="Brdtext"/>
              <w:rPr>
                <w:lang w:eastAsia="ja-JP"/>
              </w:rPr>
            </w:pPr>
            <w:r w:rsidRPr="0039439E">
              <w:rPr>
                <w:lang w:eastAsia="ja-JP"/>
              </w:rPr>
              <w:t>Alkohol?</w:t>
            </w:r>
          </w:p>
        </w:tc>
      </w:tr>
      <w:tr w:rsidR="00991C49" w:rsidRPr="0039439E" w14:paraId="6BC84F63" w14:textId="77777777" w:rsidTr="00DF4BEA">
        <w:tc>
          <w:tcPr>
            <w:tcW w:w="2660" w:type="dxa"/>
            <w:shd w:val="clear" w:color="auto" w:fill="auto"/>
          </w:tcPr>
          <w:p w14:paraId="0B54ED77" w14:textId="77777777" w:rsidR="00991C49" w:rsidRPr="0039439E" w:rsidRDefault="00991C49" w:rsidP="00DF4BEA">
            <w:pPr>
              <w:pStyle w:val="Punktlista2"/>
              <w:rPr>
                <w:lang w:val="sv-SE"/>
              </w:rPr>
            </w:pPr>
            <w:r w:rsidRPr="0039439E">
              <w:rPr>
                <w:b/>
                <w:lang w:val="sv-SE"/>
              </w:rPr>
              <w:t>S</w:t>
            </w:r>
            <w:r w:rsidRPr="0039439E">
              <w:rPr>
                <w:lang w:val="sv-SE"/>
              </w:rPr>
              <w:t>moking</w:t>
            </w:r>
          </w:p>
        </w:tc>
        <w:tc>
          <w:tcPr>
            <w:tcW w:w="6946" w:type="dxa"/>
            <w:shd w:val="clear" w:color="auto" w:fill="auto"/>
          </w:tcPr>
          <w:p w14:paraId="5426B3B0" w14:textId="77777777" w:rsidR="00991C49" w:rsidRPr="0039439E" w:rsidRDefault="00991C49" w:rsidP="00DF4BEA">
            <w:pPr>
              <w:pStyle w:val="Brdtext"/>
              <w:rPr>
                <w:lang w:eastAsia="ja-JP"/>
              </w:rPr>
            </w:pPr>
            <w:r w:rsidRPr="0039439E">
              <w:rPr>
                <w:lang w:eastAsia="ja-JP"/>
              </w:rPr>
              <w:t>Tobak?</w:t>
            </w:r>
          </w:p>
        </w:tc>
      </w:tr>
    </w:tbl>
    <w:p w14:paraId="7E9A6ABE" w14:textId="77777777" w:rsidR="00991C49" w:rsidRPr="0039439E" w:rsidRDefault="00991C49" w:rsidP="00991C49">
      <w:pPr>
        <w:pStyle w:val="Brdtext"/>
        <w:rPr>
          <w:lang w:eastAsia="ja-JP"/>
        </w:rPr>
      </w:pPr>
    </w:p>
    <w:p w14:paraId="04FDFCE1" w14:textId="77777777" w:rsidR="00991C49" w:rsidRPr="0039439E" w:rsidRDefault="00991C49" w:rsidP="00991C49">
      <w:pPr>
        <w:pStyle w:val="Brdtext"/>
        <w:rPr>
          <w:b/>
          <w:lang w:eastAsia="ja-JP"/>
        </w:rPr>
      </w:pPr>
      <w:r w:rsidRPr="0039439E">
        <w:rPr>
          <w:b/>
          <w:lang w:eastAsia="ja-JP"/>
        </w:rPr>
        <w:t>Anamnes</w:t>
      </w:r>
    </w:p>
    <w:tbl>
      <w:tblPr>
        <w:tblW w:w="0" w:type="auto"/>
        <w:tblBorders>
          <w:top w:val="double" w:sz="6" w:space="0" w:color="000000"/>
          <w:left w:val="double" w:sz="6" w:space="0" w:color="000000"/>
          <w:bottom w:val="double" w:sz="6" w:space="0" w:color="000000"/>
          <w:right w:val="double" w:sz="6" w:space="0" w:color="000000"/>
          <w:insideH w:val="single" w:sz="6" w:space="0" w:color="000000"/>
          <w:insideV w:val="single" w:sz="6" w:space="0" w:color="000000"/>
        </w:tblBorders>
        <w:tblLook w:val="00A0" w:firstRow="1" w:lastRow="0" w:firstColumn="1" w:lastColumn="0" w:noHBand="0" w:noVBand="0"/>
      </w:tblPr>
      <w:tblGrid>
        <w:gridCol w:w="2594"/>
        <w:gridCol w:w="6694"/>
      </w:tblGrid>
      <w:tr w:rsidR="00991C49" w:rsidRPr="0039439E" w14:paraId="6D21915E" w14:textId="77777777" w:rsidTr="00DF4BEA">
        <w:tc>
          <w:tcPr>
            <w:tcW w:w="2660" w:type="dxa"/>
            <w:shd w:val="clear" w:color="auto" w:fill="auto"/>
          </w:tcPr>
          <w:p w14:paraId="1EDAEEF9" w14:textId="77777777" w:rsidR="00991C49" w:rsidRPr="0039439E" w:rsidRDefault="00991C49" w:rsidP="00DF4BEA">
            <w:pPr>
              <w:pStyle w:val="Brdtext"/>
              <w:rPr>
                <w:b/>
              </w:rPr>
            </w:pPr>
            <w:r w:rsidRPr="0039439E">
              <w:rPr>
                <w:b/>
              </w:rPr>
              <w:t>O</w:t>
            </w:r>
            <w:r w:rsidRPr="0039439E">
              <w:t>nset</w:t>
            </w:r>
          </w:p>
        </w:tc>
        <w:tc>
          <w:tcPr>
            <w:tcW w:w="6946" w:type="dxa"/>
            <w:shd w:val="clear" w:color="auto" w:fill="auto"/>
          </w:tcPr>
          <w:p w14:paraId="500E98E1" w14:textId="77777777" w:rsidR="00991C49" w:rsidRPr="0039439E" w:rsidRDefault="00991C49" w:rsidP="00DF4BEA">
            <w:pPr>
              <w:pStyle w:val="Punktlista2"/>
              <w:rPr>
                <w:lang w:val="sv-SE"/>
              </w:rPr>
            </w:pPr>
            <w:r w:rsidRPr="0039439E">
              <w:rPr>
                <w:lang w:val="sv-SE"/>
              </w:rPr>
              <w:t>När började yrseln?  Aktivitet?</w:t>
            </w:r>
          </w:p>
          <w:p w14:paraId="5B0BC215" w14:textId="77777777" w:rsidR="00991C49" w:rsidRPr="0039439E" w:rsidRDefault="00991C49" w:rsidP="00DF4BEA">
            <w:pPr>
              <w:pStyle w:val="Punktlista2"/>
              <w:rPr>
                <w:lang w:val="sv-SE"/>
              </w:rPr>
            </w:pPr>
            <w:r w:rsidRPr="0039439E">
              <w:rPr>
                <w:lang w:val="sv-SE"/>
              </w:rPr>
              <w:t>Hur plötsligt nådde yrseln max intensitet (sek-min-tim)?</w:t>
            </w:r>
          </w:p>
        </w:tc>
      </w:tr>
      <w:tr w:rsidR="00FB7104" w:rsidRPr="0039439E" w14:paraId="1EFC2C31" w14:textId="77777777" w:rsidTr="00DF4BEA">
        <w:tc>
          <w:tcPr>
            <w:tcW w:w="2660" w:type="dxa"/>
            <w:shd w:val="clear" w:color="auto" w:fill="auto"/>
          </w:tcPr>
          <w:p w14:paraId="0BE26315" w14:textId="4B3803FB" w:rsidR="00FB7104" w:rsidRPr="0039439E" w:rsidRDefault="00FB7104" w:rsidP="00DF4BEA">
            <w:pPr>
              <w:pStyle w:val="Brdtext"/>
              <w:rPr>
                <w:b/>
              </w:rPr>
            </w:pPr>
            <w:r>
              <w:rPr>
                <w:b/>
              </w:rPr>
              <w:t>P</w:t>
            </w:r>
            <w:r w:rsidRPr="00FB7104">
              <w:t>osition</w:t>
            </w:r>
          </w:p>
        </w:tc>
        <w:tc>
          <w:tcPr>
            <w:tcW w:w="6946" w:type="dxa"/>
            <w:shd w:val="clear" w:color="auto" w:fill="auto"/>
          </w:tcPr>
          <w:p w14:paraId="06FFD0DC" w14:textId="2D4155DA" w:rsidR="00FB7104" w:rsidRPr="0039439E" w:rsidRDefault="005B24BA" w:rsidP="00DF4BEA">
            <w:pPr>
              <w:pStyle w:val="Punktlista2"/>
              <w:rPr>
                <w:lang w:val="sv-SE"/>
              </w:rPr>
            </w:pPr>
            <w:r>
              <w:rPr>
                <w:lang w:val="sv-SE"/>
              </w:rPr>
              <w:t>Är yrseln utlöst av lägesändringar?</w:t>
            </w:r>
          </w:p>
        </w:tc>
      </w:tr>
      <w:tr w:rsidR="00991C49" w:rsidRPr="0039439E" w14:paraId="78BD2B7E" w14:textId="77777777" w:rsidTr="00DF4BEA">
        <w:tc>
          <w:tcPr>
            <w:tcW w:w="2660" w:type="dxa"/>
            <w:shd w:val="clear" w:color="auto" w:fill="auto"/>
          </w:tcPr>
          <w:p w14:paraId="3BD2B903" w14:textId="77777777" w:rsidR="00991C49" w:rsidRPr="0039439E" w:rsidRDefault="00991C49" w:rsidP="00DF4BEA">
            <w:pPr>
              <w:pStyle w:val="Brdtext"/>
            </w:pPr>
            <w:r w:rsidRPr="0039439E">
              <w:rPr>
                <w:b/>
              </w:rPr>
              <w:t>Q</w:t>
            </w:r>
            <w:r w:rsidRPr="0039439E">
              <w:t>uality</w:t>
            </w:r>
          </w:p>
        </w:tc>
        <w:tc>
          <w:tcPr>
            <w:tcW w:w="6946" w:type="dxa"/>
            <w:shd w:val="clear" w:color="auto" w:fill="auto"/>
          </w:tcPr>
          <w:p w14:paraId="1E10774B" w14:textId="77777777" w:rsidR="00991C49" w:rsidRPr="0039439E" w:rsidRDefault="00991C49" w:rsidP="00DF4BEA">
            <w:pPr>
              <w:pStyle w:val="Punktlista2"/>
              <w:rPr>
                <w:lang w:val="sv-SE"/>
              </w:rPr>
            </w:pPr>
            <w:r w:rsidRPr="0039439E">
              <w:rPr>
                <w:lang w:val="sv-SE"/>
              </w:rPr>
              <w:t>Svimfärdighet?  Upplevelse av rörelse?  Annat?</w:t>
            </w:r>
          </w:p>
        </w:tc>
      </w:tr>
      <w:tr w:rsidR="00991C49" w:rsidRPr="0039439E" w14:paraId="27A08D7A" w14:textId="77777777" w:rsidTr="00DF4BEA">
        <w:tc>
          <w:tcPr>
            <w:tcW w:w="2660" w:type="dxa"/>
            <w:shd w:val="clear" w:color="auto" w:fill="auto"/>
          </w:tcPr>
          <w:p w14:paraId="0C3A8A45" w14:textId="77777777" w:rsidR="00991C49" w:rsidRPr="0039439E" w:rsidRDefault="00991C49" w:rsidP="00DF4BEA">
            <w:pPr>
              <w:pStyle w:val="Brdtext"/>
            </w:pPr>
            <w:proofErr w:type="gramStart"/>
            <w:r w:rsidRPr="0039439E">
              <w:rPr>
                <w:b/>
              </w:rPr>
              <w:t>R</w:t>
            </w:r>
            <w:r w:rsidRPr="0039439E">
              <w:t>elieving / aggravating</w:t>
            </w:r>
            <w:proofErr w:type="gramEnd"/>
          </w:p>
        </w:tc>
        <w:tc>
          <w:tcPr>
            <w:tcW w:w="6946" w:type="dxa"/>
            <w:shd w:val="clear" w:color="auto" w:fill="auto"/>
          </w:tcPr>
          <w:p w14:paraId="3CD73888" w14:textId="77777777" w:rsidR="00991C49" w:rsidRPr="0039439E" w:rsidRDefault="00991C49" w:rsidP="00DF4BEA">
            <w:pPr>
              <w:pStyle w:val="Punktlista2"/>
              <w:rPr>
                <w:lang w:val="sv-SE"/>
              </w:rPr>
            </w:pPr>
            <w:r w:rsidRPr="0039439E">
              <w:rPr>
                <w:lang w:val="sv-SE"/>
              </w:rPr>
              <w:t>Värre med rörelse av huvudet?</w:t>
            </w:r>
          </w:p>
        </w:tc>
      </w:tr>
      <w:tr w:rsidR="00991C49" w:rsidRPr="0039439E" w14:paraId="62523437" w14:textId="77777777" w:rsidTr="00DF4BEA">
        <w:tc>
          <w:tcPr>
            <w:tcW w:w="2660" w:type="dxa"/>
            <w:shd w:val="clear" w:color="auto" w:fill="auto"/>
          </w:tcPr>
          <w:p w14:paraId="55605384" w14:textId="77777777" w:rsidR="00991C49" w:rsidRPr="0039439E" w:rsidRDefault="00991C49" w:rsidP="00DF4BEA">
            <w:pPr>
              <w:pStyle w:val="Brdtext"/>
            </w:pPr>
            <w:r w:rsidRPr="0039439E">
              <w:rPr>
                <w:b/>
              </w:rPr>
              <w:t>S</w:t>
            </w:r>
            <w:r w:rsidRPr="0039439E">
              <w:t>everity</w:t>
            </w:r>
          </w:p>
        </w:tc>
        <w:tc>
          <w:tcPr>
            <w:tcW w:w="6946" w:type="dxa"/>
            <w:shd w:val="clear" w:color="auto" w:fill="auto"/>
          </w:tcPr>
          <w:p w14:paraId="6B70D2C1" w14:textId="77777777" w:rsidR="00991C49" w:rsidRPr="0039439E" w:rsidRDefault="00991C49" w:rsidP="00DF4BEA">
            <w:pPr>
              <w:pStyle w:val="Punktlista2"/>
              <w:rPr>
                <w:lang w:val="sv-SE"/>
              </w:rPr>
            </w:pPr>
            <w:r w:rsidRPr="0039439E">
              <w:rPr>
                <w:lang w:val="sv-SE"/>
              </w:rPr>
              <w:t>Hur yrseln påverkar funktion</w:t>
            </w:r>
          </w:p>
        </w:tc>
      </w:tr>
      <w:tr w:rsidR="00991C49" w:rsidRPr="0039439E" w14:paraId="4DA1FFB2" w14:textId="77777777" w:rsidTr="00DF4BEA">
        <w:tc>
          <w:tcPr>
            <w:tcW w:w="2660" w:type="dxa"/>
            <w:shd w:val="clear" w:color="auto" w:fill="auto"/>
          </w:tcPr>
          <w:p w14:paraId="06AA16CC" w14:textId="77777777" w:rsidR="00991C49" w:rsidRPr="0039439E" w:rsidRDefault="00991C49" w:rsidP="00DF4BEA">
            <w:pPr>
              <w:pStyle w:val="Brdtext"/>
            </w:pPr>
            <w:r w:rsidRPr="0039439E">
              <w:rPr>
                <w:b/>
              </w:rPr>
              <w:t>T</w:t>
            </w:r>
            <w:r w:rsidRPr="0039439E">
              <w:t>ime</w:t>
            </w:r>
          </w:p>
        </w:tc>
        <w:tc>
          <w:tcPr>
            <w:tcW w:w="6946" w:type="dxa"/>
            <w:shd w:val="clear" w:color="auto" w:fill="auto"/>
          </w:tcPr>
          <w:p w14:paraId="46394A67" w14:textId="77777777" w:rsidR="00991C49" w:rsidRPr="0039439E" w:rsidRDefault="00991C49" w:rsidP="00DF4BEA">
            <w:pPr>
              <w:pStyle w:val="Punktlista2"/>
              <w:rPr>
                <w:lang w:val="sv-SE"/>
              </w:rPr>
            </w:pPr>
            <w:proofErr w:type="gramStart"/>
            <w:r w:rsidRPr="0039439E">
              <w:rPr>
                <w:lang w:val="sv-SE"/>
              </w:rPr>
              <w:t>Duration:  sekunder</w:t>
            </w:r>
            <w:proofErr w:type="gramEnd"/>
            <w:r w:rsidRPr="0039439E">
              <w:rPr>
                <w:lang w:val="sv-SE"/>
              </w:rPr>
              <w:t>, timmar, dagar?</w:t>
            </w:r>
          </w:p>
          <w:p w14:paraId="1EE83766" w14:textId="77777777" w:rsidR="00991C49" w:rsidRPr="0039439E" w:rsidRDefault="00991C49" w:rsidP="00DF4BEA">
            <w:pPr>
              <w:pStyle w:val="Punktlista2"/>
              <w:rPr>
                <w:lang w:val="sv-SE"/>
              </w:rPr>
            </w:pPr>
            <w:r w:rsidRPr="0039439E">
              <w:rPr>
                <w:lang w:val="sv-SE"/>
              </w:rPr>
              <w:t>Tidigare liknande episoder?</w:t>
            </w:r>
          </w:p>
        </w:tc>
      </w:tr>
      <w:tr w:rsidR="00991C49" w:rsidRPr="0039439E" w14:paraId="3D17547F" w14:textId="77777777" w:rsidTr="00DF4BEA">
        <w:tc>
          <w:tcPr>
            <w:tcW w:w="2660" w:type="dxa"/>
            <w:shd w:val="clear" w:color="auto" w:fill="auto"/>
          </w:tcPr>
          <w:p w14:paraId="5ADB3FFB" w14:textId="77777777" w:rsidR="00991C49" w:rsidRPr="0039439E" w:rsidRDefault="00991C49" w:rsidP="00DF4BEA">
            <w:pPr>
              <w:pStyle w:val="Brdtext"/>
              <w:rPr>
                <w:b/>
              </w:rPr>
            </w:pPr>
            <w:r w:rsidRPr="0039439E">
              <w:rPr>
                <w:b/>
              </w:rPr>
              <w:t>+</w:t>
            </w:r>
          </w:p>
        </w:tc>
        <w:tc>
          <w:tcPr>
            <w:tcW w:w="6946" w:type="dxa"/>
            <w:shd w:val="clear" w:color="auto" w:fill="auto"/>
          </w:tcPr>
          <w:p w14:paraId="283264BD" w14:textId="77777777" w:rsidR="00991C49" w:rsidRPr="0039439E" w:rsidRDefault="00991C49" w:rsidP="00DF4BEA">
            <w:pPr>
              <w:pStyle w:val="Punktlista2"/>
              <w:rPr>
                <w:lang w:val="sv-SE"/>
              </w:rPr>
            </w:pPr>
            <w:r w:rsidRPr="0039439E">
              <w:rPr>
                <w:lang w:val="sv-SE"/>
              </w:rPr>
              <w:t>Dubbelseende?</w:t>
            </w:r>
          </w:p>
          <w:p w14:paraId="304F775C" w14:textId="77777777" w:rsidR="00991C49" w:rsidRPr="0039439E" w:rsidRDefault="00991C49" w:rsidP="00DF4BEA">
            <w:pPr>
              <w:pStyle w:val="Punktlista2"/>
              <w:rPr>
                <w:lang w:val="sv-SE"/>
              </w:rPr>
            </w:pPr>
            <w:r w:rsidRPr="0039439E">
              <w:rPr>
                <w:lang w:val="sv-SE"/>
              </w:rPr>
              <w:t>Dysartri</w:t>
            </w:r>
          </w:p>
          <w:p w14:paraId="73A2CFF2" w14:textId="77777777" w:rsidR="00991C49" w:rsidRPr="0039439E" w:rsidRDefault="00991C49" w:rsidP="00DF4BEA">
            <w:pPr>
              <w:pStyle w:val="Punktlista2"/>
              <w:rPr>
                <w:lang w:val="sv-SE"/>
              </w:rPr>
            </w:pPr>
            <w:r w:rsidRPr="0039439E">
              <w:rPr>
                <w:lang w:val="sv-SE"/>
              </w:rPr>
              <w:t>Dysfagi?</w:t>
            </w:r>
          </w:p>
          <w:p w14:paraId="48107AB6" w14:textId="77777777" w:rsidR="00991C49" w:rsidRPr="0039439E" w:rsidRDefault="00991C49" w:rsidP="00DF4BEA">
            <w:pPr>
              <w:pStyle w:val="Punktlista2"/>
              <w:rPr>
                <w:lang w:val="sv-SE"/>
              </w:rPr>
            </w:pPr>
            <w:r w:rsidRPr="0039439E">
              <w:rPr>
                <w:lang w:val="sv-SE"/>
              </w:rPr>
              <w:t>Nedsatt hörsel?</w:t>
            </w:r>
          </w:p>
          <w:p w14:paraId="3B408570" w14:textId="77777777" w:rsidR="00991C49" w:rsidRPr="0039439E" w:rsidRDefault="00991C49" w:rsidP="00DF4BEA">
            <w:pPr>
              <w:pStyle w:val="Punktlista2"/>
              <w:rPr>
                <w:lang w:val="sv-SE"/>
              </w:rPr>
            </w:pPr>
            <w:r w:rsidRPr="0039439E">
              <w:rPr>
                <w:lang w:val="sv-SE"/>
              </w:rPr>
              <w:t>Nedsatt kraft?</w:t>
            </w:r>
          </w:p>
          <w:p w14:paraId="354BF40D" w14:textId="77777777" w:rsidR="00991C49" w:rsidRPr="0039439E" w:rsidRDefault="00991C49" w:rsidP="00DF4BEA">
            <w:pPr>
              <w:pStyle w:val="Punktlista2"/>
              <w:rPr>
                <w:lang w:val="sv-SE"/>
              </w:rPr>
            </w:pPr>
            <w:r w:rsidRPr="0039439E">
              <w:rPr>
                <w:lang w:val="sv-SE"/>
              </w:rPr>
              <w:t>Nedsatt känsel?</w:t>
            </w:r>
          </w:p>
          <w:p w14:paraId="3DDE72CF" w14:textId="77777777" w:rsidR="00991C49" w:rsidRPr="0039439E" w:rsidRDefault="00991C49" w:rsidP="00DF4BEA">
            <w:pPr>
              <w:pStyle w:val="Punktlista2"/>
              <w:rPr>
                <w:lang w:val="sv-SE"/>
              </w:rPr>
            </w:pPr>
            <w:r w:rsidRPr="0039439E">
              <w:rPr>
                <w:lang w:val="sv-SE"/>
              </w:rPr>
              <w:t>Dysmetri?</w:t>
            </w:r>
          </w:p>
          <w:p w14:paraId="19E7521B" w14:textId="77777777" w:rsidR="00991C49" w:rsidRPr="0039439E" w:rsidRDefault="00991C49" w:rsidP="00DF4BEA">
            <w:pPr>
              <w:pStyle w:val="Punktlista2"/>
              <w:rPr>
                <w:lang w:val="sv-SE"/>
              </w:rPr>
            </w:pPr>
            <w:proofErr w:type="gramStart"/>
            <w:r w:rsidRPr="0039439E">
              <w:rPr>
                <w:lang w:val="sv-SE"/>
              </w:rPr>
              <w:t>Huvudvärk / nacksmärta</w:t>
            </w:r>
            <w:proofErr w:type="gramEnd"/>
            <w:r w:rsidRPr="0039439E">
              <w:rPr>
                <w:lang w:val="sv-SE"/>
              </w:rPr>
              <w:t>?</w:t>
            </w:r>
          </w:p>
          <w:p w14:paraId="5A45A6A8" w14:textId="77777777" w:rsidR="00991C49" w:rsidRPr="0039439E" w:rsidRDefault="00991C49" w:rsidP="00DF4BEA">
            <w:pPr>
              <w:pStyle w:val="Punktlista2"/>
              <w:rPr>
                <w:lang w:val="sv-SE"/>
              </w:rPr>
            </w:pPr>
            <w:r w:rsidRPr="0039439E">
              <w:rPr>
                <w:lang w:val="sv-SE"/>
              </w:rPr>
              <w:t xml:space="preserve">Trauma mot </w:t>
            </w:r>
            <w:proofErr w:type="gramStart"/>
            <w:r w:rsidRPr="0039439E">
              <w:rPr>
                <w:lang w:val="sv-SE"/>
              </w:rPr>
              <w:t>huvudet / nacken</w:t>
            </w:r>
            <w:proofErr w:type="gramEnd"/>
            <w:r w:rsidRPr="0039439E">
              <w:rPr>
                <w:lang w:val="sv-SE"/>
              </w:rPr>
              <w:t xml:space="preserve"> nyligen?</w:t>
            </w:r>
          </w:p>
        </w:tc>
      </w:tr>
    </w:tbl>
    <w:p w14:paraId="43116155" w14:textId="77777777" w:rsidR="00991C49" w:rsidRPr="0039439E" w:rsidRDefault="00991C49" w:rsidP="00991C49">
      <w:pPr>
        <w:tabs>
          <w:tab w:val="left" w:pos="2835"/>
        </w:tabs>
        <w:rPr>
          <w:lang w:eastAsia="ja-JP"/>
        </w:rPr>
      </w:pPr>
    </w:p>
    <w:p w14:paraId="0CCFC184" w14:textId="77777777" w:rsidR="00991C49" w:rsidRPr="0039439E" w:rsidRDefault="00991C49" w:rsidP="00991C49">
      <w:pPr>
        <w:pStyle w:val="Brdtext"/>
        <w:rPr>
          <w:b/>
          <w:lang w:eastAsia="ja-JP"/>
        </w:rPr>
      </w:pPr>
      <w:r w:rsidRPr="0039439E">
        <w:rPr>
          <w:b/>
          <w:lang w:eastAsia="ja-JP"/>
        </w:rPr>
        <w:t>Status</w:t>
      </w:r>
    </w:p>
    <w:tbl>
      <w:tblPr>
        <w:tblW w:w="0" w:type="auto"/>
        <w:tblBorders>
          <w:top w:val="double" w:sz="6" w:space="0" w:color="000000"/>
          <w:left w:val="double" w:sz="6" w:space="0" w:color="000000"/>
          <w:bottom w:val="double" w:sz="6" w:space="0" w:color="000000"/>
          <w:right w:val="double" w:sz="6" w:space="0" w:color="000000"/>
          <w:insideH w:val="single" w:sz="6" w:space="0" w:color="000000"/>
          <w:insideV w:val="single" w:sz="6" w:space="0" w:color="000000"/>
        </w:tblBorders>
        <w:tblLook w:val="00A0" w:firstRow="1" w:lastRow="0" w:firstColumn="1" w:lastColumn="0" w:noHBand="0" w:noVBand="0"/>
      </w:tblPr>
      <w:tblGrid>
        <w:gridCol w:w="2603"/>
        <w:gridCol w:w="6685"/>
      </w:tblGrid>
      <w:tr w:rsidR="00991C49" w:rsidRPr="0039439E" w14:paraId="72DBFCEB" w14:textId="77777777" w:rsidTr="00DF4BEA">
        <w:tc>
          <w:tcPr>
            <w:tcW w:w="2660" w:type="dxa"/>
            <w:shd w:val="clear" w:color="auto" w:fill="auto"/>
          </w:tcPr>
          <w:p w14:paraId="193F8AF2" w14:textId="77777777" w:rsidR="00991C49" w:rsidRPr="0039439E" w:rsidRDefault="00991C49" w:rsidP="00DF4BEA">
            <w:pPr>
              <w:pStyle w:val="Punktlista2"/>
              <w:rPr>
                <w:lang w:val="sv-SE"/>
              </w:rPr>
            </w:pPr>
            <w:r w:rsidRPr="0039439E">
              <w:rPr>
                <w:lang w:val="sv-SE"/>
              </w:rPr>
              <w:t>Vitalparametrar</w:t>
            </w:r>
          </w:p>
        </w:tc>
        <w:tc>
          <w:tcPr>
            <w:tcW w:w="7136" w:type="dxa"/>
            <w:shd w:val="clear" w:color="auto" w:fill="auto"/>
          </w:tcPr>
          <w:p w14:paraId="35C21CEA" w14:textId="77777777" w:rsidR="00991C49" w:rsidRPr="0039439E" w:rsidRDefault="00991C49" w:rsidP="00DF4BEA">
            <w:pPr>
              <w:pStyle w:val="Brdtext"/>
            </w:pPr>
            <w:r w:rsidRPr="0039439E">
              <w:t>Andningsfrekvens, SpO2%, hjärtfrekvens, blodtryck, temperatur</w:t>
            </w:r>
          </w:p>
        </w:tc>
      </w:tr>
      <w:tr w:rsidR="00991C49" w:rsidRPr="0039439E" w14:paraId="1209CFC2" w14:textId="77777777" w:rsidTr="00DF4BEA">
        <w:tc>
          <w:tcPr>
            <w:tcW w:w="2660" w:type="dxa"/>
            <w:shd w:val="clear" w:color="auto" w:fill="auto"/>
          </w:tcPr>
          <w:p w14:paraId="7C82C13F" w14:textId="77777777" w:rsidR="00991C49" w:rsidRPr="0039439E" w:rsidRDefault="00991C49" w:rsidP="00DF4BEA">
            <w:pPr>
              <w:pStyle w:val="Punktlista2"/>
              <w:rPr>
                <w:lang w:val="sv-SE"/>
              </w:rPr>
            </w:pPr>
            <w:r w:rsidRPr="0039439E">
              <w:rPr>
                <w:lang w:val="sv-SE"/>
              </w:rPr>
              <w:t>Neuro</w:t>
            </w:r>
          </w:p>
        </w:tc>
        <w:tc>
          <w:tcPr>
            <w:tcW w:w="7136" w:type="dxa"/>
            <w:shd w:val="clear" w:color="auto" w:fill="auto"/>
          </w:tcPr>
          <w:p w14:paraId="3F3C9415" w14:textId="77777777" w:rsidR="00991C49" w:rsidRPr="0039439E" w:rsidRDefault="00CC5FE0" w:rsidP="00DF4BEA">
            <w:pPr>
              <w:pStyle w:val="Brdtext"/>
            </w:pPr>
            <w:hyperlink r:id="rId9" w:history="1">
              <w:r w:rsidR="00991C49" w:rsidRPr="00DB4DD5">
                <w:rPr>
                  <w:rStyle w:val="Hyperlnk"/>
                </w:rPr>
                <w:t>SWESEM</w:t>
              </w:r>
            </w:hyperlink>
            <w:r w:rsidR="00991C49">
              <w:t>s d</w:t>
            </w:r>
            <w:r w:rsidR="00991C49" w:rsidRPr="0039439E">
              <w:t>etaljerad</w:t>
            </w:r>
            <w:r w:rsidR="00991C49">
              <w:t>e</w:t>
            </w:r>
            <w:r w:rsidR="00991C49" w:rsidRPr="0039439E">
              <w:t xml:space="preserve"> neurolo</w:t>
            </w:r>
            <w:r w:rsidR="00991C49">
              <w:t>gisk undersökning</w:t>
            </w:r>
          </w:p>
        </w:tc>
      </w:tr>
    </w:tbl>
    <w:p w14:paraId="1D740F0F" w14:textId="77777777" w:rsidR="00991C49" w:rsidRDefault="00991C49" w:rsidP="00991C49">
      <w:pPr>
        <w:widowControl w:val="0"/>
        <w:tabs>
          <w:tab w:val="left" w:pos="0"/>
          <w:tab w:val="left" w:pos="720"/>
          <w:tab w:val="left" w:pos="144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</w:tabs>
        <w:autoSpaceDE w:val="0"/>
        <w:autoSpaceDN w:val="0"/>
        <w:adjustRightInd w:val="0"/>
        <w:rPr>
          <w:rFonts w:ascii="Times" w:hAnsi="Times"/>
        </w:rPr>
      </w:pPr>
    </w:p>
    <w:p w14:paraId="3FAC5EC7" w14:textId="59FD112D" w:rsidR="007A7A04" w:rsidRPr="0039439E" w:rsidRDefault="007A7A04" w:rsidP="00991C49">
      <w:pPr>
        <w:widowControl w:val="0"/>
        <w:tabs>
          <w:tab w:val="left" w:pos="0"/>
          <w:tab w:val="left" w:pos="720"/>
          <w:tab w:val="left" w:pos="144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</w:tabs>
        <w:autoSpaceDE w:val="0"/>
        <w:autoSpaceDN w:val="0"/>
        <w:adjustRightInd w:val="0"/>
        <w:rPr>
          <w:rFonts w:ascii="Times" w:hAnsi="Times"/>
        </w:rPr>
      </w:pPr>
      <w:r>
        <w:rPr>
          <w:rFonts w:ascii="Times" w:hAnsi="Times"/>
        </w:rPr>
        <w:t xml:space="preserve">Se därefter </w:t>
      </w:r>
      <w:hyperlink r:id="rId10" w:history="1">
        <w:r w:rsidR="00746F30" w:rsidRPr="008B6A51">
          <w:rPr>
            <w:rStyle w:val="Hyperlnk"/>
          </w:rPr>
          <w:t>Mochalina 2015</w:t>
        </w:r>
      </w:hyperlink>
      <w:r w:rsidR="00E26B4A">
        <w:fldChar w:fldCharType="begin"/>
      </w:r>
      <w:r w:rsidR="00D71BC6">
        <w:instrText xml:space="preserve"> ADDIN EN.CITE &lt;EndNote&gt;&lt;Cite&gt;&lt;Author&gt;Mochalina&lt;/Author&gt;&lt;Year&gt;2015&lt;/Year&gt;&lt;RecNum&gt;1421&lt;/RecNum&gt;&lt;DisplayText&gt;[1]&lt;/DisplayText&gt;&lt;record&gt;&lt;rec-number&gt;1421&lt;/rec-number&gt;&lt;foreign-keys&gt;&lt;key app="EN" db-id="5rd9tv29z5xd0revrw5xdxzy5w5zpd9tvz55" timestamp="0"&gt;1421&lt;/key&gt;&lt;/foreign-keys&gt;&lt;ref-type name="Journal Article"&gt;17&lt;/ref-type&gt;&lt;contributors&gt;&lt;authors&gt;&lt;author&gt;Mochalina, N.&lt;/author&gt;&lt;author&gt;Khoshnood, A.&lt;/author&gt;&lt;author&gt;Karlberg, M.&lt;/author&gt;&lt;author&gt;Dryver, E.&lt;/author&gt;&lt;/authors&gt;&lt;/contributors&gt;&lt;auth-address&gt;Skane&amp;apos;s University Hospital - Akutkliniken, Malmo Malmo, Sweden Skane&amp;apos;s University Hospital - Akutkliniken, Malmo Malmo, Sweden.&amp;#xD;- Lund, Sweden - Lund, Sweden.&amp;#xD;Skane&amp;apos;s University Hospital - Ear, nose and throat clinic Lund, Sweden - Lund, Sweden.&lt;/auth-address&gt;&lt;titles&gt;&lt;title&gt;ABC om Yrsel på akuten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volume&gt;112&lt;/volume&gt;&lt;edition&gt;2015/02/25&lt;/edition&gt;&lt;dates&gt;&lt;year&gt;2015&lt;/year&gt;&lt;/dates&gt;&lt;orig-pub&gt;ABC om--Yrsel pa akuten.&lt;/orig-pub&gt;&lt;isbn&gt;1652-7518 (Electronic)&amp;#xD;0023-7205 (Linking)&lt;/isbn&gt;&lt;accession-num&gt;25710226&lt;/accession-num&gt;&lt;urls&gt;&lt;related-urls&gt;&lt;url&gt;http://www.ncbi.nlm.nih.gov/pubmed/25710226&lt;/url&gt;&lt;/related-urls&gt;&lt;/urls&gt;&lt;language&gt;swe&lt;/language&gt;&lt;/record&gt;&lt;/Cite&gt;&lt;/EndNote&gt;</w:instrText>
      </w:r>
      <w:r w:rsidR="00E26B4A">
        <w:fldChar w:fldCharType="separate"/>
      </w:r>
      <w:r w:rsidR="00D71BC6">
        <w:rPr>
          <w:noProof/>
        </w:rPr>
        <w:t>[</w:t>
      </w:r>
      <w:hyperlink w:anchor="_ENREF_1" w:tooltip="Mochalina, 2015 #1421" w:history="1">
        <w:r w:rsidR="00D71BC6">
          <w:rPr>
            <w:noProof/>
          </w:rPr>
          <w:t>1</w:t>
        </w:r>
      </w:hyperlink>
      <w:r w:rsidR="00D71BC6">
        <w:rPr>
          <w:noProof/>
        </w:rPr>
        <w:t>]</w:t>
      </w:r>
      <w:r w:rsidR="00E26B4A">
        <w:fldChar w:fldCharType="end"/>
      </w:r>
      <w:r w:rsidR="00746F30">
        <w:t xml:space="preserve"> s2 </w:t>
      </w:r>
      <w:r w:rsidR="00746F30">
        <w:rPr>
          <w:rFonts w:ascii="Times" w:hAnsi="Times"/>
        </w:rPr>
        <w:t>flödesschema</w:t>
      </w:r>
      <w:r>
        <w:rPr>
          <w:rFonts w:ascii="Times" w:hAnsi="Times"/>
        </w:rPr>
        <w:t>.</w:t>
      </w:r>
    </w:p>
    <w:p w14:paraId="2059F344" w14:textId="77777777" w:rsidR="00991C49" w:rsidRDefault="00991C49" w:rsidP="00BF6F88">
      <w:pPr>
        <w:rPr>
          <w:b/>
        </w:rPr>
      </w:pPr>
    </w:p>
    <w:p w14:paraId="03D54A37" w14:textId="1865DFE0" w:rsidR="003A6707" w:rsidRDefault="003A6707">
      <w:pPr>
        <w:rPr>
          <w:rFonts w:ascii="Times" w:eastAsiaTheme="majorEastAsia" w:hAnsi="Times" w:cstheme="majorBidi"/>
          <w:bCs/>
          <w:szCs w:val="32"/>
        </w:rPr>
      </w:pPr>
      <w:r>
        <w:br w:type="page"/>
      </w:r>
    </w:p>
    <w:p w14:paraId="3FEA093B" w14:textId="750960D9" w:rsidR="007E32A7" w:rsidRPr="003A6707" w:rsidRDefault="00BC4BD5" w:rsidP="003A6707">
      <w:pPr>
        <w:pStyle w:val="Rubrik1"/>
      </w:pPr>
      <w:bookmarkStart w:id="16" w:name="_Toc316651563"/>
      <w:bookmarkStart w:id="17" w:name="_Toc317260833"/>
      <w:bookmarkStart w:id="18" w:name="_Toc317262061"/>
      <w:bookmarkStart w:id="19" w:name="_Toc317354317"/>
      <w:bookmarkStart w:id="20" w:name="_Toc368680608"/>
      <w:bookmarkStart w:id="21" w:name="_Toc368680662"/>
      <w:bookmarkStart w:id="22" w:name="_Toc368680871"/>
      <w:bookmarkStart w:id="23" w:name="_Toc368681243"/>
      <w:r w:rsidRPr="003A6707">
        <w:lastRenderedPageBreak/>
        <w:t xml:space="preserve">DEL </w:t>
      </w:r>
      <w:proofErr w:type="gramStart"/>
      <w:r w:rsidRPr="003A6707">
        <w:t>I:  CORTEX</w:t>
      </w:r>
      <w:bookmarkEnd w:id="16"/>
      <w:bookmarkEnd w:id="17"/>
      <w:bookmarkEnd w:id="18"/>
      <w:bookmarkEnd w:id="19"/>
      <w:bookmarkEnd w:id="20"/>
      <w:bookmarkEnd w:id="21"/>
      <w:bookmarkEnd w:id="22"/>
      <w:bookmarkEnd w:id="23"/>
      <w:proofErr w:type="gramEnd"/>
    </w:p>
    <w:p w14:paraId="1070E917" w14:textId="77777777" w:rsidR="00BC4BD5" w:rsidRPr="00021489" w:rsidRDefault="00BC4BD5" w:rsidP="003A6707">
      <w:pPr>
        <w:pStyle w:val="Rubrik2"/>
      </w:pPr>
      <w:bookmarkStart w:id="24" w:name="_Toc316651564"/>
      <w:bookmarkStart w:id="25" w:name="_Toc317260834"/>
      <w:bookmarkStart w:id="26" w:name="_Toc317262062"/>
      <w:bookmarkStart w:id="27" w:name="_Toc317354318"/>
      <w:bookmarkStart w:id="28" w:name="_Toc368680609"/>
      <w:bookmarkStart w:id="29" w:name="_Toc368680663"/>
      <w:bookmarkStart w:id="30" w:name="_Toc368680872"/>
      <w:bookmarkStart w:id="31" w:name="_Toc368681244"/>
      <w:r w:rsidRPr="00021489">
        <w:t>1-Dysfasi</w:t>
      </w:r>
      <w:bookmarkEnd w:id="24"/>
      <w:bookmarkEnd w:id="25"/>
      <w:bookmarkEnd w:id="26"/>
      <w:bookmarkEnd w:id="27"/>
      <w:bookmarkEnd w:id="28"/>
      <w:bookmarkEnd w:id="29"/>
      <w:bookmarkEnd w:id="30"/>
      <w:bookmarkEnd w:id="31"/>
    </w:p>
    <w:p w14:paraId="56AAC3DD" w14:textId="46426E12" w:rsidR="00BC4BD5" w:rsidRDefault="006127FE" w:rsidP="00BC4BD5">
      <w:proofErr w:type="gramStart"/>
      <w:r>
        <w:t>a) Vad menas med ’a</w:t>
      </w:r>
      <w:r w:rsidR="00BC4BD5">
        <w:t>fasi’</w:t>
      </w:r>
      <w:proofErr w:type="gramEnd"/>
      <w:r w:rsidR="00BC4BD5">
        <w:t>?</w:t>
      </w:r>
      <w:r>
        <w:t xml:space="preserve"> (</w:t>
      </w:r>
      <w:hyperlink r:id="rId11" w:history="1">
        <w:r w:rsidRPr="006127FE">
          <w:rPr>
            <w:rStyle w:val="Hyperlnk"/>
          </w:rPr>
          <w:t>https://en.wikipedia.org/wiki/Aphasia</w:t>
        </w:r>
      </w:hyperlink>
      <w:r>
        <w:t>)</w:t>
      </w:r>
    </w:p>
    <w:p w14:paraId="7028CB13" w14:textId="77777777" w:rsidR="00BC4BD5" w:rsidRDefault="00BC4BD5" w:rsidP="00BC4BD5"/>
    <w:p w14:paraId="06C8A5B9" w14:textId="77777777" w:rsidR="006B73A0" w:rsidRDefault="006B73A0" w:rsidP="00BC4BD5"/>
    <w:p w14:paraId="023E8E0C" w14:textId="77777777" w:rsidR="006B73A0" w:rsidRDefault="006B73A0" w:rsidP="00BC4BD5"/>
    <w:p w14:paraId="68039747" w14:textId="714C17F2" w:rsidR="00BC4BD5" w:rsidRDefault="00BC4BD5" w:rsidP="00BC4BD5">
      <w:r>
        <w:t xml:space="preserve">b) Var sitter patologin vid expressiv </w:t>
      </w:r>
      <w:r w:rsidR="00F10832">
        <w:t>afasi</w:t>
      </w:r>
      <w:r>
        <w:t>?</w:t>
      </w:r>
      <w:r w:rsidR="006127FE">
        <w:t xml:space="preserve"> (</w:t>
      </w:r>
      <w:hyperlink r:id="rId12" w:history="1">
        <w:r w:rsidR="006127FE" w:rsidRPr="006127FE">
          <w:rPr>
            <w:rStyle w:val="Hyperlnk"/>
          </w:rPr>
          <w:t>https://en.wikipedia.org/wiki/Aphasia</w:t>
        </w:r>
      </w:hyperlink>
      <w:r w:rsidR="006127FE">
        <w:t>)</w:t>
      </w:r>
    </w:p>
    <w:p w14:paraId="6CCF76E7" w14:textId="77777777" w:rsidR="00BC4BD5" w:rsidRDefault="00BC4BD5" w:rsidP="00BC4BD5"/>
    <w:p w14:paraId="5A8A7090" w14:textId="77777777" w:rsidR="006B73A0" w:rsidRDefault="006B73A0" w:rsidP="00BC4BD5"/>
    <w:p w14:paraId="34DC1A55" w14:textId="77777777" w:rsidR="006B73A0" w:rsidRDefault="006B73A0" w:rsidP="00BC4BD5"/>
    <w:p w14:paraId="6E115C46" w14:textId="073447E1" w:rsidR="007E32A7" w:rsidRDefault="00BC4BD5" w:rsidP="00BC4BD5">
      <w:r>
        <w:t>c) V</w:t>
      </w:r>
      <w:r w:rsidR="007E32A7">
        <w:t>ar</w:t>
      </w:r>
      <w:r>
        <w:t xml:space="preserve"> sitter patologin vid impressiv</w:t>
      </w:r>
      <w:r w:rsidR="00F10832">
        <w:t xml:space="preserve"> ("receptive") a</w:t>
      </w:r>
      <w:r>
        <w:t>fasi?</w:t>
      </w:r>
      <w:r w:rsidR="006127FE">
        <w:t xml:space="preserve"> (</w:t>
      </w:r>
      <w:hyperlink r:id="rId13" w:history="1">
        <w:r w:rsidR="006127FE" w:rsidRPr="006127FE">
          <w:rPr>
            <w:rStyle w:val="Hyperlnk"/>
          </w:rPr>
          <w:t>https://en.wikipedia.org/wiki/Aphasia</w:t>
        </w:r>
      </w:hyperlink>
      <w:r w:rsidR="006127FE">
        <w:t>)</w:t>
      </w:r>
    </w:p>
    <w:p w14:paraId="2B0DDA0C" w14:textId="77777777" w:rsidR="007E32A7" w:rsidRDefault="007E32A7" w:rsidP="007E32A7"/>
    <w:p w14:paraId="7AEAFCA7" w14:textId="77777777" w:rsidR="006B73A0" w:rsidRDefault="006B73A0" w:rsidP="007E32A7"/>
    <w:p w14:paraId="0C0D33A9" w14:textId="77777777" w:rsidR="006B73A0" w:rsidRDefault="006B73A0" w:rsidP="007E32A7"/>
    <w:p w14:paraId="4D72D87F" w14:textId="2D861C29" w:rsidR="00692A41" w:rsidRPr="003A6707" w:rsidRDefault="00BC4BD5" w:rsidP="0076280D">
      <w:pPr>
        <w:pStyle w:val="Rubrik2"/>
      </w:pPr>
      <w:bookmarkStart w:id="32" w:name="_Toc317262063"/>
      <w:bookmarkStart w:id="33" w:name="_Toc317354319"/>
      <w:bookmarkStart w:id="34" w:name="_Toc368680610"/>
      <w:bookmarkStart w:id="35" w:name="_Toc368680664"/>
      <w:bookmarkStart w:id="36" w:name="_Toc368680873"/>
      <w:bookmarkStart w:id="37" w:name="_Toc368681245"/>
      <w:r w:rsidRPr="00021489">
        <w:t>2-</w:t>
      </w:r>
      <w:r w:rsidR="00692A41" w:rsidRPr="00021489">
        <w:t>Dysartri</w:t>
      </w:r>
      <w:bookmarkEnd w:id="32"/>
      <w:bookmarkEnd w:id="33"/>
      <w:bookmarkEnd w:id="34"/>
      <w:bookmarkEnd w:id="35"/>
      <w:bookmarkEnd w:id="36"/>
      <w:bookmarkEnd w:id="37"/>
    </w:p>
    <w:p w14:paraId="49E86DAE" w14:textId="0E69540C" w:rsidR="00692A41" w:rsidRDefault="00692A41" w:rsidP="007E32A7">
      <w:proofErr w:type="gramStart"/>
      <w:r>
        <w:t>a) V</w:t>
      </w:r>
      <w:r w:rsidR="007E32A7">
        <w:t>ad</w:t>
      </w:r>
      <w:r>
        <w:t xml:space="preserve"> menas med ’dysartri’</w:t>
      </w:r>
      <w:proofErr w:type="gramEnd"/>
      <w:r>
        <w:t>?</w:t>
      </w:r>
      <w:r w:rsidR="00F10832">
        <w:t xml:space="preserve"> (</w:t>
      </w:r>
      <w:hyperlink r:id="rId14" w:history="1">
        <w:r w:rsidR="00F10832" w:rsidRPr="00F10832">
          <w:rPr>
            <w:rStyle w:val="Hyperlnk"/>
          </w:rPr>
          <w:t>https://en.wikipedia.org/wiki/Dysarthria</w:t>
        </w:r>
      </w:hyperlink>
      <w:r w:rsidR="00F10832">
        <w:t>)</w:t>
      </w:r>
    </w:p>
    <w:p w14:paraId="74C49B7A" w14:textId="77777777" w:rsidR="00692A41" w:rsidRDefault="00692A41" w:rsidP="007E32A7"/>
    <w:p w14:paraId="71838AB8" w14:textId="77777777" w:rsidR="006B73A0" w:rsidRDefault="006B73A0" w:rsidP="007E32A7"/>
    <w:p w14:paraId="23EB9858" w14:textId="77777777" w:rsidR="006B73A0" w:rsidRDefault="006B73A0" w:rsidP="007E32A7"/>
    <w:p w14:paraId="358D8D69" w14:textId="746FA6E1" w:rsidR="007E32A7" w:rsidRDefault="00692A41" w:rsidP="007E32A7">
      <w:r>
        <w:t>b) Var kan patologin befinner sig vid dyastri?</w:t>
      </w:r>
      <w:r w:rsidR="00654885">
        <w:t xml:space="preserve"> (</w:t>
      </w:r>
      <w:hyperlink r:id="rId15" w:history="1">
        <w:r w:rsidR="00654885" w:rsidRPr="00F10832">
          <w:rPr>
            <w:rStyle w:val="Hyperlnk"/>
          </w:rPr>
          <w:t>https://en.wikipedia.org/wiki/Dysarthria</w:t>
        </w:r>
      </w:hyperlink>
      <w:r w:rsidR="00654885">
        <w:t>)</w:t>
      </w:r>
    </w:p>
    <w:p w14:paraId="1276B2D0" w14:textId="77777777" w:rsidR="00692A41" w:rsidRDefault="00692A41" w:rsidP="007E32A7"/>
    <w:p w14:paraId="20401D3F" w14:textId="77777777" w:rsidR="006B73A0" w:rsidRDefault="006B73A0" w:rsidP="007E32A7"/>
    <w:p w14:paraId="5E6DBB1D" w14:textId="77777777" w:rsidR="006B73A0" w:rsidRDefault="006B73A0" w:rsidP="007E32A7"/>
    <w:p w14:paraId="6EB69BD8" w14:textId="77777777" w:rsidR="00692A41" w:rsidRPr="00021489" w:rsidRDefault="00692A41" w:rsidP="003A6707">
      <w:pPr>
        <w:pStyle w:val="Rubrik2"/>
      </w:pPr>
      <w:bookmarkStart w:id="38" w:name="_Toc316651565"/>
      <w:bookmarkStart w:id="39" w:name="_Toc317260835"/>
      <w:bookmarkStart w:id="40" w:name="_Toc317262064"/>
      <w:bookmarkStart w:id="41" w:name="_Toc317354320"/>
      <w:bookmarkStart w:id="42" w:name="_Toc368680611"/>
      <w:bookmarkStart w:id="43" w:name="_Toc368680665"/>
      <w:bookmarkStart w:id="44" w:name="_Toc368680874"/>
      <w:bookmarkStart w:id="45" w:name="_Toc368681246"/>
      <w:r w:rsidRPr="00021489">
        <w:t>3-Neglekt</w:t>
      </w:r>
      <w:bookmarkEnd w:id="38"/>
      <w:bookmarkEnd w:id="39"/>
      <w:bookmarkEnd w:id="40"/>
      <w:bookmarkEnd w:id="41"/>
      <w:bookmarkEnd w:id="42"/>
      <w:bookmarkEnd w:id="43"/>
      <w:bookmarkEnd w:id="44"/>
      <w:bookmarkEnd w:id="45"/>
    </w:p>
    <w:p w14:paraId="6E8595D7" w14:textId="7BD69028" w:rsidR="00692A41" w:rsidRDefault="00692A41" w:rsidP="007E32A7">
      <w:proofErr w:type="gramStart"/>
      <w:r>
        <w:t>a) V</w:t>
      </w:r>
      <w:r w:rsidR="007E32A7">
        <w:t>ad</w:t>
      </w:r>
      <w:r w:rsidR="00654885">
        <w:t xml:space="preserve"> menas med ’neglec</w:t>
      </w:r>
      <w:r>
        <w:t>t’</w:t>
      </w:r>
      <w:proofErr w:type="gramEnd"/>
      <w:r>
        <w:t>?</w:t>
      </w:r>
      <w:r w:rsidR="00654885">
        <w:t xml:space="preserve"> (</w:t>
      </w:r>
      <w:hyperlink r:id="rId16" w:history="1">
        <w:r w:rsidR="00654885" w:rsidRPr="00654885">
          <w:rPr>
            <w:rStyle w:val="Hyperlnk"/>
          </w:rPr>
          <w:t>https://sv.wikipedia.org/wiki/Neglect</w:t>
        </w:r>
      </w:hyperlink>
      <w:r w:rsidR="00654885">
        <w:t>)</w:t>
      </w:r>
    </w:p>
    <w:p w14:paraId="15D25A5C" w14:textId="77777777" w:rsidR="00692A41" w:rsidRDefault="00692A41" w:rsidP="007E32A7"/>
    <w:p w14:paraId="56AEB2FB" w14:textId="77777777" w:rsidR="006B73A0" w:rsidRDefault="006B73A0" w:rsidP="007E32A7"/>
    <w:p w14:paraId="32B0348F" w14:textId="77777777" w:rsidR="006B73A0" w:rsidRDefault="006B73A0" w:rsidP="007E32A7"/>
    <w:p w14:paraId="41E13BA3" w14:textId="2AE4E5A5" w:rsidR="00692A41" w:rsidRDefault="00692A41" w:rsidP="007E32A7">
      <w:r>
        <w:t>b)</w:t>
      </w:r>
      <w:r w:rsidR="00654885">
        <w:t xml:space="preserve"> Var sitter patologin vid neglec</w:t>
      </w:r>
      <w:r>
        <w:t>t?</w:t>
      </w:r>
      <w:r w:rsidR="00654885">
        <w:t xml:space="preserve"> (</w:t>
      </w:r>
      <w:hyperlink r:id="rId17" w:history="1">
        <w:r w:rsidR="00654885" w:rsidRPr="00654885">
          <w:rPr>
            <w:rStyle w:val="Hyperlnk"/>
          </w:rPr>
          <w:t>https://sv.wikipedia.org/wiki/Neglect</w:t>
        </w:r>
      </w:hyperlink>
      <w:r w:rsidR="00654885">
        <w:t>)</w:t>
      </w:r>
    </w:p>
    <w:p w14:paraId="78B9A93D" w14:textId="77777777" w:rsidR="007E32A7" w:rsidRDefault="007E32A7" w:rsidP="007E32A7"/>
    <w:p w14:paraId="2CDD1071" w14:textId="77777777" w:rsidR="006B73A0" w:rsidRDefault="006B73A0" w:rsidP="007E32A7"/>
    <w:p w14:paraId="7C5C7698" w14:textId="77777777" w:rsidR="006B73A0" w:rsidRDefault="006B73A0">
      <w:pPr>
        <w:rPr>
          <w:rFonts w:ascii="Times" w:eastAsiaTheme="majorEastAsia" w:hAnsi="Times" w:cstheme="majorBidi"/>
          <w:b/>
          <w:bCs/>
          <w:szCs w:val="26"/>
        </w:rPr>
      </w:pPr>
      <w:bookmarkStart w:id="46" w:name="_Toc316651566"/>
      <w:bookmarkStart w:id="47" w:name="_Toc317260836"/>
      <w:r>
        <w:br w:type="page"/>
      </w:r>
    </w:p>
    <w:p w14:paraId="059E7EE0" w14:textId="25C4722A" w:rsidR="00692A41" w:rsidRPr="00021489" w:rsidRDefault="00692A41" w:rsidP="003A6707">
      <w:pPr>
        <w:pStyle w:val="Rubrik2"/>
      </w:pPr>
      <w:bookmarkStart w:id="48" w:name="_Toc317262065"/>
      <w:bookmarkStart w:id="49" w:name="_Toc317354321"/>
      <w:bookmarkStart w:id="50" w:name="_Toc368680612"/>
      <w:bookmarkStart w:id="51" w:name="_Toc368680666"/>
      <w:bookmarkStart w:id="52" w:name="_Toc368680875"/>
      <w:bookmarkStart w:id="53" w:name="_Toc368681247"/>
      <w:r w:rsidRPr="00021489">
        <w:lastRenderedPageBreak/>
        <w:t>4-Anopsi</w:t>
      </w:r>
      <w:bookmarkEnd w:id="46"/>
      <w:bookmarkEnd w:id="47"/>
      <w:bookmarkEnd w:id="48"/>
      <w:bookmarkEnd w:id="49"/>
      <w:bookmarkEnd w:id="50"/>
      <w:bookmarkEnd w:id="51"/>
      <w:bookmarkEnd w:id="52"/>
      <w:bookmarkEnd w:id="53"/>
    </w:p>
    <w:p w14:paraId="2C7618A4" w14:textId="51C40998" w:rsidR="007C1720" w:rsidRDefault="00692A41" w:rsidP="007E32A7">
      <w:proofErr w:type="gramStart"/>
      <w:r>
        <w:t xml:space="preserve">a) </w:t>
      </w:r>
      <w:r w:rsidR="007C1720">
        <w:t>Vad menas med ’homonym’ vs ’heteronym’</w:t>
      </w:r>
      <w:proofErr w:type="gramEnd"/>
      <w:r w:rsidR="007C1720">
        <w:t xml:space="preserve"> anopsi?</w:t>
      </w:r>
      <w:r w:rsidR="00E042B1">
        <w:t xml:space="preserve"> (</w:t>
      </w:r>
      <w:hyperlink r:id="rId18" w:history="1">
        <w:r w:rsidR="00E042B1" w:rsidRPr="00E042B1">
          <w:rPr>
            <w:rStyle w:val="Hyperlnk"/>
          </w:rPr>
          <w:t>https://en.wikipedia.org/wiki/Anopsia</w:t>
        </w:r>
      </w:hyperlink>
      <w:r w:rsidR="00E042B1">
        <w:t>)</w:t>
      </w:r>
    </w:p>
    <w:p w14:paraId="499C0712" w14:textId="77777777" w:rsidR="007C1720" w:rsidRDefault="007C1720" w:rsidP="007E32A7"/>
    <w:p w14:paraId="37CC8542" w14:textId="77777777" w:rsidR="006B73A0" w:rsidRDefault="006B73A0" w:rsidP="007E32A7"/>
    <w:p w14:paraId="071530C3" w14:textId="77777777" w:rsidR="006B73A0" w:rsidRDefault="006B73A0" w:rsidP="007E32A7"/>
    <w:p w14:paraId="01C81FED" w14:textId="395B0963" w:rsidR="007C1720" w:rsidRDefault="00692A41" w:rsidP="007E32A7">
      <w:r>
        <w:t xml:space="preserve">b) </w:t>
      </w:r>
      <w:r w:rsidR="007C1720">
        <w:t>Var sitter patologin vid högersidig homonym hemianopsi?</w:t>
      </w:r>
      <w:r w:rsidR="00926182">
        <w:t xml:space="preserve"> (</w:t>
      </w:r>
      <w:hyperlink r:id="rId19" w:history="1">
        <w:r w:rsidR="00926182" w:rsidRPr="00926182">
          <w:rPr>
            <w:rStyle w:val="Hyperlnk"/>
          </w:rPr>
          <w:t>https://en.wikipedia.org/wiki/Homonymous_hemianopsia</w:t>
        </w:r>
      </w:hyperlink>
      <w:r w:rsidR="00926182">
        <w:t>)</w:t>
      </w:r>
    </w:p>
    <w:p w14:paraId="757D672A" w14:textId="77777777" w:rsidR="007C1720" w:rsidRDefault="007C1720" w:rsidP="007E32A7"/>
    <w:p w14:paraId="3C211662" w14:textId="77777777" w:rsidR="006B73A0" w:rsidRDefault="006B73A0" w:rsidP="007E32A7"/>
    <w:p w14:paraId="52FC59B1" w14:textId="77777777" w:rsidR="006B73A0" w:rsidRDefault="006B73A0" w:rsidP="007E32A7"/>
    <w:p w14:paraId="66EBAC92" w14:textId="4B406E89" w:rsidR="007C1720" w:rsidRDefault="00692A41" w:rsidP="007E32A7">
      <w:r>
        <w:t xml:space="preserve">c) </w:t>
      </w:r>
      <w:r w:rsidR="007C1720">
        <w:t xml:space="preserve">Var sitter patologin vid </w:t>
      </w:r>
      <w:r w:rsidR="00BC4BD5">
        <w:t>vänstersidig nedre kvadrantanopsi?</w:t>
      </w:r>
      <w:r w:rsidR="00590E30">
        <w:t xml:space="preserve"> (</w:t>
      </w:r>
      <w:hyperlink r:id="rId20" w:history="1">
        <w:r w:rsidR="00590E30" w:rsidRPr="00590E30">
          <w:rPr>
            <w:rStyle w:val="Hyperlnk"/>
          </w:rPr>
          <w:t>https://en.wikipedia.org/wiki/Quadrantanopia</w:t>
        </w:r>
      </w:hyperlink>
      <w:r w:rsidR="00590E30">
        <w:t>)</w:t>
      </w:r>
    </w:p>
    <w:p w14:paraId="7A48469C" w14:textId="77777777" w:rsidR="00BC4BD5" w:rsidRDefault="00BC4BD5" w:rsidP="007E32A7"/>
    <w:p w14:paraId="5C648C89" w14:textId="77777777" w:rsidR="006B73A0" w:rsidRDefault="006B73A0" w:rsidP="007E32A7"/>
    <w:p w14:paraId="3609C5A0" w14:textId="77777777" w:rsidR="006B73A0" w:rsidRDefault="006B73A0" w:rsidP="007E32A7"/>
    <w:p w14:paraId="41C9CC40" w14:textId="1100EA67" w:rsidR="00BC4BD5" w:rsidRDefault="00692A41" w:rsidP="007E32A7">
      <w:r>
        <w:t xml:space="preserve">d) </w:t>
      </w:r>
      <w:r w:rsidR="00BC4BD5">
        <w:t xml:space="preserve">Var sitter patologin vid </w:t>
      </w:r>
      <w:r w:rsidR="00590E30">
        <w:t>bitemporal hemianopsi?  Vilka tillstånd kan orsaka det? (</w:t>
      </w:r>
      <w:hyperlink r:id="rId21" w:history="1">
        <w:r w:rsidR="00590E30" w:rsidRPr="00590E30">
          <w:rPr>
            <w:rStyle w:val="Hyperlnk"/>
          </w:rPr>
          <w:t>https://en.wikipedia.org/wiki/Bitemporal_hemianopsia</w:t>
        </w:r>
      </w:hyperlink>
      <w:r w:rsidR="00590E30">
        <w:t>)</w:t>
      </w:r>
    </w:p>
    <w:p w14:paraId="75AD9D92" w14:textId="77777777" w:rsidR="0058403F" w:rsidRDefault="0058403F" w:rsidP="007E32A7"/>
    <w:p w14:paraId="187042EE" w14:textId="77777777" w:rsidR="006B73A0" w:rsidRDefault="006B73A0" w:rsidP="007E32A7"/>
    <w:p w14:paraId="2FEF5B4D" w14:textId="77777777" w:rsidR="006B73A0" w:rsidRDefault="006B73A0" w:rsidP="007E32A7"/>
    <w:p w14:paraId="2082E094" w14:textId="127A90E7" w:rsidR="00692A41" w:rsidRPr="00021489" w:rsidRDefault="00692A41" w:rsidP="003A6707">
      <w:pPr>
        <w:pStyle w:val="Rubrik2"/>
      </w:pPr>
      <w:bookmarkStart w:id="54" w:name="_Toc316651567"/>
      <w:bookmarkStart w:id="55" w:name="_Toc317260837"/>
      <w:bookmarkStart w:id="56" w:name="_Toc317262066"/>
      <w:bookmarkStart w:id="57" w:name="_Toc317354322"/>
      <w:bookmarkStart w:id="58" w:name="_Toc368680613"/>
      <w:bookmarkStart w:id="59" w:name="_Toc368680667"/>
      <w:bookmarkStart w:id="60" w:name="_Toc368680876"/>
      <w:bookmarkStart w:id="61" w:name="_Toc368681248"/>
      <w:r w:rsidRPr="00021489">
        <w:t>5-</w:t>
      </w:r>
      <w:bookmarkEnd w:id="54"/>
      <w:r w:rsidR="00590E30">
        <w:t>Primärmotor cortex</w:t>
      </w:r>
      <w:bookmarkEnd w:id="55"/>
      <w:bookmarkEnd w:id="56"/>
      <w:bookmarkEnd w:id="57"/>
      <w:bookmarkEnd w:id="58"/>
      <w:bookmarkEnd w:id="59"/>
      <w:bookmarkEnd w:id="60"/>
      <w:bookmarkEnd w:id="61"/>
    </w:p>
    <w:p w14:paraId="57EE4F07" w14:textId="28FDD0A1" w:rsidR="0058403F" w:rsidRDefault="00692A41" w:rsidP="007E32A7">
      <w:r>
        <w:t>a) H</w:t>
      </w:r>
      <w:r w:rsidR="003F55A3">
        <w:t>ur är prim</w:t>
      </w:r>
      <w:r w:rsidR="00590E30">
        <w:t xml:space="preserve">ärmotor cortex organiserad?  Vad menas med "homunculus"? </w:t>
      </w:r>
      <w:r w:rsidR="00EA5875">
        <w:t>(</w:t>
      </w:r>
      <w:hyperlink r:id="rId22" w:history="1">
        <w:r w:rsidR="00EA5875" w:rsidRPr="00EA5875">
          <w:rPr>
            <w:rStyle w:val="Hyperlnk"/>
          </w:rPr>
          <w:t>https://en.wikipedia.org/wiki/Primary_motor_cortex</w:t>
        </w:r>
      </w:hyperlink>
      <w:r w:rsidR="00EA5875">
        <w:t xml:space="preserve"> </w:t>
      </w:r>
      <w:r w:rsidR="00037ED4">
        <w:t>Introduktion + Homunculus)</w:t>
      </w:r>
    </w:p>
    <w:p w14:paraId="6C5AA166" w14:textId="77777777" w:rsidR="00692A41" w:rsidRDefault="00692A41" w:rsidP="007E32A7"/>
    <w:p w14:paraId="6B2D1921" w14:textId="77777777" w:rsidR="00590E30" w:rsidRDefault="00590E30" w:rsidP="007E32A7"/>
    <w:p w14:paraId="0C8E5A17" w14:textId="77777777" w:rsidR="006B73A0" w:rsidRDefault="006B73A0" w:rsidP="007E32A7"/>
    <w:p w14:paraId="6356E473" w14:textId="2C396E75" w:rsidR="00EA5875" w:rsidRDefault="00692A41" w:rsidP="007E32A7">
      <w:r>
        <w:t xml:space="preserve">b) </w:t>
      </w:r>
      <w:r w:rsidR="00EA5875">
        <w:t>Påverkas individuella muskler av en skada till primärmotor cortex? (</w:t>
      </w:r>
      <w:hyperlink r:id="rId23" w:history="1">
        <w:r w:rsidR="00EA5875" w:rsidRPr="00EA5875">
          <w:rPr>
            <w:rStyle w:val="Hyperlnk"/>
          </w:rPr>
          <w:t>https://en.wikipedia.org/wiki/Primary_motor_cortex</w:t>
        </w:r>
      </w:hyperlink>
      <w:r w:rsidR="00D0682D">
        <w:t xml:space="preserve"> Common Misconceptions)</w:t>
      </w:r>
    </w:p>
    <w:p w14:paraId="3DC09732" w14:textId="77777777" w:rsidR="007E32A7" w:rsidRDefault="007E32A7" w:rsidP="007E32A7"/>
    <w:p w14:paraId="20753028" w14:textId="77777777" w:rsidR="00593D3E" w:rsidRDefault="00593D3E">
      <w:pPr>
        <w:rPr>
          <w:b/>
        </w:rPr>
      </w:pPr>
    </w:p>
    <w:p w14:paraId="1332B90D" w14:textId="77777777" w:rsidR="003A6707" w:rsidRDefault="003A6707">
      <w:pPr>
        <w:rPr>
          <w:rFonts w:ascii="Times" w:eastAsiaTheme="majorEastAsia" w:hAnsi="Times" w:cstheme="majorBidi"/>
          <w:bCs/>
          <w:szCs w:val="32"/>
        </w:rPr>
      </w:pPr>
      <w:r>
        <w:br w:type="page"/>
      </w:r>
    </w:p>
    <w:p w14:paraId="4AC543F3" w14:textId="7C9B04E5" w:rsidR="00021489" w:rsidRDefault="00021489" w:rsidP="003A6707">
      <w:pPr>
        <w:pStyle w:val="Rubrik1"/>
      </w:pPr>
      <w:bookmarkStart w:id="62" w:name="_Toc316651568"/>
      <w:bookmarkStart w:id="63" w:name="_Toc317260838"/>
      <w:bookmarkStart w:id="64" w:name="_Toc317262067"/>
      <w:bookmarkStart w:id="65" w:name="_Toc317354323"/>
      <w:bookmarkStart w:id="66" w:name="_Toc368680614"/>
      <w:bookmarkStart w:id="67" w:name="_Toc368680668"/>
      <w:bookmarkStart w:id="68" w:name="_Toc368680877"/>
      <w:bookmarkStart w:id="69" w:name="_Toc368681249"/>
      <w:r>
        <w:lastRenderedPageBreak/>
        <w:t xml:space="preserve">DEL </w:t>
      </w:r>
      <w:proofErr w:type="gramStart"/>
      <w:r>
        <w:t>II:  HJÄR</w:t>
      </w:r>
      <w:r w:rsidR="002E6A26">
        <w:t>NSTAM</w:t>
      </w:r>
      <w:proofErr w:type="gramEnd"/>
      <w:r w:rsidR="002E6A26">
        <w:t>, LILLHJÄRNA, KRANIAL</w:t>
      </w:r>
      <w:r>
        <w:t>NERVER</w:t>
      </w:r>
      <w:bookmarkEnd w:id="62"/>
      <w:bookmarkEnd w:id="63"/>
      <w:bookmarkEnd w:id="64"/>
      <w:bookmarkEnd w:id="65"/>
      <w:bookmarkEnd w:id="66"/>
      <w:bookmarkEnd w:id="67"/>
      <w:bookmarkEnd w:id="68"/>
      <w:bookmarkEnd w:id="69"/>
    </w:p>
    <w:p w14:paraId="6440280F" w14:textId="77777777" w:rsidR="003A6707" w:rsidRDefault="003A6707" w:rsidP="004F0C12"/>
    <w:p w14:paraId="1ADAD26B" w14:textId="77777777" w:rsidR="003A6707" w:rsidRDefault="003A6707" w:rsidP="003A6707">
      <w:pPr>
        <w:pStyle w:val="Rubrik2"/>
      </w:pPr>
      <w:bookmarkStart w:id="70" w:name="_Toc316651569"/>
      <w:bookmarkStart w:id="71" w:name="_Toc317260839"/>
      <w:bookmarkStart w:id="72" w:name="_Toc317262068"/>
      <w:bookmarkStart w:id="73" w:name="_Toc317354324"/>
      <w:bookmarkStart w:id="74" w:name="_Toc368680615"/>
      <w:bookmarkStart w:id="75" w:name="_Toc368680669"/>
      <w:bookmarkStart w:id="76" w:name="_Toc368680878"/>
      <w:bookmarkStart w:id="77" w:name="_Toc368681250"/>
      <w:r>
        <w:t>1-Konjugerad ögondeviation</w:t>
      </w:r>
      <w:bookmarkEnd w:id="70"/>
      <w:bookmarkEnd w:id="71"/>
      <w:bookmarkEnd w:id="72"/>
      <w:bookmarkEnd w:id="73"/>
      <w:bookmarkEnd w:id="74"/>
      <w:bookmarkEnd w:id="75"/>
      <w:bookmarkEnd w:id="76"/>
      <w:bookmarkEnd w:id="77"/>
    </w:p>
    <w:p w14:paraId="09174CAB" w14:textId="5CD1EEFE" w:rsidR="003A6707" w:rsidRDefault="00D0682D" w:rsidP="004F0C12">
      <w:r>
        <w:t xml:space="preserve">a) Vad menas med </w:t>
      </w:r>
      <w:r w:rsidR="003A6707">
        <w:t>konjugera</w:t>
      </w:r>
      <w:r>
        <w:t>d</w:t>
      </w:r>
      <w:r w:rsidR="003A6707">
        <w:t xml:space="preserve"> ögondeviation</w:t>
      </w:r>
      <w:r w:rsidR="001D5162">
        <w:t xml:space="preserve"> ("gaze palsy"</w:t>
      </w:r>
      <w:r>
        <w:t>)</w:t>
      </w:r>
      <w:r w:rsidR="003A6707">
        <w:t>?</w:t>
      </w:r>
      <w:r w:rsidR="001D5162">
        <w:t xml:space="preserve"> (</w:t>
      </w:r>
      <w:hyperlink r:id="rId24" w:history="1">
        <w:r w:rsidR="001D5162" w:rsidRPr="001D5162">
          <w:rPr>
            <w:rStyle w:val="Hyperlnk"/>
          </w:rPr>
          <w:t>http://www.aao.org/bcscsnippetdetail.aspx?id=f5a77965-de2a-4fb0-82fb-5f4089671ad6</w:t>
        </w:r>
      </w:hyperlink>
      <w:r w:rsidR="001D5162">
        <w:t>)</w:t>
      </w:r>
    </w:p>
    <w:p w14:paraId="5DE4FF7B" w14:textId="77777777" w:rsidR="003A6707" w:rsidRDefault="003A6707" w:rsidP="004F0C12"/>
    <w:p w14:paraId="0361CC62" w14:textId="77777777" w:rsidR="00D51659" w:rsidRDefault="00D51659" w:rsidP="004F0C12"/>
    <w:p w14:paraId="1F208043" w14:textId="77777777" w:rsidR="00B7677B" w:rsidRDefault="00B7677B" w:rsidP="004F0C12"/>
    <w:p w14:paraId="0CCC9DD1" w14:textId="5078E8EC" w:rsidR="001E2A47" w:rsidRDefault="003A6707" w:rsidP="004F0C12">
      <w:r>
        <w:t xml:space="preserve">b) </w:t>
      </w:r>
      <w:r w:rsidR="001D5162">
        <w:t>Konjugerad ögondeviation kan orsakas av en cerebralskada, en hjärnstamsskada eller ett krampanfall.  Sitter patologin ipsilateralt eller kontralateralt till ögondeviationen vid dessa tillstånd? (</w:t>
      </w:r>
      <w:hyperlink r:id="rId25" w:history="1">
        <w:r w:rsidR="001D5162" w:rsidRPr="001D5162">
          <w:rPr>
            <w:rStyle w:val="Hyperlnk"/>
          </w:rPr>
          <w:t>http://www.aao.org/bcscsnippetdetail.aspx?id=f5a77965-de2a-4fb0-82fb-5f4089671ad6</w:t>
        </w:r>
      </w:hyperlink>
      <w:r w:rsidR="001D5162">
        <w:t>)</w:t>
      </w:r>
    </w:p>
    <w:p w14:paraId="25EF51D3" w14:textId="77777777" w:rsidR="003A6707" w:rsidRDefault="003A6707" w:rsidP="004F0C12"/>
    <w:p w14:paraId="3CE53F3D" w14:textId="77777777" w:rsidR="00B7677B" w:rsidRDefault="00B7677B" w:rsidP="004F0C12"/>
    <w:p w14:paraId="0BA0A2B8" w14:textId="77777777" w:rsidR="00DF4BEA" w:rsidRDefault="00DF4BEA" w:rsidP="004F0C12"/>
    <w:p w14:paraId="4448617E" w14:textId="7974D3D5" w:rsidR="004F0C12" w:rsidRDefault="003A6707" w:rsidP="003A6707">
      <w:pPr>
        <w:pStyle w:val="Rubrik2"/>
      </w:pPr>
      <w:bookmarkStart w:id="78" w:name="_Toc316651570"/>
      <w:bookmarkStart w:id="79" w:name="_Toc317260840"/>
      <w:bookmarkStart w:id="80" w:name="_Toc317262069"/>
      <w:bookmarkStart w:id="81" w:name="_Toc317354325"/>
      <w:bookmarkStart w:id="82" w:name="_Toc368680616"/>
      <w:bookmarkStart w:id="83" w:name="_Toc368680670"/>
      <w:bookmarkStart w:id="84" w:name="_Toc368680879"/>
      <w:bookmarkStart w:id="85" w:name="_Toc368681251"/>
      <w:r>
        <w:t>2-</w:t>
      </w:r>
      <w:r w:rsidR="004F0C12">
        <w:t>Ögonmotorikpares</w:t>
      </w:r>
      <w:bookmarkEnd w:id="78"/>
      <w:bookmarkEnd w:id="79"/>
      <w:bookmarkEnd w:id="80"/>
      <w:bookmarkEnd w:id="81"/>
      <w:bookmarkEnd w:id="82"/>
      <w:bookmarkEnd w:id="83"/>
      <w:bookmarkEnd w:id="84"/>
      <w:bookmarkEnd w:id="85"/>
    </w:p>
    <w:p w14:paraId="27D0FA7D" w14:textId="5114E3FC" w:rsidR="004F0C12" w:rsidRDefault="007C38D8" w:rsidP="004F0C12">
      <w:r>
        <w:t xml:space="preserve">a) Hur ser ögonen ut vid en </w:t>
      </w:r>
      <w:r w:rsidR="001466B4">
        <w:t xml:space="preserve">total </w:t>
      </w:r>
      <w:r>
        <w:t>högersidig kranialnerv III pares?</w:t>
      </w:r>
      <w:r w:rsidR="001466B4">
        <w:t xml:space="preserve">  Hur ser ögat ut initialt vid en kompression av kranialnerv III orsakad av </w:t>
      </w:r>
      <w:proofErr w:type="gramStart"/>
      <w:r w:rsidR="001466B4">
        <w:t>inklämning?  (</w:t>
      </w:r>
      <w:proofErr w:type="gramEnd"/>
      <w:r w:rsidR="00CC5FE0">
        <w:fldChar w:fldCharType="begin"/>
      </w:r>
      <w:r w:rsidR="00CC5FE0">
        <w:instrText xml:space="preserve"> HYPERLINK "https://en.wikipedia.org/wiki/Oculomotor_nerve_palsy" </w:instrText>
      </w:r>
      <w:r w:rsidR="00CC5FE0">
        <w:fldChar w:fldCharType="separate"/>
      </w:r>
      <w:r w:rsidR="001466B4" w:rsidRPr="001466B4">
        <w:rPr>
          <w:rStyle w:val="Hyperlnk"/>
        </w:rPr>
        <w:t>https://en.wikipedia.org/wiki/Oculomotor_nerve_palsy</w:t>
      </w:r>
      <w:r w:rsidR="00CC5FE0">
        <w:rPr>
          <w:rStyle w:val="Hyperlnk"/>
        </w:rPr>
        <w:fldChar w:fldCharType="end"/>
      </w:r>
      <w:r w:rsidR="001466B4">
        <w:t>)</w:t>
      </w:r>
    </w:p>
    <w:p w14:paraId="729AE561" w14:textId="77777777" w:rsidR="007C38D8" w:rsidRDefault="007C38D8" w:rsidP="004F0C12"/>
    <w:p w14:paraId="3C798EEB" w14:textId="77777777" w:rsidR="007C38D8" w:rsidRDefault="007C38D8" w:rsidP="004F0C12"/>
    <w:p w14:paraId="1E6CA530" w14:textId="77777777" w:rsidR="007C38D8" w:rsidRDefault="007C38D8" w:rsidP="004F0C12"/>
    <w:p w14:paraId="1957EC7E" w14:textId="42D12753" w:rsidR="00795212" w:rsidRDefault="00795212" w:rsidP="00795212">
      <w:r>
        <w:t>b) Hur ser ögonen ut vid en kranialnerv IV pares? (</w:t>
      </w:r>
      <w:hyperlink r:id="rId26" w:history="1">
        <w:r w:rsidRPr="00795212">
          <w:rPr>
            <w:rStyle w:val="Hyperlnk"/>
          </w:rPr>
          <w:t>https://en.wikipedia.org/wiki/Trochlear_nerve</w:t>
        </w:r>
      </w:hyperlink>
      <w:r>
        <w:t>)</w:t>
      </w:r>
    </w:p>
    <w:p w14:paraId="5D185465" w14:textId="77777777" w:rsidR="00795212" w:rsidRDefault="00795212" w:rsidP="004F0C12"/>
    <w:p w14:paraId="096A907E" w14:textId="77777777" w:rsidR="00795212" w:rsidRDefault="00795212" w:rsidP="004F0C12"/>
    <w:p w14:paraId="2965FA5E" w14:textId="77777777" w:rsidR="00795212" w:rsidRDefault="00795212" w:rsidP="004F0C12"/>
    <w:p w14:paraId="14795ED4" w14:textId="2E93F66D" w:rsidR="00795212" w:rsidRDefault="00795212" w:rsidP="004F0C12">
      <w:r>
        <w:t>c</w:t>
      </w:r>
      <w:r w:rsidR="007C38D8">
        <w:t xml:space="preserve">) Hur ser ögonen ut vid en vänstersidig </w:t>
      </w:r>
      <w:r w:rsidR="00ED0BE1">
        <w:t xml:space="preserve">kranialnerv </w:t>
      </w:r>
      <w:r w:rsidR="007C38D8">
        <w:t>V</w:t>
      </w:r>
      <w:r w:rsidR="00ED0BE1">
        <w:t>I</w:t>
      </w:r>
      <w:r w:rsidR="007C38D8">
        <w:t xml:space="preserve"> </w:t>
      </w:r>
      <w:proofErr w:type="gramStart"/>
      <w:r w:rsidR="007C38D8">
        <w:t>pares?</w:t>
      </w:r>
      <w:r w:rsidR="008E3054">
        <w:t xml:space="preserve">  (</w:t>
      </w:r>
      <w:proofErr w:type="gramEnd"/>
      <w:r w:rsidR="00CC5FE0">
        <w:fldChar w:fldCharType="begin"/>
      </w:r>
      <w:r w:rsidR="00CC5FE0">
        <w:instrText xml:space="preserve"> HYPERLINK "https://en.wikipedia.org/wiki/Sixth_nerve_palsy" </w:instrText>
      </w:r>
      <w:r w:rsidR="00CC5FE0">
        <w:fldChar w:fldCharType="separate"/>
      </w:r>
      <w:r w:rsidR="008E3054" w:rsidRPr="008E3054">
        <w:rPr>
          <w:rStyle w:val="Hyperlnk"/>
        </w:rPr>
        <w:t>https://en.wikipedia.org/wiki/Sixth_nerve_palsy</w:t>
      </w:r>
      <w:r w:rsidR="00CC5FE0">
        <w:rPr>
          <w:rStyle w:val="Hyperlnk"/>
        </w:rPr>
        <w:fldChar w:fldCharType="end"/>
      </w:r>
      <w:r w:rsidR="008E3054">
        <w:t>)</w:t>
      </w:r>
    </w:p>
    <w:p w14:paraId="631BA134" w14:textId="77777777" w:rsidR="00795212" w:rsidRDefault="00795212" w:rsidP="004F0C12"/>
    <w:p w14:paraId="3604325D" w14:textId="77777777" w:rsidR="00795212" w:rsidRDefault="00795212" w:rsidP="004F0C12"/>
    <w:p w14:paraId="3E8EEB6D" w14:textId="77777777" w:rsidR="00795212" w:rsidRDefault="00795212" w:rsidP="004F0C12"/>
    <w:p w14:paraId="2E3218E4" w14:textId="09CFD0D7" w:rsidR="001F506C" w:rsidRDefault="00795212" w:rsidP="004F0C12">
      <w:r>
        <w:t xml:space="preserve">d) </w:t>
      </w:r>
      <w:r w:rsidR="008E3054">
        <w:t>Kranialnerv VI pares kan vara en”false localizing sign.</w:t>
      </w:r>
      <w:proofErr w:type="gramStart"/>
      <w:r w:rsidR="008E3054">
        <w:t>”  Vad</w:t>
      </w:r>
      <w:proofErr w:type="gramEnd"/>
      <w:r w:rsidR="008E3054">
        <w:t xml:space="preserve"> menas med det och vad är mekanismen? (</w:t>
      </w:r>
      <w:hyperlink r:id="rId27" w:history="1">
        <w:r w:rsidR="008E3054" w:rsidRPr="001F506C">
          <w:rPr>
            <w:rStyle w:val="Hyperlnk"/>
          </w:rPr>
          <w:t>Larner</w:t>
        </w:r>
        <w:r w:rsidR="001F506C" w:rsidRPr="001F506C">
          <w:rPr>
            <w:rStyle w:val="Hyperlnk"/>
          </w:rPr>
          <w:t xml:space="preserve"> 2003</w:t>
        </w:r>
      </w:hyperlink>
      <w:r w:rsidR="00E26B4A">
        <w:fldChar w:fldCharType="begin"/>
      </w:r>
      <w:r w:rsidR="00D71BC6">
        <w:instrText xml:space="preserve"> ADDIN EN.CITE &lt;EndNote&gt;&lt;Cite&gt;&lt;Author&gt;Larner&lt;/Author&gt;&lt;Year&gt;2003&lt;/Year&gt;&lt;RecNum&gt;1539&lt;/RecNum&gt;&lt;DisplayText&gt;[2]&lt;/DisplayText&gt;&lt;record&gt;&lt;rec-number&gt;1539&lt;/rec-number&gt;&lt;foreign-keys&gt;&lt;key app="EN" db-id="5rd9tv29z5xd0revrw5xdxzy5w5zpd9tvz55" timestamp="0"&gt;1539&lt;/key&gt;&lt;/foreign-keys&gt;&lt;ref-type name="Journal Article"&gt;17&lt;/ref-type&gt;&lt;contributors&gt;&lt;authors&gt;&lt;author&gt;Larner, A.J.&lt;/author&gt;&lt;/authors&gt;&lt;/contributors&gt;&lt;titles&gt;&lt;title&gt;False localising signs&lt;/title&gt;&lt;secondary-title&gt;J Neurol Neurosurg Psychiatry&lt;/secondary-title&gt;&lt;/titles&gt;&lt;periodical&gt;&lt;full-title&gt;J Neurol Neurosurg Psychiatry&lt;/full-title&gt;&lt;abbr-1&gt;Journal of neurology, neurosurgery, and psychiatry&lt;/abbr-1&gt;&lt;/periodical&gt;&lt;pages&gt;415-418&lt;/pages&gt;&lt;volume&gt;74&lt;/volume&gt;&lt;dates&gt;&lt;year&gt;2003&lt;/year&gt;&lt;/dates&gt;&lt;urls&gt;&lt;/urls&gt;&lt;/record&gt;&lt;/Cite&gt;&lt;/EndNote&gt;</w:instrText>
      </w:r>
      <w:r w:rsidR="00E26B4A">
        <w:fldChar w:fldCharType="separate"/>
      </w:r>
      <w:r w:rsidR="00D71BC6">
        <w:rPr>
          <w:noProof/>
        </w:rPr>
        <w:t>[</w:t>
      </w:r>
      <w:hyperlink w:anchor="_ENREF_2" w:tooltip="Larner, 2003 #1539" w:history="1">
        <w:r w:rsidR="00D71BC6">
          <w:rPr>
            <w:noProof/>
          </w:rPr>
          <w:t>2</w:t>
        </w:r>
      </w:hyperlink>
      <w:r w:rsidR="00D71BC6">
        <w:rPr>
          <w:noProof/>
        </w:rPr>
        <w:t>]</w:t>
      </w:r>
      <w:r w:rsidR="00E26B4A">
        <w:fldChar w:fldCharType="end"/>
      </w:r>
      <w:r w:rsidR="001F506C">
        <w:t xml:space="preserve"> s415)</w:t>
      </w:r>
    </w:p>
    <w:p w14:paraId="1BDD6074" w14:textId="77777777" w:rsidR="001F506C" w:rsidRDefault="001F506C" w:rsidP="004F0C12"/>
    <w:p w14:paraId="773987F6" w14:textId="77777777" w:rsidR="00ED0BE1" w:rsidRDefault="00ED0BE1" w:rsidP="004F0C12"/>
    <w:p w14:paraId="7521DBAE" w14:textId="77777777" w:rsidR="00ED0BE1" w:rsidRDefault="00ED0BE1" w:rsidP="004F0C12"/>
    <w:p w14:paraId="2515403F" w14:textId="77777777" w:rsidR="00ED0BE1" w:rsidRDefault="00ED0BE1" w:rsidP="004F0C12"/>
    <w:p w14:paraId="24234119" w14:textId="5C58A105" w:rsidR="00903DF7" w:rsidRDefault="00186207" w:rsidP="004F0C12">
      <w:r>
        <w:t>e</w:t>
      </w:r>
      <w:r w:rsidR="009F3A4E">
        <w:t>) Vilka</w:t>
      </w:r>
      <w:r w:rsidR="00ED0BE1">
        <w:t xml:space="preserve"> </w:t>
      </w:r>
      <w:r w:rsidR="00A00B7F">
        <w:t>ögonfynd</w:t>
      </w:r>
      <w:r w:rsidR="00ED0BE1">
        <w:t xml:space="preserve"> förekommer vid Wernickes encefalopati?</w:t>
      </w:r>
      <w:r w:rsidR="00A00B7F">
        <w:t xml:space="preserve"> (</w:t>
      </w:r>
      <w:hyperlink r:id="rId28" w:history="1">
        <w:r w:rsidR="00A00B7F" w:rsidRPr="004E74AD">
          <w:rPr>
            <w:rStyle w:val="Hyperlnk"/>
          </w:rPr>
          <w:t>Sechi 2007</w:t>
        </w:r>
      </w:hyperlink>
      <w:r w:rsidR="00E26B4A">
        <w:fldChar w:fldCharType="begin"/>
      </w:r>
      <w:r w:rsidR="00D71BC6">
        <w:instrText xml:space="preserve"> ADDIN EN.CITE &lt;EndNote&gt;&lt;Cite&gt;&lt;Author&gt;Sechi&lt;/Author&gt;&lt;Year&gt;2007&lt;/Year&gt;&lt;RecNum&gt;1386&lt;/RecNum&gt;&lt;DisplayText&gt;[3]&lt;/DisplayText&gt;&lt;record&gt;&lt;rec-number&gt;1386&lt;/rec-number&gt;&lt;foreign-keys&gt;&lt;key app="EN" db-id="5rd9tv29z5xd0revrw5xdxzy5w5zpd9tvz55" timestamp="0"&gt;1386&lt;/key&gt;&lt;/foreign-keys&gt;&lt;ref-type name="Journal Article"&gt;17&lt;/ref-type&gt;&lt;contributors&gt;&lt;authors&gt;&lt;author&gt;Sechi, G.&lt;/author&gt;&lt;author&gt;Serra, A.&lt;/author&gt;&lt;/authors&gt;&lt;/contributors&gt;&lt;auth-address&gt;Institute of Clinical Neurology, University of Sassari, Italy. gpsechi@uniss.it&lt;/auth-address&gt;&lt;titles&gt;&lt;title&gt;Wernicke&amp;apos;s encephalopathy: new clinical settings and recent advances in diagnosis and management&lt;/title&gt;&lt;secondary-title&gt;Lancet Neurol&lt;/secondary-title&gt;&lt;alt-title&gt;The Lancet. Neurology&lt;/alt-title&gt;&lt;/titles&gt;&lt;pages&gt;442-55&lt;/pages&gt;&lt;volume&gt;6&lt;/volume&gt;&lt;number&gt;5&lt;/number&gt;&lt;edition&gt;2007/04/17&lt;/edition&gt;&lt;keywords&gt;&lt;keyword&gt;Brain/pathology&lt;/keyword&gt;&lt;keyword&gt;Diagnosis, Differential&lt;/keyword&gt;&lt;keyword&gt;Genetic Predisposition to Disease&lt;/keyword&gt;&lt;keyword&gt;Humans&lt;/keyword&gt;&lt;keyword&gt;Incidence&lt;/keyword&gt;&lt;keyword&gt;Korsakoff Syndrome/complications&lt;/keyword&gt;&lt;keyword&gt;Magnetic Resonance Imaging&lt;/keyword&gt;&lt;keyword&gt;Neurology/trends&lt;/keyword&gt;&lt;keyword&gt;Prevalence&lt;/keyword&gt;&lt;keyword&gt;Risk Factors&lt;/keyword&gt;&lt;keyword&gt;Thiamine Deficiency/complications&lt;/keyword&gt;&lt;keyword&gt;Wernicke Encephalopathy/complications/*diagnosis/physiopathology/*therapy&lt;/keyword&gt;&lt;/keywords&gt;&lt;dates&gt;&lt;year&gt;2007&lt;/year&gt;&lt;pub-dates&gt;&lt;date&gt;May&lt;/date&gt;&lt;/pub-dates&gt;&lt;/dates&gt;&lt;isbn&gt;1474-4422 (Print)&amp;#xD;1474-4422 (Linking)&lt;/isbn&gt;&lt;accession-num&gt;17434099&lt;/accession-num&gt;&lt;work-type&gt;Review&lt;/work-type&gt;&lt;urls&gt;&lt;related-urls&gt;&lt;url&gt;http://www.ncbi.nlm.nih.gov/pubmed/17434099&lt;/url&gt;&lt;/related-urls&gt;&lt;/urls&gt;&lt;electronic-resource-num&gt;10.1016/S1474-4422(07)70104-7&lt;/electronic-resource-num&gt;&lt;language&gt;eng&lt;/language&gt;&lt;/record&gt;&lt;/Cite&gt;&lt;/EndNote&gt;</w:instrText>
      </w:r>
      <w:r w:rsidR="00E26B4A">
        <w:fldChar w:fldCharType="separate"/>
      </w:r>
      <w:r w:rsidR="00D71BC6">
        <w:rPr>
          <w:noProof/>
        </w:rPr>
        <w:t>[</w:t>
      </w:r>
      <w:hyperlink w:anchor="_ENREF_3" w:tooltip="Sechi, 2007 #1386" w:history="1">
        <w:r w:rsidR="00D71BC6">
          <w:rPr>
            <w:noProof/>
          </w:rPr>
          <w:t>3</w:t>
        </w:r>
      </w:hyperlink>
      <w:r w:rsidR="00D71BC6">
        <w:rPr>
          <w:noProof/>
        </w:rPr>
        <w:t>]</w:t>
      </w:r>
      <w:r w:rsidR="00E26B4A">
        <w:fldChar w:fldCharType="end"/>
      </w:r>
      <w:r w:rsidR="00A00B7F">
        <w:t xml:space="preserve"> </w:t>
      </w:r>
      <w:r w:rsidR="00951B5E">
        <w:t xml:space="preserve">s445; </w:t>
      </w:r>
      <w:hyperlink r:id="rId29" w:history="1">
        <w:r w:rsidR="00951B5E" w:rsidRPr="00951B5E">
          <w:rPr>
            <w:rStyle w:val="Hyperlnk"/>
          </w:rPr>
          <w:t>Anand 2017</w:t>
        </w:r>
      </w:hyperlink>
      <w:r w:rsidR="00E26B4A">
        <w:fldChar w:fldCharType="begin"/>
      </w:r>
      <w:r w:rsidR="00D71BC6">
        <w:instrText xml:space="preserve"> ADDIN EN.CITE &lt;EndNote&gt;&lt;Cite&gt;&lt;Author&gt;Anand&lt;/Author&gt;&lt;Year&gt;2017&lt;/Year&gt;&lt;RecNum&gt;2029&lt;/RecNum&gt;&lt;DisplayText&gt;[4]&lt;/DisplayText&gt;&lt;record&gt;&lt;rec-number&gt;2029&lt;/rec-number&gt;&lt;foreign-keys&gt;&lt;key app="EN" db-id="5rd9tv29z5xd0revrw5xdxzy5w5zpd9tvz55" timestamp="1502617963"&gt;2029&lt;/key&gt;&lt;/foreign-keys&gt;&lt;ref-type name="Journal Article"&gt;17&lt;/ref-type&gt;&lt;contributors&gt;&lt;authors&gt;&lt;author&gt;Anand, P.&lt;/author&gt;&lt;author&gt;Gold, D. R.&lt;/author&gt;&lt;/authors&gt;&lt;/contributors&gt;&lt;auth-address&gt;Johns Hopkins Hospital, Baltimore, MD panand2@jhmi.edu.&lt;/auth-address&gt;&lt;titles&gt;&lt;title&gt;Nystagmus from Wernicke&amp;apos;s Encephalopathy&lt;/title&gt;&lt;secondary-title&gt;N Engl J Med&lt;/secondary-title&gt;&lt;alt-title&gt;The New England journal of medicine&lt;/alt-title&gt;&lt;/titles&gt;&lt;periodical&gt;&lt;full-title&gt;N Engl J Med&lt;/full-title&gt;&lt;abbr-1&gt;The New England journal of medicine&lt;/abbr-1&gt;&lt;/periodical&gt;&lt;alt-periodical&gt;&lt;full-title&gt;N Engl J Med&lt;/full-title&gt;&lt;abbr-1&gt;The New England journal of medicine&lt;/abbr-1&gt;&lt;/alt-periodical&gt;&lt;pages&gt;e5&lt;/pages&gt;&lt;volume&gt;377&lt;/volume&gt;&lt;number&gt;4&lt;/number&gt;&lt;edition&gt;2017/07/27&lt;/edition&gt;&lt;keywords&gt;&lt;keyword&gt;Adult&lt;/keyword&gt;&lt;keyword&gt;Female&lt;/keyword&gt;&lt;keyword&gt;Humans&lt;/keyword&gt;&lt;keyword&gt;Hyperemesis Gravidarum/*complications&lt;/keyword&gt;&lt;keyword&gt;Nystagmus, Pathologic/*etiology&lt;/keyword&gt;&lt;keyword&gt;Pregnancy&lt;/keyword&gt;&lt;keyword&gt;Thiamine Deficiency/*etiology&lt;/keyword&gt;&lt;keyword&gt;Wernicke Encephalopathy/*diagnosis/etiology&lt;/keyword&gt;&lt;/keywords&gt;&lt;dates&gt;&lt;year&gt;2017&lt;/year&gt;&lt;pub-dates&gt;&lt;date&gt;Jul 27&lt;/date&gt;&lt;/pub-dates&gt;&lt;/dates&gt;&lt;isbn&gt;0028-4793&lt;/isbn&gt;&lt;accession-num&gt;28745996&lt;/accession-num&gt;&lt;urls&gt;&lt;/urls&gt;&lt;electronic-resource-num&gt;10.1056/NEJMicm1615499&lt;/electronic-resource-num&gt;&lt;remote-database-provider&gt;NLM&lt;/remote-database-provider&gt;&lt;language&gt;eng&lt;/language&gt;&lt;/record&gt;&lt;/Cite&gt;&lt;/EndNote&gt;</w:instrText>
      </w:r>
      <w:r w:rsidR="00E26B4A">
        <w:fldChar w:fldCharType="separate"/>
      </w:r>
      <w:r w:rsidR="00D71BC6">
        <w:rPr>
          <w:noProof/>
        </w:rPr>
        <w:t>[</w:t>
      </w:r>
      <w:hyperlink w:anchor="_ENREF_4" w:tooltip="Anand, 2017 #2029" w:history="1">
        <w:r w:rsidR="00D71BC6">
          <w:rPr>
            <w:noProof/>
          </w:rPr>
          <w:t>4</w:t>
        </w:r>
      </w:hyperlink>
      <w:r w:rsidR="00D71BC6">
        <w:rPr>
          <w:noProof/>
        </w:rPr>
        <w:t>]</w:t>
      </w:r>
      <w:r w:rsidR="00E26B4A">
        <w:fldChar w:fldCharType="end"/>
      </w:r>
      <w:r w:rsidR="00951B5E">
        <w:t xml:space="preserve"> Video)</w:t>
      </w:r>
    </w:p>
    <w:p w14:paraId="473CAC6A" w14:textId="77777777" w:rsidR="00903DF7" w:rsidRPr="009F3A4E" w:rsidRDefault="00903DF7" w:rsidP="009F3A4E">
      <w:pPr>
        <w:pStyle w:val="Brdtext2"/>
      </w:pPr>
    </w:p>
    <w:p w14:paraId="45200ADE" w14:textId="77777777" w:rsidR="00903DF7" w:rsidRDefault="00903DF7" w:rsidP="004F0C12"/>
    <w:p w14:paraId="213A6768" w14:textId="77777777" w:rsidR="00D71BC6" w:rsidRDefault="00D71BC6" w:rsidP="004F0C12"/>
    <w:p w14:paraId="36F54C0C" w14:textId="77777777" w:rsidR="00903DF7" w:rsidRDefault="00903DF7" w:rsidP="004F0C12"/>
    <w:p w14:paraId="0D18D4D3" w14:textId="20CFE56B" w:rsidR="007C38D8" w:rsidRDefault="00903DF7" w:rsidP="004F0C12">
      <w:r>
        <w:t xml:space="preserve">f) </w:t>
      </w:r>
      <w:r w:rsidR="002A2186">
        <w:t>Vilken dos tiamin rekommenderas vid behandling av Wernickes encefalopati?</w:t>
      </w:r>
      <w:r>
        <w:t xml:space="preserve"> (</w:t>
      </w:r>
      <w:hyperlink r:id="rId30" w:history="1">
        <w:r w:rsidR="00C36304">
          <w:rPr>
            <w:rStyle w:val="Hyperlnk"/>
          </w:rPr>
          <w:t>Mathiasson Rinblad 2012</w:t>
        </w:r>
      </w:hyperlink>
      <w:r w:rsidR="00E26B4A">
        <w:fldChar w:fldCharType="begin"/>
      </w:r>
      <w:r w:rsidR="00D71BC6">
        <w:instrText xml:space="preserve"> ADDIN EN.CITE &lt;EndNote&gt;&lt;Cite&gt;&lt;Author&gt;Rinblad&lt;/Author&gt;&lt;Year&gt;2012&lt;/Year&gt;&lt;RecNum&gt;1391&lt;/RecNum&gt;&lt;DisplayText&gt;[5]&lt;/DisplayText&gt;&lt;record&gt;&lt;rec-number&gt;1391&lt;/rec-number&gt;&lt;foreign-keys&gt;&lt;key app="EN" db-id="5rd9tv29z5xd0revrw5xdxzy5w5zpd9tvz55" timestamp="0"&gt;1391&lt;/key&gt;&lt;/foreign-keys&gt;&lt;ref-type name="Journal Article"&gt;17&lt;/ref-type&gt;&lt;contributors&gt;&lt;authors&gt;&lt;author&gt;Rinblad, E. M.&lt;/author&gt;&lt;author&gt;Blomstrom, L.&lt;/author&gt;&lt;author&gt;Anevret, O.&lt;/author&gt;&lt;author&gt;Palmstierna, T.&lt;/author&gt;&lt;/authors&gt;&lt;/contributors&gt;&lt;auth-address&gt;Danderyds sjukhus. eva.rinblad@gmail.com&lt;/auth-address&gt;&lt;titles&gt;&lt;title&gt;[Wernicke encephalopathy is missed and often undertreated]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pages&gt;2162-3&lt;/pages&gt;&lt;volume&gt;109&lt;/volume&gt;&lt;number&gt;47&lt;/number&gt;&lt;edition&gt;2013/01/22&lt;/edition&gt;&lt;keywords&gt;&lt;keyword&gt;Alcoholism/complications&lt;/keyword&gt;&lt;keyword&gt;Diagnosis, Differential&lt;/keyword&gt;&lt;keyword&gt;Female&lt;/keyword&gt;&lt;keyword&gt;Humans&lt;/keyword&gt;&lt;keyword&gt;Korsakoff Syndrome/etiology&lt;/keyword&gt;&lt;keyword&gt;Male&lt;/keyword&gt;&lt;keyword&gt;Retrospective Studies&lt;/keyword&gt;&lt;keyword&gt;Risk Factors&lt;/keyword&gt;&lt;keyword&gt;Thiamine/*administration &amp;amp; dosage&lt;/keyword&gt;&lt;keyword&gt;Thiamine Deficiency/diagnosis/therapy&lt;/keyword&gt;&lt;keyword&gt;Treatment Outcome&lt;/keyword&gt;&lt;keyword&gt;Wernicke Encephalopathy/complications/*diagnosis/drug therapy&lt;/keyword&gt;&lt;/keywords&gt;&lt;dates&gt;&lt;year&gt;2012&lt;/year&gt;&lt;pub-dates&gt;&lt;date&gt;Nov 21-27&lt;/date&gt;&lt;/pub-dates&gt;&lt;/dates&gt;&lt;orig-pub&gt;Wernickes encefalopati missas och underbehandlas ofta.&lt;/orig-pub&gt;&lt;isbn&gt;0023-7205 (Print)&amp;#xD;0023-7205 (Linking)&lt;/isbn&gt;&lt;accession-num&gt;23330481&lt;/accession-num&gt;&lt;urls&gt;&lt;related-urls&gt;&lt;url&gt;http://www.ncbi.nlm.nih.gov/pubmed/23330481&lt;/url&gt;&lt;/related-urls&gt;&lt;/urls&gt;&lt;language&gt;swe&lt;/language&gt;&lt;/record&gt;&lt;/Cite&gt;&lt;/EndNote&gt;</w:instrText>
      </w:r>
      <w:r w:rsidR="00E26B4A">
        <w:fldChar w:fldCharType="separate"/>
      </w:r>
      <w:r w:rsidR="00D71BC6">
        <w:rPr>
          <w:noProof/>
        </w:rPr>
        <w:t>[</w:t>
      </w:r>
      <w:hyperlink w:anchor="_ENREF_5" w:tooltip="Rinblad, 2012 #1391" w:history="1">
        <w:r w:rsidR="00D71BC6">
          <w:rPr>
            <w:noProof/>
          </w:rPr>
          <w:t>5</w:t>
        </w:r>
      </w:hyperlink>
      <w:r w:rsidR="00D71BC6">
        <w:rPr>
          <w:noProof/>
        </w:rPr>
        <w:t>]</w:t>
      </w:r>
      <w:r w:rsidR="00E26B4A">
        <w:fldChar w:fldCharType="end"/>
      </w:r>
      <w:r w:rsidR="00E400AD">
        <w:t xml:space="preserve"> </w:t>
      </w:r>
      <w:r>
        <w:t>s2162)</w:t>
      </w:r>
    </w:p>
    <w:p w14:paraId="0CA95B87" w14:textId="77777777" w:rsidR="007C38D8" w:rsidRDefault="007C38D8" w:rsidP="004F0C12"/>
    <w:p w14:paraId="2C8F2498" w14:textId="77777777" w:rsidR="00DF4BEA" w:rsidRDefault="00DF4BEA" w:rsidP="004F0C12"/>
    <w:p w14:paraId="0A7B9418" w14:textId="77777777" w:rsidR="00DF4BEA" w:rsidRDefault="00DF4BEA" w:rsidP="004F0C12"/>
    <w:p w14:paraId="17264D7A" w14:textId="11EF89D1" w:rsidR="004F0C12" w:rsidRDefault="003A6707" w:rsidP="003A6707">
      <w:pPr>
        <w:pStyle w:val="Rubrik2"/>
      </w:pPr>
      <w:bookmarkStart w:id="86" w:name="_Toc316651571"/>
      <w:bookmarkStart w:id="87" w:name="_Toc317260841"/>
      <w:bookmarkStart w:id="88" w:name="_Toc317262070"/>
      <w:bookmarkStart w:id="89" w:name="_Toc317354326"/>
      <w:bookmarkStart w:id="90" w:name="_Toc368680617"/>
      <w:bookmarkStart w:id="91" w:name="_Toc368680671"/>
      <w:bookmarkStart w:id="92" w:name="_Toc368680880"/>
      <w:bookmarkStart w:id="93" w:name="_Toc368681252"/>
      <w:r>
        <w:lastRenderedPageBreak/>
        <w:t>3-</w:t>
      </w:r>
      <w:r w:rsidR="004F0C12">
        <w:t>Nystagmus</w:t>
      </w:r>
      <w:bookmarkEnd w:id="86"/>
      <w:bookmarkEnd w:id="87"/>
      <w:bookmarkEnd w:id="88"/>
      <w:bookmarkEnd w:id="89"/>
      <w:bookmarkEnd w:id="90"/>
      <w:bookmarkEnd w:id="91"/>
      <w:bookmarkEnd w:id="92"/>
      <w:bookmarkEnd w:id="93"/>
    </w:p>
    <w:p w14:paraId="33770069" w14:textId="57E73ED1" w:rsidR="004F0C12" w:rsidRDefault="00DF4BEA" w:rsidP="004F0C12">
      <w:r>
        <w:t>a) Vad menas med nystagmus?</w:t>
      </w:r>
      <w:r w:rsidR="008B6A51">
        <w:t xml:space="preserve"> (</w:t>
      </w:r>
      <w:hyperlink r:id="rId31" w:history="1">
        <w:r w:rsidR="008B6A51" w:rsidRPr="008B6A51">
          <w:rPr>
            <w:rStyle w:val="Hyperlnk"/>
          </w:rPr>
          <w:t>https://en.wikipedia.org/wiki/Nystagmus</w:t>
        </w:r>
      </w:hyperlink>
      <w:r w:rsidR="008B6A51">
        <w:t>)</w:t>
      </w:r>
    </w:p>
    <w:p w14:paraId="5A489922" w14:textId="77777777" w:rsidR="00DF4BEA" w:rsidRDefault="00DF4BEA" w:rsidP="004F0C12"/>
    <w:p w14:paraId="2E27829F" w14:textId="77777777" w:rsidR="00DF4BEA" w:rsidRDefault="00DF4BEA" w:rsidP="004F0C12"/>
    <w:p w14:paraId="237A3945" w14:textId="77777777" w:rsidR="00D31433" w:rsidRDefault="00D31433" w:rsidP="004F0C12"/>
    <w:p w14:paraId="3CCADC5D" w14:textId="236867F4" w:rsidR="00DF4BEA" w:rsidRDefault="00DF4BEA" w:rsidP="004F0C12">
      <w:r>
        <w:t xml:space="preserve">b) </w:t>
      </w:r>
      <w:proofErr w:type="gramStart"/>
      <w:r w:rsidR="00BA1DBE">
        <w:t>Vilka nystagmus</w:t>
      </w:r>
      <w:proofErr w:type="gramEnd"/>
      <w:r w:rsidR="00BA1DBE">
        <w:t xml:space="preserve"> egenskaper talar för en central orsak? </w:t>
      </w:r>
      <w:r w:rsidR="008B6A51">
        <w:t>(</w:t>
      </w:r>
      <w:hyperlink r:id="rId32" w:history="1">
        <w:r w:rsidR="008B6A51" w:rsidRPr="008B6A51">
          <w:rPr>
            <w:rStyle w:val="Hyperlnk"/>
          </w:rPr>
          <w:t>Mochalina 2015</w:t>
        </w:r>
      </w:hyperlink>
      <w:r w:rsidR="00E26B4A">
        <w:fldChar w:fldCharType="begin"/>
      </w:r>
      <w:r w:rsidR="00D71BC6">
        <w:instrText xml:space="preserve"> ADDIN EN.CITE &lt;EndNote&gt;&lt;Cite&gt;&lt;Author&gt;Mochalina&lt;/Author&gt;&lt;Year&gt;2015&lt;/Year&gt;&lt;RecNum&gt;1421&lt;/RecNum&gt;&lt;DisplayText&gt;[1]&lt;/DisplayText&gt;&lt;record&gt;&lt;rec-number&gt;1421&lt;/rec-number&gt;&lt;foreign-keys&gt;&lt;key app="EN" db-id="5rd9tv29z5xd0revrw5xdxzy5w5zpd9tvz55" timestamp="0"&gt;1421&lt;/key&gt;&lt;/foreign-keys&gt;&lt;ref-type name="Journal Article"&gt;17&lt;/ref-type&gt;&lt;contributors&gt;&lt;authors&gt;&lt;author&gt;Mochalina, N.&lt;/author&gt;&lt;author&gt;Khoshnood, A.&lt;/author&gt;&lt;author&gt;Karlberg, M.&lt;/author&gt;&lt;author&gt;Dryver, E.&lt;/author&gt;&lt;/authors&gt;&lt;/contributors&gt;&lt;auth-address&gt;Skane&amp;apos;s University Hospital - Akutkliniken, Malmo Malmo, Sweden Skane&amp;apos;s University Hospital - Akutkliniken, Malmo Malmo, Sweden.&amp;#xD;- Lund, Sweden - Lund, Sweden.&amp;#xD;Skane&amp;apos;s University Hospital - Ear, nose and throat clinic Lund, Sweden - Lund, Sweden.&lt;/auth-address&gt;&lt;titles&gt;&lt;title&gt;ABC om Yrsel på akuten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volume&gt;112&lt;/volume&gt;&lt;edition&gt;2015/02/25&lt;/edition&gt;&lt;dates&gt;&lt;year&gt;2015&lt;/year&gt;&lt;/dates&gt;&lt;orig-pub&gt;ABC om--Yrsel pa akuten.&lt;/orig-pub&gt;&lt;isbn&gt;1652-7518 (Electronic)&amp;#xD;0023-7205 (Linking)&lt;/isbn&gt;&lt;accession-num&gt;25710226&lt;/accession-num&gt;&lt;urls&gt;&lt;related-urls&gt;&lt;url&gt;http://www.ncbi.nlm.nih.gov/pubmed/25710226&lt;/url&gt;&lt;/related-urls&gt;&lt;/urls&gt;&lt;language&gt;swe&lt;/language&gt;&lt;/record&gt;&lt;/Cite&gt;&lt;/EndNote&gt;</w:instrText>
      </w:r>
      <w:r w:rsidR="00E26B4A">
        <w:fldChar w:fldCharType="separate"/>
      </w:r>
      <w:r w:rsidR="00D71BC6">
        <w:rPr>
          <w:noProof/>
        </w:rPr>
        <w:t>[</w:t>
      </w:r>
      <w:hyperlink w:anchor="_ENREF_1" w:tooltip="Mochalina, 2015 #1421" w:history="1">
        <w:r w:rsidR="00D71BC6">
          <w:rPr>
            <w:noProof/>
          </w:rPr>
          <w:t>1</w:t>
        </w:r>
      </w:hyperlink>
      <w:r w:rsidR="00D71BC6">
        <w:rPr>
          <w:noProof/>
        </w:rPr>
        <w:t>]</w:t>
      </w:r>
      <w:r w:rsidR="00E26B4A">
        <w:fldChar w:fldCharType="end"/>
      </w:r>
      <w:r w:rsidR="008B6A51">
        <w:t xml:space="preserve"> </w:t>
      </w:r>
      <w:r w:rsidR="00BA1DBE">
        <w:t>s1</w:t>
      </w:r>
      <w:r w:rsidR="008B6A51">
        <w:t>)</w:t>
      </w:r>
    </w:p>
    <w:p w14:paraId="412BB69A" w14:textId="77777777" w:rsidR="00DF4BEA" w:rsidRDefault="00DF4BEA" w:rsidP="004F0C12"/>
    <w:p w14:paraId="07102FF4" w14:textId="77777777" w:rsidR="00DF4BEA" w:rsidRDefault="00DF4BEA" w:rsidP="004F0C12"/>
    <w:p w14:paraId="130C5EE9" w14:textId="77777777" w:rsidR="00DF4BEA" w:rsidRDefault="00DF4BEA" w:rsidP="004F0C12"/>
    <w:p w14:paraId="41ED0B06" w14:textId="79A60C64" w:rsidR="00DF4BEA" w:rsidRDefault="00BA1DBE" w:rsidP="004F0C12">
      <w:r>
        <w:t xml:space="preserve">c) </w:t>
      </w:r>
      <w:proofErr w:type="gramStart"/>
      <w:r>
        <w:t>Vilka nystagmus</w:t>
      </w:r>
      <w:proofErr w:type="gramEnd"/>
      <w:r>
        <w:t xml:space="preserve"> egenskaper talar för en perifer orsak? (</w:t>
      </w:r>
      <w:hyperlink r:id="rId33" w:history="1">
        <w:r w:rsidRPr="008B6A51">
          <w:rPr>
            <w:rStyle w:val="Hyperlnk"/>
          </w:rPr>
          <w:t>Mochalina 2015</w:t>
        </w:r>
      </w:hyperlink>
      <w:r w:rsidR="00E26B4A">
        <w:fldChar w:fldCharType="begin"/>
      </w:r>
      <w:r w:rsidR="00D71BC6">
        <w:instrText xml:space="preserve"> ADDIN EN.CITE &lt;EndNote&gt;&lt;Cite&gt;&lt;Author&gt;Mochalina&lt;/Author&gt;&lt;Year&gt;2015&lt;/Year&gt;&lt;RecNum&gt;1421&lt;/RecNum&gt;&lt;DisplayText&gt;[1]&lt;/DisplayText&gt;&lt;record&gt;&lt;rec-number&gt;1421&lt;/rec-number&gt;&lt;foreign-keys&gt;&lt;key app="EN" db-id="5rd9tv29z5xd0revrw5xdxzy5w5zpd9tvz55" timestamp="0"&gt;1421&lt;/key&gt;&lt;/foreign-keys&gt;&lt;ref-type name="Journal Article"&gt;17&lt;/ref-type&gt;&lt;contributors&gt;&lt;authors&gt;&lt;author&gt;Mochalina, N.&lt;/author&gt;&lt;author&gt;Khoshnood, A.&lt;/author&gt;&lt;author&gt;Karlberg, M.&lt;/author&gt;&lt;author&gt;Dryver, E.&lt;/author&gt;&lt;/authors&gt;&lt;/contributors&gt;&lt;auth-address&gt;Skane&amp;apos;s University Hospital - Akutkliniken, Malmo Malmo, Sweden Skane&amp;apos;s University Hospital - Akutkliniken, Malmo Malmo, Sweden.&amp;#xD;- Lund, Sweden - Lund, Sweden.&amp;#xD;Skane&amp;apos;s University Hospital - Ear, nose and throat clinic Lund, Sweden - Lund, Sweden.&lt;/auth-address&gt;&lt;titles&gt;&lt;title&gt;ABC om Yrsel på akuten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volume&gt;112&lt;/volume&gt;&lt;edition&gt;2015/02/25&lt;/edition&gt;&lt;dates&gt;&lt;year&gt;2015&lt;/year&gt;&lt;/dates&gt;&lt;orig-pub&gt;ABC om--Yrsel pa akuten.&lt;/orig-pub&gt;&lt;isbn&gt;1652-7518 (Electronic)&amp;#xD;0023-7205 (Linking)&lt;/isbn&gt;&lt;accession-num&gt;25710226&lt;/accession-num&gt;&lt;urls&gt;&lt;related-urls&gt;&lt;url&gt;http://www.ncbi.nlm.nih.gov/pubmed/25710226&lt;/url&gt;&lt;/related-urls&gt;&lt;/urls&gt;&lt;language&gt;swe&lt;/language&gt;&lt;/record&gt;&lt;/Cite&gt;&lt;/EndNote&gt;</w:instrText>
      </w:r>
      <w:r w:rsidR="00E26B4A">
        <w:fldChar w:fldCharType="separate"/>
      </w:r>
      <w:r w:rsidR="00D71BC6">
        <w:rPr>
          <w:noProof/>
        </w:rPr>
        <w:t>[</w:t>
      </w:r>
      <w:hyperlink w:anchor="_ENREF_1" w:tooltip="Mochalina, 2015 #1421" w:history="1">
        <w:r w:rsidR="00D71BC6">
          <w:rPr>
            <w:noProof/>
          </w:rPr>
          <w:t>1</w:t>
        </w:r>
      </w:hyperlink>
      <w:r w:rsidR="00D71BC6">
        <w:rPr>
          <w:noProof/>
        </w:rPr>
        <w:t>]</w:t>
      </w:r>
      <w:r w:rsidR="00E26B4A">
        <w:fldChar w:fldCharType="end"/>
      </w:r>
      <w:r>
        <w:t xml:space="preserve"> s1)</w:t>
      </w:r>
    </w:p>
    <w:p w14:paraId="3DCCC8C3" w14:textId="77777777" w:rsidR="00DF4BEA" w:rsidRDefault="00DF4BEA" w:rsidP="004F0C12"/>
    <w:p w14:paraId="0E27224A" w14:textId="77777777" w:rsidR="00276009" w:rsidRDefault="00276009" w:rsidP="004F0C12"/>
    <w:p w14:paraId="706ECC33" w14:textId="77777777" w:rsidR="00103F0C" w:rsidRDefault="00103F0C" w:rsidP="004F0C12"/>
    <w:p w14:paraId="01DAAC92" w14:textId="3E471B22" w:rsidR="003A6707" w:rsidRPr="00103F0C" w:rsidRDefault="003A6707" w:rsidP="00103F0C">
      <w:pPr>
        <w:pStyle w:val="Rubrik2"/>
      </w:pPr>
      <w:bookmarkStart w:id="94" w:name="_Toc316651572"/>
      <w:bookmarkStart w:id="95" w:name="_Toc317260842"/>
      <w:bookmarkStart w:id="96" w:name="_Toc317262071"/>
      <w:bookmarkStart w:id="97" w:name="_Toc317354327"/>
      <w:bookmarkStart w:id="98" w:name="_Toc368680618"/>
      <w:bookmarkStart w:id="99" w:name="_Toc368680672"/>
      <w:bookmarkStart w:id="100" w:name="_Toc368680881"/>
      <w:bookmarkStart w:id="101" w:name="_Toc368681253"/>
      <w:r>
        <w:t>4-Horners syndrom</w:t>
      </w:r>
      <w:bookmarkEnd w:id="94"/>
      <w:bookmarkEnd w:id="95"/>
      <w:bookmarkEnd w:id="96"/>
      <w:bookmarkEnd w:id="97"/>
      <w:bookmarkEnd w:id="98"/>
      <w:bookmarkEnd w:id="99"/>
      <w:bookmarkEnd w:id="100"/>
      <w:bookmarkEnd w:id="101"/>
    </w:p>
    <w:p w14:paraId="54972FA2" w14:textId="4DB5F20E" w:rsidR="003A6707" w:rsidRDefault="000C39C2" w:rsidP="004F0C12">
      <w:r>
        <w:t xml:space="preserve">a) </w:t>
      </w:r>
      <w:r w:rsidR="003A6707">
        <w:t>Vilka fynd ingår i Horners syndrom?</w:t>
      </w:r>
      <w:r>
        <w:t xml:space="preserve"> (</w:t>
      </w:r>
      <w:hyperlink r:id="rId34" w:history="1">
        <w:r w:rsidRPr="000C39C2">
          <w:rPr>
            <w:rStyle w:val="Hyperlnk"/>
          </w:rPr>
          <w:t>https://en.wikipedia.org/wiki/Horner%27s_syndrome</w:t>
        </w:r>
      </w:hyperlink>
      <w:r w:rsidR="00F32E9B">
        <w:t xml:space="preserve"> Signs and symptoms)</w:t>
      </w:r>
    </w:p>
    <w:p w14:paraId="13C51F3C" w14:textId="77777777" w:rsidR="003A6707" w:rsidRDefault="003A6707" w:rsidP="004F0C12"/>
    <w:p w14:paraId="59EA6E71" w14:textId="77777777" w:rsidR="00D51659" w:rsidRDefault="00D51659" w:rsidP="004F0C12"/>
    <w:p w14:paraId="791AD373" w14:textId="77777777" w:rsidR="00322C7D" w:rsidRDefault="00322C7D" w:rsidP="004F0C12"/>
    <w:p w14:paraId="0C4BFC12" w14:textId="7EF21ADF" w:rsidR="003A6707" w:rsidRDefault="003A6707" w:rsidP="004F0C12">
      <w:r>
        <w:t>b) Var är patof</w:t>
      </w:r>
      <w:r w:rsidR="00D0682D">
        <w:t>ysiologin bakom Horners syndrom</w:t>
      </w:r>
      <w:r>
        <w:t>?</w:t>
      </w:r>
      <w:r w:rsidR="000C39C2">
        <w:t xml:space="preserve"> (</w:t>
      </w:r>
      <w:hyperlink r:id="rId35" w:history="1">
        <w:r w:rsidR="000C39C2" w:rsidRPr="000C39C2">
          <w:rPr>
            <w:rStyle w:val="Hyperlnk"/>
          </w:rPr>
          <w:t>https://en.wikipedia.org/wiki/Horner%27s_syndrome</w:t>
        </w:r>
      </w:hyperlink>
      <w:r w:rsidR="00103F0C">
        <w:t xml:space="preserve"> Pathophysiology)</w:t>
      </w:r>
    </w:p>
    <w:p w14:paraId="7BA40A76" w14:textId="77777777" w:rsidR="003A6707" w:rsidRDefault="003A6707" w:rsidP="004F0C12"/>
    <w:p w14:paraId="119BD0A7" w14:textId="77777777" w:rsidR="00D51659" w:rsidRDefault="00D51659" w:rsidP="004F0C12"/>
    <w:p w14:paraId="152EE442" w14:textId="77777777" w:rsidR="00322C7D" w:rsidRDefault="00322C7D" w:rsidP="004F0C12"/>
    <w:p w14:paraId="5F32460E" w14:textId="48054055" w:rsidR="003A6707" w:rsidRDefault="003A6707" w:rsidP="004F0C12">
      <w:r>
        <w:t>c) Var kan patologin befinnas sig?</w:t>
      </w:r>
      <w:r w:rsidR="000C39C2">
        <w:t xml:space="preserve"> (</w:t>
      </w:r>
      <w:hyperlink r:id="rId36" w:history="1">
        <w:r w:rsidR="000C39C2" w:rsidRPr="000C39C2">
          <w:rPr>
            <w:rStyle w:val="Hyperlnk"/>
          </w:rPr>
          <w:t>https://en.wikipedia.org/wiki/Horner%27s_syndrome</w:t>
        </w:r>
      </w:hyperlink>
      <w:r w:rsidR="00103F0C">
        <w:t xml:space="preserve"> Causes)</w:t>
      </w:r>
    </w:p>
    <w:p w14:paraId="3E2FB014" w14:textId="77777777" w:rsidR="003A6707" w:rsidRDefault="003A6707" w:rsidP="004F0C12"/>
    <w:p w14:paraId="46EB6450" w14:textId="77777777" w:rsidR="00FF0627" w:rsidRDefault="00FF0627" w:rsidP="004F0C12"/>
    <w:p w14:paraId="4F741B17" w14:textId="77777777" w:rsidR="00FF0627" w:rsidRDefault="00FF0627" w:rsidP="004F0C12"/>
    <w:p w14:paraId="0BFDCF6D" w14:textId="77777777" w:rsidR="003A6707" w:rsidRDefault="003A6707" w:rsidP="003A6707">
      <w:pPr>
        <w:pStyle w:val="Rubrik2"/>
      </w:pPr>
      <w:bookmarkStart w:id="102" w:name="_Toc316651573"/>
      <w:bookmarkStart w:id="103" w:name="_Toc317260843"/>
      <w:bookmarkStart w:id="104" w:name="_Toc317262072"/>
      <w:bookmarkStart w:id="105" w:name="_Toc317354328"/>
      <w:bookmarkStart w:id="106" w:name="_Toc368680619"/>
      <w:bookmarkStart w:id="107" w:name="_Toc368680673"/>
      <w:bookmarkStart w:id="108" w:name="_Toc368680882"/>
      <w:bookmarkStart w:id="109" w:name="_Toc368681254"/>
      <w:r>
        <w:t>5-Facialispares</w:t>
      </w:r>
      <w:bookmarkEnd w:id="102"/>
      <w:bookmarkEnd w:id="103"/>
      <w:bookmarkEnd w:id="104"/>
      <w:bookmarkEnd w:id="105"/>
      <w:bookmarkEnd w:id="106"/>
      <w:bookmarkEnd w:id="107"/>
      <w:bookmarkEnd w:id="108"/>
      <w:bookmarkEnd w:id="109"/>
    </w:p>
    <w:p w14:paraId="0EC50B31" w14:textId="3F4E09E2" w:rsidR="00DF4BEA" w:rsidRDefault="00DF4BEA" w:rsidP="004F0C12">
      <w:r>
        <w:t>a) Hur skilj</w:t>
      </w:r>
      <w:r w:rsidR="00293BCF">
        <w:t>er man mellan perifer</w:t>
      </w:r>
      <w:r>
        <w:t xml:space="preserve"> och central facialispares?</w:t>
      </w:r>
      <w:r w:rsidR="000B7BD2">
        <w:t xml:space="preserve"> (</w:t>
      </w:r>
      <w:hyperlink r:id="rId37" w:history="1">
        <w:r w:rsidR="000B7BD2" w:rsidRPr="000B7BD2">
          <w:rPr>
            <w:rStyle w:val="Hyperlnk"/>
          </w:rPr>
          <w:t>https://en.wikipedia.org/wiki/Facial_nerve</w:t>
        </w:r>
      </w:hyperlink>
      <w:r w:rsidR="000B7BD2">
        <w:t xml:space="preserve"> Examination) </w:t>
      </w:r>
    </w:p>
    <w:p w14:paraId="332C2813" w14:textId="77777777" w:rsidR="00DF4BEA" w:rsidRDefault="00DF4BEA" w:rsidP="004F0C12"/>
    <w:p w14:paraId="400A429C" w14:textId="77777777" w:rsidR="00DF4BEA" w:rsidRDefault="00DF4BEA" w:rsidP="004F0C12"/>
    <w:p w14:paraId="6FDE6092" w14:textId="77777777" w:rsidR="00DF4BEA" w:rsidRDefault="00DF4BEA" w:rsidP="004F0C12"/>
    <w:p w14:paraId="1A17F304" w14:textId="441B0EC7" w:rsidR="004F0C12" w:rsidRDefault="00DF4BEA" w:rsidP="004F0C12">
      <w:r>
        <w:t xml:space="preserve">b) </w:t>
      </w:r>
      <w:r w:rsidR="00293BCF">
        <w:t>Vilka tillstånd kan orsaka</w:t>
      </w:r>
      <w:r w:rsidR="004F0C12">
        <w:t xml:space="preserve"> </w:t>
      </w:r>
      <w:r w:rsidR="00293BCF">
        <w:t>en perifer facialispares</w:t>
      </w:r>
      <w:r w:rsidR="004F0C12">
        <w:t>?</w:t>
      </w:r>
      <w:r w:rsidR="00293BCF">
        <w:t xml:space="preserve"> (</w:t>
      </w:r>
      <w:hyperlink r:id="rId38" w:history="1">
        <w:r w:rsidR="00293BCF" w:rsidRPr="00293BCF">
          <w:rPr>
            <w:rStyle w:val="Hyperlnk"/>
          </w:rPr>
          <w:t>Berg 2015</w:t>
        </w:r>
      </w:hyperlink>
      <w:r w:rsidR="00E26B4A">
        <w:fldChar w:fldCharType="begin">
          <w:fldData xml:space="preserve">PEVuZE5vdGU+PENpdGU+PEF1dGhvcj5CZXJnPC9BdXRob3I+PFllYXI+MjAxNTwvWWVhcj48UmVj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</w:fldData>
        </w:fldChar>
      </w:r>
      <w:r w:rsidR="00D71BC6">
        <w:instrText xml:space="preserve"> ADDIN EN.CITE </w:instrText>
      </w:r>
      <w:r w:rsidR="00D71BC6">
        <w:fldChar w:fldCharType="begin">
          <w:fldData xml:space="preserve">PEVuZE5vdGU+PENpdGU+PEF1dGhvcj5CZXJnPC9BdXRob3I+PFllYXI+MjAxNTwvWWVhcj48UmVj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</w:fldData>
        </w:fldChar>
      </w:r>
      <w:r w:rsidR="00D71BC6">
        <w:instrText xml:space="preserve"> ADDIN EN.CITE.DATA </w:instrText>
      </w:r>
      <w:r w:rsidR="00D71BC6">
        <w:fldChar w:fldCharType="end"/>
      </w:r>
      <w:r w:rsidR="00E26B4A">
        <w:fldChar w:fldCharType="separate"/>
      </w:r>
      <w:r w:rsidR="00D71BC6">
        <w:rPr>
          <w:noProof/>
        </w:rPr>
        <w:t>[</w:t>
      </w:r>
      <w:hyperlink w:anchor="_ENREF_6" w:tooltip="Berg, 2015 #1062" w:history="1">
        <w:r w:rsidR="00D71BC6">
          <w:rPr>
            <w:noProof/>
          </w:rPr>
          <w:t>6</w:t>
        </w:r>
      </w:hyperlink>
      <w:r w:rsidR="00D71BC6">
        <w:rPr>
          <w:noProof/>
        </w:rPr>
        <w:t>]</w:t>
      </w:r>
      <w:r w:rsidR="00E26B4A">
        <w:fldChar w:fldCharType="end"/>
      </w:r>
      <w:r w:rsidR="00293BCF">
        <w:t xml:space="preserve"> s1 Fakta 1)</w:t>
      </w:r>
    </w:p>
    <w:p w14:paraId="23D2A384" w14:textId="77777777" w:rsidR="004F0C12" w:rsidRDefault="004F0C12" w:rsidP="004F0C12"/>
    <w:p w14:paraId="34402CE1" w14:textId="77777777" w:rsidR="00FF0627" w:rsidRDefault="00FF0627" w:rsidP="004F0C12"/>
    <w:p w14:paraId="1D068051" w14:textId="77777777" w:rsidR="00FF0627" w:rsidRDefault="00FF0627" w:rsidP="004F0C12"/>
    <w:p w14:paraId="1D756F55" w14:textId="4F4A7341" w:rsidR="00FF0627" w:rsidRDefault="00FF0627" w:rsidP="004F0C12">
      <w:r>
        <w:t>c) Hur behandlar man Bells pares?</w:t>
      </w:r>
      <w:r w:rsidR="00293BCF">
        <w:t xml:space="preserve"> (</w:t>
      </w:r>
      <w:hyperlink r:id="rId39" w:history="1">
        <w:r w:rsidR="00293BCF" w:rsidRPr="00293BCF">
          <w:rPr>
            <w:rStyle w:val="Hyperlnk"/>
          </w:rPr>
          <w:t>Berg 2015</w:t>
        </w:r>
      </w:hyperlink>
      <w:r w:rsidR="00E26B4A">
        <w:fldChar w:fldCharType="begin">
          <w:fldData xml:space="preserve">PEVuZE5vdGU+PENpdGU+PEF1dGhvcj5CZXJnPC9BdXRob3I+PFllYXI+MjAxNTwvWWVhcj48UmVj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</w:fldData>
        </w:fldChar>
      </w:r>
      <w:r w:rsidR="00D71BC6">
        <w:instrText xml:space="preserve"> ADDIN EN.CITE </w:instrText>
      </w:r>
      <w:r w:rsidR="00D71BC6">
        <w:fldChar w:fldCharType="begin">
          <w:fldData xml:space="preserve">PEVuZE5vdGU+PENpdGU+PEF1dGhvcj5CZXJnPC9BdXRob3I+PFllYXI+MjAxNTwvWWVhcj48UmVj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</w:fldData>
        </w:fldChar>
      </w:r>
      <w:r w:rsidR="00D71BC6">
        <w:instrText xml:space="preserve"> ADDIN EN.CITE.DATA </w:instrText>
      </w:r>
      <w:r w:rsidR="00D71BC6">
        <w:fldChar w:fldCharType="end"/>
      </w:r>
      <w:r w:rsidR="00E26B4A">
        <w:fldChar w:fldCharType="separate"/>
      </w:r>
      <w:r w:rsidR="00D71BC6">
        <w:rPr>
          <w:noProof/>
        </w:rPr>
        <w:t>[</w:t>
      </w:r>
      <w:hyperlink w:anchor="_ENREF_6" w:tooltip="Berg, 2015 #1062" w:history="1">
        <w:r w:rsidR="00D71BC6">
          <w:rPr>
            <w:noProof/>
          </w:rPr>
          <w:t>6</w:t>
        </w:r>
      </w:hyperlink>
      <w:r w:rsidR="00D71BC6">
        <w:rPr>
          <w:noProof/>
        </w:rPr>
        <w:t>]</w:t>
      </w:r>
      <w:r w:rsidR="00E26B4A">
        <w:fldChar w:fldCharType="end"/>
      </w:r>
      <w:r w:rsidR="00E81943">
        <w:t xml:space="preserve"> s2-3</w:t>
      </w:r>
      <w:r w:rsidR="00293BCF">
        <w:t>)</w:t>
      </w:r>
    </w:p>
    <w:p w14:paraId="3D3CC36E" w14:textId="77777777" w:rsidR="00FF0627" w:rsidRDefault="00FF0627" w:rsidP="004F0C12"/>
    <w:p w14:paraId="3CEF8837" w14:textId="77777777" w:rsidR="00FF0627" w:rsidRDefault="00FF0627" w:rsidP="004F0C12"/>
    <w:p w14:paraId="473768FA" w14:textId="77777777" w:rsidR="008103C5" w:rsidRDefault="008103C5" w:rsidP="004F0C12"/>
    <w:p w14:paraId="62D7C83B" w14:textId="01151631" w:rsidR="004F0C12" w:rsidRDefault="003A6707" w:rsidP="003A6707">
      <w:pPr>
        <w:pStyle w:val="Rubrik2"/>
      </w:pPr>
      <w:bookmarkStart w:id="110" w:name="_Toc316651574"/>
      <w:bookmarkStart w:id="111" w:name="_Toc317260844"/>
      <w:bookmarkStart w:id="112" w:name="_Toc317262073"/>
      <w:bookmarkStart w:id="113" w:name="_Toc317354329"/>
      <w:bookmarkStart w:id="114" w:name="_Toc368680620"/>
      <w:bookmarkStart w:id="115" w:name="_Toc368680674"/>
      <w:bookmarkStart w:id="116" w:name="_Toc368680883"/>
      <w:bookmarkStart w:id="117" w:name="_Toc368681255"/>
      <w:r>
        <w:t>6-</w:t>
      </w:r>
      <w:r w:rsidR="004F0C12">
        <w:t>Crossed Findings</w:t>
      </w:r>
      <w:bookmarkEnd w:id="110"/>
      <w:bookmarkEnd w:id="111"/>
      <w:bookmarkEnd w:id="112"/>
      <w:bookmarkEnd w:id="113"/>
      <w:bookmarkEnd w:id="114"/>
      <w:bookmarkEnd w:id="115"/>
      <w:bookmarkEnd w:id="116"/>
      <w:bookmarkEnd w:id="117"/>
    </w:p>
    <w:p w14:paraId="7F5041E2" w14:textId="357B47A9" w:rsidR="00793AE1" w:rsidRPr="00FF0627" w:rsidRDefault="00FF0627" w:rsidP="004F0C12">
      <w:r w:rsidRPr="00FF0627">
        <w:t>Vad menas med "crossed findings" och vad innebär det när det gäller skadelokalisation?</w:t>
      </w:r>
      <w:r w:rsidR="00D143BC">
        <w:t xml:space="preserve"> (</w:t>
      </w:r>
      <w:hyperlink r:id="rId40" w:history="1">
        <w:r w:rsidR="00D143BC" w:rsidRPr="00D143BC">
          <w:rPr>
            <w:rStyle w:val="Hyperlnk"/>
          </w:rPr>
          <w:t>https://www.uic.edu/com/ferne/pdf/posterior0501.pdf</w:t>
        </w:r>
      </w:hyperlink>
      <w:r w:rsidR="00D143BC">
        <w:t xml:space="preserve"> s4)</w:t>
      </w:r>
    </w:p>
    <w:p w14:paraId="1C57C9FB" w14:textId="77777777" w:rsidR="00D51659" w:rsidRDefault="00D51659">
      <w:pPr>
        <w:rPr>
          <w:rFonts w:ascii="Times" w:eastAsiaTheme="majorEastAsia" w:hAnsi="Times" w:cstheme="majorBidi"/>
          <w:b/>
          <w:bCs/>
          <w:szCs w:val="26"/>
        </w:rPr>
      </w:pPr>
      <w:bookmarkStart w:id="118" w:name="_Toc316651577"/>
      <w:r>
        <w:br w:type="page"/>
      </w:r>
    </w:p>
    <w:p w14:paraId="2A33E0EA" w14:textId="21A043DA" w:rsidR="003A6707" w:rsidRPr="003A6707" w:rsidRDefault="00D31019" w:rsidP="00D31019">
      <w:pPr>
        <w:pStyle w:val="Rubrik2"/>
      </w:pPr>
      <w:bookmarkStart w:id="119" w:name="_Toc317260845"/>
      <w:bookmarkStart w:id="120" w:name="_Toc317262074"/>
      <w:bookmarkStart w:id="121" w:name="_Toc317354330"/>
      <w:bookmarkStart w:id="122" w:name="_Toc368680621"/>
      <w:bookmarkStart w:id="123" w:name="_Toc368680675"/>
      <w:bookmarkStart w:id="124" w:name="_Toc368680884"/>
      <w:bookmarkStart w:id="125" w:name="_Toc368681256"/>
      <w:r>
        <w:lastRenderedPageBreak/>
        <w:t>7</w:t>
      </w:r>
      <w:r w:rsidR="003A6707" w:rsidRPr="003A6707">
        <w:t>-</w:t>
      </w:r>
      <w:r w:rsidR="00FA79EF" w:rsidRPr="003A6707">
        <w:t>Akut vestibulärt</w:t>
      </w:r>
      <w:r w:rsidR="003A6707" w:rsidRPr="003A6707">
        <w:t xml:space="preserve"> syndrom</w:t>
      </w:r>
      <w:bookmarkEnd w:id="118"/>
      <w:bookmarkEnd w:id="119"/>
      <w:bookmarkEnd w:id="120"/>
      <w:bookmarkEnd w:id="121"/>
      <w:bookmarkEnd w:id="122"/>
      <w:bookmarkEnd w:id="123"/>
      <w:bookmarkEnd w:id="124"/>
      <w:bookmarkEnd w:id="125"/>
    </w:p>
    <w:p w14:paraId="07286A09" w14:textId="45AA6E95" w:rsidR="00211751" w:rsidRPr="0039439E" w:rsidRDefault="00211751" w:rsidP="00211751">
      <w:pPr>
        <w:pStyle w:val="Brdtext"/>
      </w:pPr>
      <w:r w:rsidRPr="0039439E">
        <w:t>a) Vad är definitionen av ett akut vestibulärt syndrom? (</w:t>
      </w:r>
      <w:hyperlink r:id="rId41" w:history="1">
        <w:r w:rsidRPr="0039439E">
          <w:rPr>
            <w:rStyle w:val="Hyperlnk"/>
            <w:lang w:eastAsia="ja-JP"/>
          </w:rPr>
          <w:t>Tarnutzer 2011</w:t>
        </w:r>
      </w:hyperlink>
      <w:r w:rsidR="00E26B4A">
        <w:fldChar w:fldCharType="begin">
          <w:fldData xml:space="preserve">PEVuZE5vdGU+PENpdGU+PEF1dGhvcj5UYXJudXR6ZXI8L0F1dGhvcj48WWVhcj4yMDExPC9ZZWFy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=
</w:fldData>
        </w:fldChar>
      </w:r>
      <w:r w:rsidR="00D71BC6">
        <w:instrText xml:space="preserve"> ADDIN EN.CITE </w:instrText>
      </w:r>
      <w:r w:rsidR="00D71BC6">
        <w:fldChar w:fldCharType="begin">
          <w:fldData xml:space="preserve">PEVuZE5vdGU+PENpdGU+PEF1dGhvcj5UYXJudXR6ZXI8L0F1dGhvcj48WWVhcj4yMDExPC9ZZWFy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=
</w:fldData>
        </w:fldChar>
      </w:r>
      <w:r w:rsidR="00D71BC6">
        <w:instrText xml:space="preserve"> ADDIN EN.CITE.DATA </w:instrText>
      </w:r>
      <w:r w:rsidR="00D71BC6">
        <w:fldChar w:fldCharType="end"/>
      </w:r>
      <w:r w:rsidR="00E26B4A">
        <w:fldChar w:fldCharType="separate"/>
      </w:r>
      <w:r w:rsidR="00D71BC6">
        <w:rPr>
          <w:noProof/>
        </w:rPr>
        <w:t>[</w:t>
      </w:r>
      <w:hyperlink w:anchor="_ENREF_7" w:tooltip="Tarnutzer, 2011 #149" w:history="1">
        <w:r w:rsidR="00D71BC6">
          <w:rPr>
            <w:noProof/>
          </w:rPr>
          <w:t>7</w:t>
        </w:r>
      </w:hyperlink>
      <w:r w:rsidR="00D71BC6">
        <w:rPr>
          <w:noProof/>
        </w:rPr>
        <w:t>]</w:t>
      </w:r>
      <w:r w:rsidR="00E26B4A">
        <w:fldChar w:fldCharType="end"/>
      </w:r>
      <w:r>
        <w:rPr>
          <w:lang w:eastAsia="ja-JP"/>
        </w:rPr>
        <w:t xml:space="preserve"> sE571)</w:t>
      </w:r>
    </w:p>
    <w:p w14:paraId="34789A83" w14:textId="77777777" w:rsidR="00211751" w:rsidRPr="0039439E" w:rsidRDefault="00211751" w:rsidP="00211751">
      <w:pPr>
        <w:pStyle w:val="Brdtext"/>
      </w:pPr>
    </w:p>
    <w:p w14:paraId="11CC52C2" w14:textId="77777777" w:rsidR="00211751" w:rsidRPr="0039439E" w:rsidRDefault="00211751" w:rsidP="00211751">
      <w:pPr>
        <w:pStyle w:val="Brdtext"/>
      </w:pPr>
    </w:p>
    <w:p w14:paraId="668F94AC" w14:textId="77777777" w:rsidR="00211751" w:rsidRPr="0039439E" w:rsidRDefault="00211751" w:rsidP="00211751">
      <w:pPr>
        <w:pStyle w:val="Brdtext"/>
      </w:pPr>
    </w:p>
    <w:p w14:paraId="02DD77D7" w14:textId="3AA50599" w:rsidR="00405A6B" w:rsidRPr="0039439E" w:rsidRDefault="00211751" w:rsidP="00405A6B">
      <w:pPr>
        <w:pStyle w:val="Brdtext"/>
      </w:pPr>
      <w:r w:rsidRPr="0039439E">
        <w:t xml:space="preserve">b) </w:t>
      </w:r>
      <w:r w:rsidR="00893D7F">
        <w:t>HINTS används vid ett isolerat akut</w:t>
      </w:r>
      <w:r w:rsidR="00405A6B">
        <w:t xml:space="preserve"> vestibulärt syndrom för att sk</w:t>
      </w:r>
      <w:r w:rsidR="00893D7F">
        <w:t>i</w:t>
      </w:r>
      <w:r w:rsidR="00405A6B">
        <w:t>l</w:t>
      </w:r>
      <w:r w:rsidR="00893D7F">
        <w:t>ja mellan en central orsak och en perifer orsak.  Vad står HINTS för?</w:t>
      </w:r>
      <w:r w:rsidR="00405A6B">
        <w:t xml:space="preserve">  </w:t>
      </w:r>
      <w:r w:rsidR="00405A6B" w:rsidRPr="0039439E">
        <w:t>Vad är sensitivitet och specificitet av HINTS för stroke? (</w:t>
      </w:r>
      <w:hyperlink r:id="rId42" w:history="1">
        <w:r w:rsidR="00405A6B" w:rsidRPr="0039439E">
          <w:rPr>
            <w:rStyle w:val="Hyperlnk"/>
          </w:rPr>
          <w:t>Kattah 2009</w:t>
        </w:r>
      </w:hyperlink>
      <w:r w:rsidR="00E26B4A">
        <w:fldChar w:fldCharType="begin">
          <w:fldData xml:space="preserve">PEVuZE5vdGU+PENpdGU+PEF1dGhvcj5LYXR0YWg8L0F1dGhvcj48WWVhcj4yMDA5PC9ZZWFyPjxS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</w:fldData>
        </w:fldChar>
      </w:r>
      <w:r w:rsidR="00D71BC6">
        <w:instrText xml:space="preserve"> ADDIN EN.CITE </w:instrText>
      </w:r>
      <w:r w:rsidR="00D71BC6">
        <w:fldChar w:fldCharType="begin">
          <w:fldData xml:space="preserve">PEVuZE5vdGU+PENpdGU+PEF1dGhvcj5LYXR0YWg8L0F1dGhvcj48WWVhcj4yMDA5PC9ZZWFyPjxS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</w:fldData>
        </w:fldChar>
      </w:r>
      <w:r w:rsidR="00D71BC6">
        <w:instrText xml:space="preserve"> ADDIN EN.CITE.DATA </w:instrText>
      </w:r>
      <w:r w:rsidR="00D71BC6">
        <w:fldChar w:fldCharType="end"/>
      </w:r>
      <w:r w:rsidR="00E26B4A">
        <w:fldChar w:fldCharType="separate"/>
      </w:r>
      <w:r w:rsidR="00D71BC6">
        <w:rPr>
          <w:noProof/>
        </w:rPr>
        <w:t>[</w:t>
      </w:r>
      <w:hyperlink w:anchor="_ENREF_8" w:tooltip="Kattah, 2009 #117" w:history="1">
        <w:r w:rsidR="00D71BC6">
          <w:rPr>
            <w:noProof/>
          </w:rPr>
          <w:t>8</w:t>
        </w:r>
      </w:hyperlink>
      <w:r w:rsidR="00D71BC6">
        <w:rPr>
          <w:noProof/>
        </w:rPr>
        <w:t>]</w:t>
      </w:r>
      <w:r w:rsidR="00E26B4A">
        <w:fldChar w:fldCharType="end"/>
      </w:r>
      <w:r w:rsidR="00405A6B">
        <w:t xml:space="preserve"> abstract)</w:t>
      </w:r>
    </w:p>
    <w:p w14:paraId="2D476D2B" w14:textId="054B338C" w:rsidR="00211751" w:rsidRPr="0039439E" w:rsidRDefault="00211751" w:rsidP="00211751">
      <w:pPr>
        <w:pStyle w:val="Brdtext"/>
      </w:pPr>
    </w:p>
    <w:p w14:paraId="2833C691" w14:textId="77777777" w:rsidR="00211751" w:rsidRPr="0039439E" w:rsidRDefault="00211751" w:rsidP="00211751">
      <w:pPr>
        <w:pStyle w:val="Brdtext"/>
      </w:pPr>
    </w:p>
    <w:p w14:paraId="65556823" w14:textId="77777777" w:rsidR="00211751" w:rsidRPr="0039439E" w:rsidRDefault="00211751" w:rsidP="00211751">
      <w:pPr>
        <w:pStyle w:val="Brdtext"/>
      </w:pPr>
    </w:p>
    <w:p w14:paraId="18890127" w14:textId="77777777" w:rsidR="00211751" w:rsidRPr="0039439E" w:rsidRDefault="00211751" w:rsidP="00211751">
      <w:pPr>
        <w:pStyle w:val="Brdtext"/>
      </w:pPr>
    </w:p>
    <w:p w14:paraId="5AFDE100" w14:textId="77777777" w:rsidR="00211751" w:rsidRPr="0039439E" w:rsidRDefault="00211751" w:rsidP="00211751">
      <w:pPr>
        <w:pStyle w:val="Brdtext"/>
        <w:rPr>
          <w:rStyle w:val="Hyperlnk"/>
          <w:lang w:eastAsia="ja-JP"/>
        </w:rPr>
      </w:pPr>
      <w:r w:rsidRPr="0039439E">
        <w:t>c) Hur genomför man impulstest?</w:t>
      </w:r>
      <w:r>
        <w:t xml:space="preserve">  Hur ser testet ut när det</w:t>
      </w:r>
      <w:r w:rsidRPr="0039439E">
        <w:t xml:space="preserve"> är positiv</w:t>
      </w:r>
      <w:r>
        <w:t>t</w:t>
      </w:r>
      <w:r w:rsidRPr="0039439E">
        <w:t>? (</w:t>
      </w:r>
      <w:hyperlink r:id="rId43" w:history="1">
        <w:r w:rsidRPr="0039439E">
          <w:rPr>
            <w:rStyle w:val="Hyperlnk"/>
            <w:lang w:eastAsia="ja-JP"/>
          </w:rPr>
          <w:t xml:space="preserve">Positive impulse </w:t>
        </w:r>
        <w:proofErr w:type="gramStart"/>
        <w:r w:rsidRPr="0039439E">
          <w:rPr>
            <w:rStyle w:val="Hyperlnk"/>
            <w:lang w:eastAsia="ja-JP"/>
          </w:rPr>
          <w:t xml:space="preserve">test)  </w:t>
        </w:r>
      </w:hyperlink>
      <w:r>
        <w:rPr>
          <w:lang w:eastAsia="ja-JP"/>
        </w:rPr>
        <w:t>Hur</w:t>
      </w:r>
      <w:proofErr w:type="gramEnd"/>
      <w:r>
        <w:rPr>
          <w:lang w:eastAsia="ja-JP"/>
        </w:rPr>
        <w:t xml:space="preserve"> ser testet ut när det</w:t>
      </w:r>
      <w:r w:rsidRPr="0039439E">
        <w:rPr>
          <w:lang w:eastAsia="ja-JP"/>
        </w:rPr>
        <w:t xml:space="preserve"> är negativ</w:t>
      </w:r>
      <w:r>
        <w:rPr>
          <w:lang w:eastAsia="ja-JP"/>
        </w:rPr>
        <w:t>t</w:t>
      </w:r>
      <w:r w:rsidRPr="0039439E">
        <w:rPr>
          <w:lang w:eastAsia="ja-JP"/>
        </w:rPr>
        <w:t>? (</w:t>
      </w:r>
      <w:r w:rsidRPr="0039439E">
        <w:rPr>
          <w:lang w:eastAsia="ja-JP"/>
        </w:rPr>
        <w:fldChar w:fldCharType="begin"/>
      </w:r>
      <w:r w:rsidRPr="0039439E">
        <w:rPr>
          <w:lang w:eastAsia="ja-JP"/>
        </w:rPr>
        <w:instrText xml:space="preserve"> HYPERLINK "http://www.youtube.com/watch?v=QaV2KuG6cnw" </w:instrText>
      </w:r>
      <w:r w:rsidRPr="0039439E">
        <w:rPr>
          <w:lang w:eastAsia="ja-JP"/>
        </w:rPr>
        <w:fldChar w:fldCharType="separate"/>
      </w:r>
      <w:r w:rsidRPr="0039439E">
        <w:rPr>
          <w:rStyle w:val="Hyperlnk"/>
          <w:lang w:eastAsia="ja-JP"/>
        </w:rPr>
        <w:t>Impulse Normal)</w:t>
      </w:r>
    </w:p>
    <w:p w14:paraId="58ADA0CE" w14:textId="77777777" w:rsidR="00211751" w:rsidRPr="0039439E" w:rsidRDefault="00211751" w:rsidP="00211751">
      <w:pPr>
        <w:pStyle w:val="Brdtext"/>
        <w:rPr>
          <w:lang w:eastAsia="ja-JP"/>
        </w:rPr>
      </w:pPr>
      <w:r w:rsidRPr="0039439E">
        <w:rPr>
          <w:lang w:eastAsia="ja-JP"/>
        </w:rPr>
        <w:fldChar w:fldCharType="end"/>
      </w:r>
    </w:p>
    <w:p w14:paraId="17FED694" w14:textId="77777777" w:rsidR="00211751" w:rsidRPr="0039439E" w:rsidRDefault="00211751" w:rsidP="00211751">
      <w:pPr>
        <w:pStyle w:val="Brdtext"/>
      </w:pPr>
    </w:p>
    <w:p w14:paraId="267ABA24" w14:textId="77777777" w:rsidR="00211751" w:rsidRPr="0039439E" w:rsidRDefault="00211751" w:rsidP="00211751">
      <w:pPr>
        <w:pStyle w:val="Brdtext"/>
      </w:pPr>
    </w:p>
    <w:p w14:paraId="1E3D6542" w14:textId="77777777" w:rsidR="00285EEF" w:rsidRDefault="00285EEF" w:rsidP="00211751">
      <w:pPr>
        <w:pStyle w:val="Brdtext"/>
      </w:pPr>
    </w:p>
    <w:p w14:paraId="4D43D0C4" w14:textId="4BDF48F1" w:rsidR="00211751" w:rsidRPr="0039439E" w:rsidRDefault="00211751" w:rsidP="00211751">
      <w:pPr>
        <w:pStyle w:val="Brdtext"/>
        <w:rPr>
          <w:rStyle w:val="Hyperlnk"/>
          <w:lang w:eastAsia="ja-JP"/>
        </w:rPr>
      </w:pPr>
      <w:r w:rsidRPr="0039439E">
        <w:t>d) Hur undersöker man för skew deviation? (</w:t>
      </w:r>
      <w:hyperlink r:id="rId44" w:history="1">
        <w:r w:rsidRPr="0039439E">
          <w:rPr>
            <w:rStyle w:val="Hyperlnk"/>
          </w:rPr>
          <w:t>Kattah 2009</w:t>
        </w:r>
      </w:hyperlink>
      <w:r w:rsidR="00E26B4A">
        <w:fldChar w:fldCharType="begin">
          <w:fldData xml:space="preserve">PEVuZE5vdGU+PENpdGU+PEF1dGhvcj5LYXR0YWg8L0F1dGhvcj48WWVhcj4yMDA5PC9ZZWFyPjxS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</w:fldData>
        </w:fldChar>
      </w:r>
      <w:r w:rsidR="00D71BC6">
        <w:instrText xml:space="preserve"> ADDIN EN.CITE </w:instrText>
      </w:r>
      <w:r w:rsidR="00D71BC6">
        <w:fldChar w:fldCharType="begin">
          <w:fldData xml:space="preserve">PEVuZE5vdGU+PENpdGU+PEF1dGhvcj5LYXR0YWg8L0F1dGhvcj48WWVhcj4yMDA5PC9ZZWFyPjxS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</w:fldData>
        </w:fldChar>
      </w:r>
      <w:r w:rsidR="00D71BC6">
        <w:instrText xml:space="preserve"> ADDIN EN.CITE.DATA </w:instrText>
      </w:r>
      <w:r w:rsidR="00D71BC6">
        <w:fldChar w:fldCharType="end"/>
      </w:r>
      <w:r w:rsidR="00E26B4A">
        <w:fldChar w:fldCharType="separate"/>
      </w:r>
      <w:r w:rsidR="00D71BC6">
        <w:rPr>
          <w:noProof/>
        </w:rPr>
        <w:t>[</w:t>
      </w:r>
      <w:hyperlink w:anchor="_ENREF_8" w:tooltip="Kattah, 2009 #117" w:history="1">
        <w:r w:rsidR="00D71BC6">
          <w:rPr>
            <w:noProof/>
          </w:rPr>
          <w:t>8</w:t>
        </w:r>
      </w:hyperlink>
      <w:r w:rsidR="00D71BC6">
        <w:rPr>
          <w:noProof/>
        </w:rPr>
        <w:t>]</w:t>
      </w:r>
      <w:r w:rsidR="00E26B4A">
        <w:fldChar w:fldCharType="end"/>
      </w:r>
      <w:r>
        <w:t xml:space="preserve">, </w:t>
      </w:r>
      <w:r w:rsidR="00405A6B">
        <w:t xml:space="preserve">Text av </w:t>
      </w:r>
      <w:r>
        <w:t xml:space="preserve">Appendix Video </w:t>
      </w:r>
      <w:proofErr w:type="gramStart"/>
      <w:r>
        <w:t>3)</w:t>
      </w:r>
      <w:r w:rsidRPr="0039439E">
        <w:t xml:space="preserve">  Hur</w:t>
      </w:r>
      <w:proofErr w:type="gramEnd"/>
      <w:r w:rsidRPr="0039439E">
        <w:t xml:space="preserve"> ser testet ut när den är positiv? (</w:t>
      </w:r>
      <w:r w:rsidRPr="0039439E">
        <w:rPr>
          <w:lang w:eastAsia="ja-JP"/>
        </w:rPr>
        <w:fldChar w:fldCharType="begin"/>
      </w:r>
      <w:r w:rsidRPr="0039439E">
        <w:rPr>
          <w:lang w:eastAsia="ja-JP"/>
        </w:rPr>
        <w:instrText xml:space="preserve"> HYPERLINK "http://www.youtube.com/watch?v=-J170K7VAdA" </w:instrText>
      </w:r>
      <w:r w:rsidRPr="0039439E">
        <w:rPr>
          <w:lang w:eastAsia="ja-JP"/>
        </w:rPr>
        <w:fldChar w:fldCharType="separate"/>
      </w:r>
      <w:r w:rsidRPr="0039439E">
        <w:rPr>
          <w:rStyle w:val="Hyperlnk"/>
          <w:lang w:eastAsia="ja-JP"/>
        </w:rPr>
        <w:t>Refixation on Cover Test)</w:t>
      </w:r>
    </w:p>
    <w:p w14:paraId="1E30D761" w14:textId="77777777" w:rsidR="00285EEF" w:rsidRDefault="00211751" w:rsidP="00211751">
      <w:pPr>
        <w:pStyle w:val="Brdtext"/>
        <w:rPr>
          <w:lang w:eastAsia="ja-JP" w:bidi="x-none"/>
        </w:rPr>
      </w:pPr>
      <w:r w:rsidRPr="0039439E">
        <w:rPr>
          <w:lang w:eastAsia="ja-JP" w:bidi="x-none"/>
        </w:rPr>
        <w:fldChar w:fldCharType="end"/>
      </w:r>
    </w:p>
    <w:p w14:paraId="2AEEFA51" w14:textId="77777777" w:rsidR="00285EEF" w:rsidRDefault="00285EEF" w:rsidP="00211751">
      <w:pPr>
        <w:pStyle w:val="Brdtext"/>
        <w:rPr>
          <w:lang w:eastAsia="ja-JP" w:bidi="x-none"/>
        </w:rPr>
      </w:pPr>
    </w:p>
    <w:p w14:paraId="2D05CD8B" w14:textId="77777777" w:rsidR="00285EEF" w:rsidRDefault="00285EEF" w:rsidP="00211751">
      <w:pPr>
        <w:pStyle w:val="Brdtext"/>
        <w:rPr>
          <w:lang w:eastAsia="ja-JP" w:bidi="x-none"/>
        </w:rPr>
      </w:pPr>
    </w:p>
    <w:p w14:paraId="52AB1859" w14:textId="77777777" w:rsidR="00285EEF" w:rsidRDefault="00285EEF" w:rsidP="00211751">
      <w:pPr>
        <w:pStyle w:val="Brdtext"/>
        <w:rPr>
          <w:lang w:eastAsia="ja-JP" w:bidi="x-none"/>
        </w:rPr>
      </w:pPr>
    </w:p>
    <w:p w14:paraId="30EE53DC" w14:textId="5AD3019A" w:rsidR="00285EEF" w:rsidRDefault="002352BE" w:rsidP="00211751">
      <w:pPr>
        <w:pStyle w:val="Brdtext"/>
      </w:pPr>
      <w:r>
        <w:rPr>
          <w:lang w:eastAsia="ja-JP" w:bidi="x-none"/>
        </w:rPr>
        <w:t>e) Varför letar man efter</w:t>
      </w:r>
      <w:r w:rsidR="00285EEF">
        <w:rPr>
          <w:lang w:eastAsia="ja-JP" w:bidi="x-none"/>
        </w:rPr>
        <w:t xml:space="preserve"> skew deviation om impulstestet är positiv?  </w:t>
      </w:r>
      <w:r w:rsidR="00285EEF">
        <w:t>Var sitter skadan om patienten har en positiv (</w:t>
      </w:r>
      <w:proofErr w:type="gramStart"/>
      <w:r w:rsidR="00285EEF">
        <w:t>dvs</w:t>
      </w:r>
      <w:proofErr w:type="gramEnd"/>
      <w:r w:rsidR="00285EEF">
        <w:t xml:space="preserve"> patologisk) impulstest </w:t>
      </w:r>
      <w:r>
        <w:t>OCH</w:t>
      </w:r>
      <w:r w:rsidR="00285EEF">
        <w:t xml:space="preserve"> skew deviation?  </w:t>
      </w:r>
      <w:r w:rsidR="00285EEF" w:rsidRPr="0039439E">
        <w:t>(</w:t>
      </w:r>
      <w:hyperlink r:id="rId45" w:history="1">
        <w:r w:rsidR="00285EEF" w:rsidRPr="0039439E">
          <w:rPr>
            <w:rStyle w:val="Hyperlnk"/>
          </w:rPr>
          <w:t>Kattah 2009</w:t>
        </w:r>
      </w:hyperlink>
      <w:r w:rsidR="00E26B4A">
        <w:fldChar w:fldCharType="begin">
          <w:fldData xml:space="preserve">PEVuZE5vdGU+PENpdGU+PEF1dGhvcj5LYXR0YWg8L0F1dGhvcj48WWVhcj4yMDA5PC9ZZWFyPjxS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</w:fldData>
        </w:fldChar>
      </w:r>
      <w:r w:rsidR="00D71BC6">
        <w:instrText xml:space="preserve"> ADDIN EN.CITE </w:instrText>
      </w:r>
      <w:r w:rsidR="00D71BC6">
        <w:fldChar w:fldCharType="begin">
          <w:fldData xml:space="preserve">PEVuZE5vdGU+PENpdGU+PEF1dGhvcj5LYXR0YWg8L0F1dGhvcj48WWVhcj4yMDA5PC9ZZWFyPjxS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</w:fldData>
        </w:fldChar>
      </w:r>
      <w:r w:rsidR="00D71BC6">
        <w:instrText xml:space="preserve"> ADDIN EN.CITE.DATA </w:instrText>
      </w:r>
      <w:r w:rsidR="00D71BC6">
        <w:fldChar w:fldCharType="end"/>
      </w:r>
      <w:r w:rsidR="00E26B4A">
        <w:fldChar w:fldCharType="separate"/>
      </w:r>
      <w:r w:rsidR="00D71BC6">
        <w:rPr>
          <w:noProof/>
        </w:rPr>
        <w:t>[</w:t>
      </w:r>
      <w:hyperlink w:anchor="_ENREF_8" w:tooltip="Kattah, 2009 #117" w:history="1">
        <w:r w:rsidR="00D71BC6">
          <w:rPr>
            <w:noProof/>
          </w:rPr>
          <w:t>8</w:t>
        </w:r>
      </w:hyperlink>
      <w:r w:rsidR="00D71BC6">
        <w:rPr>
          <w:noProof/>
        </w:rPr>
        <w:t>]</w:t>
      </w:r>
      <w:r w:rsidR="00E26B4A">
        <w:fldChar w:fldCharType="end"/>
      </w:r>
      <w:r w:rsidR="00285EEF">
        <w:t xml:space="preserve"> abstract)</w:t>
      </w:r>
    </w:p>
    <w:p w14:paraId="5CA882FC" w14:textId="77777777" w:rsidR="00211751" w:rsidRPr="0039439E" w:rsidRDefault="00211751" w:rsidP="00211751">
      <w:pPr>
        <w:pStyle w:val="Brdtext"/>
      </w:pPr>
    </w:p>
    <w:p w14:paraId="47B5E77F" w14:textId="77777777" w:rsidR="00211751" w:rsidRDefault="00211751" w:rsidP="00211751">
      <w:pPr>
        <w:pStyle w:val="Brdtext"/>
      </w:pPr>
    </w:p>
    <w:p w14:paraId="3FBE5DBA" w14:textId="77777777" w:rsidR="00285EEF" w:rsidRPr="0039439E" w:rsidRDefault="00285EEF" w:rsidP="00211751">
      <w:pPr>
        <w:pStyle w:val="Brdtext"/>
      </w:pPr>
    </w:p>
    <w:p w14:paraId="287EC6D5" w14:textId="4C00C515" w:rsidR="00211751" w:rsidRPr="0039439E" w:rsidRDefault="00211751" w:rsidP="00211751">
      <w:pPr>
        <w:pStyle w:val="Brdtext"/>
        <w:rPr>
          <w:lang w:eastAsia="ja-JP"/>
        </w:rPr>
      </w:pPr>
      <w:r w:rsidRPr="0039439E">
        <w:t xml:space="preserve">f) Vilka kliniska fynd, förutom yrsel, kan förekomma vid Wallenbergs syndrom?  </w:t>
      </w:r>
      <w:r w:rsidRPr="0039439E">
        <w:rPr>
          <w:lang w:eastAsia="ja-JP"/>
        </w:rPr>
        <w:t>Vilka kärl kan vara inblandade? (</w:t>
      </w:r>
      <w:hyperlink r:id="rId46" w:history="1">
        <w:r w:rsidRPr="0039439E">
          <w:rPr>
            <w:rStyle w:val="Hyperlnk"/>
            <w:lang w:eastAsia="ja-JP"/>
          </w:rPr>
          <w:t>Norrving 2004</w:t>
        </w:r>
      </w:hyperlink>
      <w:r w:rsidR="00E26B4A">
        <w:fldChar w:fldCharType="begin"/>
      </w:r>
      <w:r w:rsidR="00D71BC6">
        <w:instrText xml:space="preserve"> ADDIN EN.CITE &lt;EndNote&gt;&lt;Cite&gt;&lt;Author&gt;Norrving&lt;/Author&gt;&lt;Year&gt;2004&lt;/Year&gt;&lt;RecNum&gt;156&lt;/RecNum&gt;&lt;DisplayText&gt;[9]&lt;/DisplayText&gt;&lt;record&gt;&lt;rec-number&gt;156&lt;/rec-number&gt;&lt;foreign-keys&gt;&lt;key app="EN" db-id="5rd9tv29z5xd0revrw5xdxzy5w5zpd9tvz55" timestamp="0"&gt;156&lt;/key&gt;&lt;/foreign-keys&gt;&lt;ref-type name="Journal Article"&gt;17&lt;/ref-type&gt;&lt;contributors&gt;&lt;authors&gt;&lt;author&gt;Norrving, B.&lt;/author&gt;&lt;author&gt;Hyden, D.&lt;/author&gt;&lt;/authors&gt;&lt;/contributors&gt;&lt;auth-address&gt;Neurologiska kliniken, Universitetssjukhuset i Lund, Sweden. bo.norrving@neurol.lu.se&lt;/auth-address&gt;&lt;titles&gt;&lt;title&gt;Nya aspekter pa Wallenbergs syndrom och andra hjarnstamsinfarkter.&lt;/title&gt;&lt;secondary-title&gt;Lä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pages&gt;2728-30, 2732, 2734&lt;/pages&gt;&lt;volume&gt;101&lt;/volume&gt;&lt;number&gt;36&lt;/number&gt;&lt;edition&gt;2004/10/01&lt;/edition&gt;&lt;keywords&gt;&lt;keyword&gt;Basilar Artery/radiography&lt;/keyword&gt;&lt;keyword&gt;Brain Infarction/diagnosis/physiopathology/therapy&lt;/keyword&gt;&lt;keyword&gt;*Brain Stem Infarctions/diagnosis/physiopathology/therapy&lt;/keyword&gt;&lt;keyword&gt;Cerebellum/pathology/physiopathology&lt;/keyword&gt;&lt;keyword&gt;Cerebral Angiography&lt;/keyword&gt;&lt;keyword&gt;Humans&lt;/keyword&gt;&lt;keyword&gt;*Lateral Medullary Syndrome/diagnosis/physiopathology/therapy&lt;/keyword&gt;&lt;keyword&gt;Magnetic Resonance Angiography&lt;/keyword&gt;&lt;keyword&gt;Magnetic Resonance Imaging&lt;/keyword&gt;&lt;keyword&gt;Prognosis&lt;/keyword&gt;&lt;keyword&gt;Tomography, X-Ray Computed&lt;/keyword&gt;&lt;/keywords&gt;&lt;dates&gt;&lt;year&gt;2004&lt;/year&gt;&lt;pub-dates&gt;&lt;date&gt;Sep 2&lt;/date&gt;&lt;/pub-dates&gt;&lt;/dates&gt;&lt;orig-pub&gt;Nya aspekter pa Wallenbergs syndrom och andra hjarnstamsinfarkter.&lt;/orig-pub&gt;&lt;isbn&gt;0023-7205 (Print)&amp;#xD;0023-7205 (Linking)&lt;/isbn&gt;&lt;accession-num&gt;15455637&lt;/accession-num&gt;&lt;work-type&gt;Review&lt;/work-type&gt;&lt;urls&gt;&lt;related-urls&gt;&lt;url&gt;http://www.ncbi.nlm.nih.gov/pubmed/15455637&lt;/url&gt;&lt;/related-urls&gt;&lt;/urls&gt;&lt;language&gt;swe&lt;/language&gt;&lt;/record&gt;&lt;/Cite&gt;&lt;/EndNote&gt;</w:instrText>
      </w:r>
      <w:r w:rsidR="00E26B4A">
        <w:fldChar w:fldCharType="separate"/>
      </w:r>
      <w:r w:rsidR="00D71BC6">
        <w:rPr>
          <w:noProof/>
        </w:rPr>
        <w:t>[</w:t>
      </w:r>
      <w:hyperlink w:anchor="_ENREF_9" w:tooltip="Norrving, 2004 #156" w:history="1">
        <w:r w:rsidR="00D71BC6">
          <w:rPr>
            <w:noProof/>
          </w:rPr>
          <w:t>9</w:t>
        </w:r>
      </w:hyperlink>
      <w:r w:rsidR="00D71BC6">
        <w:rPr>
          <w:noProof/>
        </w:rPr>
        <w:t>]</w:t>
      </w:r>
      <w:r w:rsidR="00E26B4A">
        <w:fldChar w:fldCharType="end"/>
      </w:r>
      <w:r>
        <w:rPr>
          <w:lang w:eastAsia="ja-JP"/>
        </w:rPr>
        <w:t xml:space="preserve"> s2729</w:t>
      </w:r>
      <w:r w:rsidR="00285EEF">
        <w:rPr>
          <w:lang w:eastAsia="ja-JP"/>
        </w:rPr>
        <w:t xml:space="preserve"> Tabell I</w:t>
      </w:r>
      <w:r>
        <w:rPr>
          <w:lang w:eastAsia="ja-JP"/>
        </w:rPr>
        <w:t>)</w:t>
      </w:r>
    </w:p>
    <w:p w14:paraId="229EAF19" w14:textId="77777777" w:rsidR="00211751" w:rsidRPr="0039439E" w:rsidRDefault="00211751" w:rsidP="00211751">
      <w:pPr>
        <w:pStyle w:val="Brdtext"/>
        <w:rPr>
          <w:lang w:eastAsia="ja-JP"/>
        </w:rPr>
      </w:pPr>
    </w:p>
    <w:p w14:paraId="3CB02421" w14:textId="77777777" w:rsidR="00211751" w:rsidRPr="0039439E" w:rsidRDefault="00211751" w:rsidP="00211751">
      <w:pPr>
        <w:pStyle w:val="Brdtext"/>
        <w:rPr>
          <w:lang w:eastAsia="ja-JP"/>
        </w:rPr>
      </w:pPr>
    </w:p>
    <w:p w14:paraId="4C66DBDB" w14:textId="77777777" w:rsidR="00211751" w:rsidRPr="0039439E" w:rsidRDefault="00211751" w:rsidP="00211751">
      <w:pPr>
        <w:pStyle w:val="Brdtext"/>
        <w:rPr>
          <w:lang w:eastAsia="ja-JP"/>
        </w:rPr>
      </w:pPr>
    </w:p>
    <w:p w14:paraId="210D408B" w14:textId="6C3952CB" w:rsidR="00211751" w:rsidRPr="0039439E" w:rsidRDefault="00211751" w:rsidP="00211751">
      <w:pPr>
        <w:pStyle w:val="Brdtext"/>
      </w:pPr>
      <w:r w:rsidRPr="0039439E">
        <w:rPr>
          <w:lang w:eastAsia="ja-JP"/>
        </w:rPr>
        <w:t>g) Vi</w:t>
      </w:r>
      <w:r w:rsidR="002440A3">
        <w:rPr>
          <w:lang w:eastAsia="ja-JP"/>
        </w:rPr>
        <w:t>lket tillstånd bör man misstänka</w:t>
      </w:r>
      <w:r w:rsidRPr="0039439E">
        <w:rPr>
          <w:lang w:eastAsia="ja-JP"/>
        </w:rPr>
        <w:t xml:space="preserve"> om patient fick plötslig nacksmärta i samband med yrseldebut (</w:t>
      </w:r>
      <w:hyperlink r:id="rId47" w:history="1">
        <w:r w:rsidRPr="0039439E">
          <w:rPr>
            <w:rStyle w:val="Hyperlnk"/>
            <w:lang w:eastAsia="ja-JP"/>
          </w:rPr>
          <w:t>Tarnutzer 2011</w:t>
        </w:r>
      </w:hyperlink>
      <w:r w:rsidR="00E26B4A">
        <w:fldChar w:fldCharType="begin">
          <w:fldData xml:space="preserve">PEVuZE5vdGU+PENpdGU+PEF1dGhvcj5UYXJudXR6ZXI8L0F1dGhvcj48WWVhcj4yMDExPC9ZZWFy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=
</w:fldData>
        </w:fldChar>
      </w:r>
      <w:r w:rsidR="00D71BC6">
        <w:instrText xml:space="preserve"> ADDIN EN.CITE </w:instrText>
      </w:r>
      <w:r w:rsidR="00D71BC6">
        <w:fldChar w:fldCharType="begin">
          <w:fldData xml:space="preserve">PEVuZE5vdGU+PENpdGU+PEF1dGhvcj5UYXJudXR6ZXI8L0F1dGhvcj48WWVhcj4yMDExPC9ZZWFy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=
</w:fldData>
        </w:fldChar>
      </w:r>
      <w:r w:rsidR="00D71BC6">
        <w:instrText xml:space="preserve"> ADDIN EN.CITE.DATA </w:instrText>
      </w:r>
      <w:r w:rsidR="00D71BC6">
        <w:fldChar w:fldCharType="end"/>
      </w:r>
      <w:r w:rsidR="00E26B4A">
        <w:fldChar w:fldCharType="separate"/>
      </w:r>
      <w:r w:rsidR="00D71BC6">
        <w:rPr>
          <w:noProof/>
        </w:rPr>
        <w:t>[</w:t>
      </w:r>
      <w:hyperlink w:anchor="_ENREF_7" w:tooltip="Tarnutzer, 2011 #149" w:history="1">
        <w:r w:rsidR="00D71BC6">
          <w:rPr>
            <w:noProof/>
          </w:rPr>
          <w:t>7</w:t>
        </w:r>
      </w:hyperlink>
      <w:r w:rsidR="00D71BC6">
        <w:rPr>
          <w:noProof/>
        </w:rPr>
        <w:t>]</w:t>
      </w:r>
      <w:r w:rsidR="00E26B4A">
        <w:fldChar w:fldCharType="end"/>
      </w:r>
      <w:r>
        <w:rPr>
          <w:lang w:eastAsia="ja-JP"/>
        </w:rPr>
        <w:t xml:space="preserve"> E578)?</w:t>
      </w:r>
    </w:p>
    <w:p w14:paraId="1471E220" w14:textId="77777777" w:rsidR="00211751" w:rsidRPr="0039439E" w:rsidRDefault="00211751" w:rsidP="00211751">
      <w:pPr>
        <w:pStyle w:val="Brdtext"/>
      </w:pPr>
    </w:p>
    <w:p w14:paraId="6FFC9FFE" w14:textId="77777777" w:rsidR="00211751" w:rsidRPr="0039439E" w:rsidRDefault="00211751" w:rsidP="00211751">
      <w:pPr>
        <w:pStyle w:val="Brdtext"/>
      </w:pPr>
    </w:p>
    <w:p w14:paraId="4992C038" w14:textId="2BBEC042" w:rsidR="00211751" w:rsidRPr="0039439E" w:rsidRDefault="00211751" w:rsidP="00D31019">
      <w:pPr>
        <w:pStyle w:val="Rubrik2"/>
        <w:rPr>
          <w:lang w:eastAsia="ja-JP"/>
        </w:rPr>
      </w:pPr>
      <w:bookmarkStart w:id="126" w:name="_Toc247283052"/>
      <w:bookmarkStart w:id="127" w:name="_Toc247283118"/>
      <w:bookmarkStart w:id="128" w:name="_Toc247283181"/>
      <w:bookmarkStart w:id="129" w:name="_Toc247284453"/>
      <w:r w:rsidRPr="0039439E">
        <w:rPr>
          <w:lang w:eastAsia="ja-JP"/>
        </w:rPr>
        <w:br w:type="page"/>
      </w:r>
      <w:bookmarkEnd w:id="126"/>
      <w:bookmarkEnd w:id="127"/>
      <w:bookmarkEnd w:id="128"/>
      <w:bookmarkEnd w:id="129"/>
    </w:p>
    <w:p w14:paraId="4FE2659D" w14:textId="2CF30D27" w:rsidR="00AE5E26" w:rsidRDefault="00AE5E26" w:rsidP="00211751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  <w:r>
        <w:rPr>
          <w:rFonts w:ascii="Times" w:hAnsi="Times"/>
          <w:lang w:val="sv-SE" w:eastAsia="ja-JP"/>
        </w:rPr>
        <w:lastRenderedPageBreak/>
        <w:t xml:space="preserve">h) Hur känslig är CT </w:t>
      </w:r>
      <w:r w:rsidR="002440A3">
        <w:rPr>
          <w:rFonts w:ascii="Times" w:hAnsi="Times"/>
          <w:lang w:val="sv-SE" w:eastAsia="ja-JP"/>
        </w:rPr>
        <w:t xml:space="preserve">alternativt MR </w:t>
      </w:r>
      <w:r>
        <w:rPr>
          <w:rFonts w:ascii="Times" w:hAnsi="Times"/>
          <w:lang w:val="sv-SE" w:eastAsia="ja-JP"/>
        </w:rPr>
        <w:t xml:space="preserve">i det akuta skedet för att upptäcka stroke vid isolerad akut vestibulärt syndrom? </w:t>
      </w:r>
      <w:r>
        <w:t>(</w:t>
      </w:r>
      <w:hyperlink r:id="rId48" w:history="1">
        <w:r w:rsidRPr="008B6A51">
          <w:rPr>
            <w:rStyle w:val="Hyperlnk"/>
          </w:rPr>
          <w:t>Mochalina 2015</w:t>
        </w:r>
      </w:hyperlink>
      <w:r w:rsidR="00E26B4A">
        <w:fldChar w:fldCharType="begin"/>
      </w:r>
      <w:r w:rsidR="00D71BC6">
        <w:instrText xml:space="preserve"> ADDIN EN.CITE &lt;EndNote&gt;&lt;Cite&gt;&lt;Author&gt;Mochalina&lt;/Author&gt;&lt;Year&gt;2015&lt;/Year&gt;&lt;RecNum&gt;1421&lt;/RecNum&gt;&lt;DisplayText&gt;[1]&lt;/DisplayText&gt;&lt;record&gt;&lt;rec-number&gt;1421&lt;/rec-number&gt;&lt;foreign-keys&gt;&lt;key app="EN" db-id="5rd9tv29z5xd0revrw5xdxzy5w5zpd9tvz55" timestamp="0"&gt;1421&lt;/key&gt;&lt;/foreign-keys&gt;&lt;ref-type name="Journal Article"&gt;17&lt;/ref-type&gt;&lt;contributors&gt;&lt;authors&gt;&lt;author&gt;Mochalina, N.&lt;/author&gt;&lt;author&gt;Khoshnood, A.&lt;/author&gt;&lt;author&gt;Karlberg, M.&lt;/author&gt;&lt;author&gt;Dryver, E.&lt;/author&gt;&lt;/authors&gt;&lt;/contributors&gt;&lt;auth-address&gt;Skane&amp;apos;s University Hospital - Akutkliniken, Malmo Malmo, Sweden Skane&amp;apos;s University Hospital - Akutkliniken, Malmo Malmo, Sweden.&amp;#xD;- Lund, Sweden - Lund, Sweden.&amp;#xD;Skane&amp;apos;s University Hospital - Ear, nose and throat clinic Lund, Sweden - Lund, Sweden.&lt;/auth-address&gt;&lt;titles&gt;&lt;title&gt;ABC om Yrsel på akuten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volume&gt;112&lt;/volume&gt;&lt;edition&gt;2015/02/25&lt;/edition&gt;&lt;dates&gt;&lt;year&gt;2015&lt;/year&gt;&lt;/dates&gt;&lt;orig-pub&gt;ABC om--Yrsel pa akuten.&lt;/orig-pub&gt;&lt;isbn&gt;1652-7518 (Electronic)&amp;#xD;0023-7205 (Linking)&lt;/isbn&gt;&lt;accession-num&gt;25710226&lt;/accession-num&gt;&lt;urls&gt;&lt;related-urls&gt;&lt;url&gt;http://www.ncbi.nlm.nih.gov/pubmed/25710226&lt;/url&gt;&lt;/related-urls&gt;&lt;/urls&gt;&lt;language&gt;swe&lt;/language&gt;&lt;/record&gt;&lt;/Cite&gt;&lt;/EndNote&gt;</w:instrText>
      </w:r>
      <w:r w:rsidR="00E26B4A">
        <w:fldChar w:fldCharType="separate"/>
      </w:r>
      <w:r w:rsidR="00D71BC6">
        <w:rPr>
          <w:noProof/>
        </w:rPr>
        <w:t>[</w:t>
      </w:r>
      <w:hyperlink w:anchor="_ENREF_1" w:tooltip="Mochalina, 2015 #1421" w:history="1">
        <w:r w:rsidR="00D71BC6">
          <w:rPr>
            <w:noProof/>
          </w:rPr>
          <w:t>1</w:t>
        </w:r>
      </w:hyperlink>
      <w:r w:rsidR="00D71BC6">
        <w:rPr>
          <w:noProof/>
        </w:rPr>
        <w:t>]</w:t>
      </w:r>
      <w:r w:rsidR="00E26B4A">
        <w:fldChar w:fldCharType="end"/>
      </w:r>
      <w:r>
        <w:t xml:space="preserve"> s3-4)</w:t>
      </w:r>
    </w:p>
    <w:p w14:paraId="16A4084A" w14:textId="77777777" w:rsidR="00AE5E26" w:rsidRDefault="00AE5E26" w:rsidP="00211751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</w:p>
    <w:p w14:paraId="2DDEC731" w14:textId="77777777" w:rsidR="00AE5E26" w:rsidRDefault="00AE5E26" w:rsidP="00211751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</w:p>
    <w:p w14:paraId="296617C3" w14:textId="77777777" w:rsidR="00AE5E26" w:rsidRDefault="00AE5E26" w:rsidP="00211751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</w:p>
    <w:p w14:paraId="2C9CD72B" w14:textId="40D22512" w:rsidR="00211751" w:rsidRPr="0039439E" w:rsidRDefault="00AE5E26" w:rsidP="00AE5E26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  <w:r>
        <w:rPr>
          <w:rFonts w:ascii="Times" w:hAnsi="Times"/>
          <w:lang w:val="sv-SE" w:eastAsia="ja-JP"/>
        </w:rPr>
        <w:t>i</w:t>
      </w:r>
      <w:r w:rsidR="00211751" w:rsidRPr="0039439E">
        <w:rPr>
          <w:rFonts w:ascii="Times" w:hAnsi="Times"/>
          <w:lang w:val="sv-SE" w:eastAsia="ja-JP"/>
        </w:rPr>
        <w:t xml:space="preserve">) </w:t>
      </w:r>
      <w:r>
        <w:rPr>
          <w:rFonts w:ascii="Times" w:hAnsi="Times"/>
          <w:lang w:val="sv-SE" w:eastAsia="ja-JP"/>
        </w:rPr>
        <w:t xml:space="preserve">Hur behandlas vestibularis neurit? </w:t>
      </w:r>
      <w:r>
        <w:t>(</w:t>
      </w:r>
      <w:hyperlink r:id="rId49" w:history="1">
        <w:r w:rsidRPr="008B6A51">
          <w:rPr>
            <w:rStyle w:val="Hyperlnk"/>
          </w:rPr>
          <w:t>Mochalina 2015</w:t>
        </w:r>
      </w:hyperlink>
      <w:r w:rsidR="00E26B4A">
        <w:fldChar w:fldCharType="begin"/>
      </w:r>
      <w:r w:rsidR="00D71BC6">
        <w:instrText xml:space="preserve"> ADDIN EN.CITE &lt;EndNote&gt;&lt;Cite&gt;&lt;Author&gt;Mochalina&lt;/Author&gt;&lt;Year&gt;2015&lt;/Year&gt;&lt;RecNum&gt;1421&lt;/RecNum&gt;&lt;DisplayText&gt;[1]&lt;/DisplayText&gt;&lt;record&gt;&lt;rec-number&gt;1421&lt;/rec-number&gt;&lt;foreign-keys&gt;&lt;key app="EN" db-id="5rd9tv29z5xd0revrw5xdxzy5w5zpd9tvz55" timestamp="0"&gt;1421&lt;/key&gt;&lt;/foreign-keys&gt;&lt;ref-type name="Journal Article"&gt;17&lt;/ref-type&gt;&lt;contributors&gt;&lt;authors&gt;&lt;author&gt;Mochalina, N.&lt;/author&gt;&lt;author&gt;Khoshnood, A.&lt;/author&gt;&lt;author&gt;Karlberg, M.&lt;/author&gt;&lt;author&gt;Dryver, E.&lt;/author&gt;&lt;/authors&gt;&lt;/contributors&gt;&lt;auth-address&gt;Skane&amp;apos;s University Hospital - Akutkliniken, Malmo Malmo, Sweden Skane&amp;apos;s University Hospital - Akutkliniken, Malmo Malmo, Sweden.&amp;#xD;- Lund, Sweden - Lund, Sweden.&amp;#xD;Skane&amp;apos;s University Hospital - Ear, nose and throat clinic Lund, Sweden - Lund, Sweden.&lt;/auth-address&gt;&lt;titles&gt;&lt;title&gt;ABC om Yrsel på akuten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volume&gt;112&lt;/volume&gt;&lt;edition&gt;2015/02/25&lt;/edition&gt;&lt;dates&gt;&lt;year&gt;2015&lt;/year&gt;&lt;/dates&gt;&lt;orig-pub&gt;ABC om--Yrsel pa akuten.&lt;/orig-pub&gt;&lt;isbn&gt;1652-7518 (Electronic)&amp;#xD;0023-7205 (Linking)&lt;/isbn&gt;&lt;accession-num&gt;25710226&lt;/accession-num&gt;&lt;urls&gt;&lt;related-urls&gt;&lt;url&gt;http://www.ncbi.nlm.nih.gov/pubmed/25710226&lt;/url&gt;&lt;/related-urls&gt;&lt;/urls&gt;&lt;language&gt;swe&lt;/language&gt;&lt;/record&gt;&lt;/Cite&gt;&lt;/EndNote&gt;</w:instrText>
      </w:r>
      <w:r w:rsidR="00E26B4A">
        <w:fldChar w:fldCharType="separate"/>
      </w:r>
      <w:r w:rsidR="00D71BC6">
        <w:rPr>
          <w:noProof/>
        </w:rPr>
        <w:t>[</w:t>
      </w:r>
      <w:hyperlink w:anchor="_ENREF_1" w:tooltip="Mochalina, 2015 #1421" w:history="1">
        <w:r w:rsidR="00D71BC6">
          <w:rPr>
            <w:noProof/>
          </w:rPr>
          <w:t>1</w:t>
        </w:r>
      </w:hyperlink>
      <w:r w:rsidR="00D71BC6">
        <w:rPr>
          <w:noProof/>
        </w:rPr>
        <w:t>]</w:t>
      </w:r>
      <w:r w:rsidR="00E26B4A">
        <w:fldChar w:fldCharType="end"/>
      </w:r>
      <w:r>
        <w:t xml:space="preserve"> s4)</w:t>
      </w:r>
    </w:p>
    <w:p w14:paraId="17F763B1" w14:textId="77777777" w:rsidR="00211751" w:rsidRPr="0039439E" w:rsidRDefault="00211751" w:rsidP="00211751">
      <w:pPr>
        <w:pStyle w:val="Brdtext"/>
        <w:rPr>
          <w:u w:val="single"/>
          <w:lang w:eastAsia="ja-JP"/>
        </w:rPr>
      </w:pPr>
    </w:p>
    <w:p w14:paraId="08B83354" w14:textId="77777777" w:rsidR="00211751" w:rsidRDefault="00211751" w:rsidP="00211751">
      <w:pPr>
        <w:pStyle w:val="HTML-adress"/>
        <w:rPr>
          <w:rFonts w:ascii="Times" w:hAnsi="Times"/>
          <w:lang w:val="sv-SE" w:eastAsia="ja-JP"/>
        </w:rPr>
      </w:pPr>
    </w:p>
    <w:p w14:paraId="42F766A8" w14:textId="77777777" w:rsidR="00322C7D" w:rsidRPr="0039439E" w:rsidRDefault="00322C7D" w:rsidP="00211751">
      <w:pPr>
        <w:pStyle w:val="HTML-adress"/>
        <w:rPr>
          <w:rFonts w:ascii="Times" w:hAnsi="Times"/>
          <w:lang w:val="sv-SE" w:eastAsia="ja-JP"/>
        </w:rPr>
      </w:pPr>
    </w:p>
    <w:p w14:paraId="7F8A240D" w14:textId="23FDD19F" w:rsidR="00211751" w:rsidRPr="0039439E" w:rsidRDefault="00AE5E26" w:rsidP="00D31019">
      <w:pPr>
        <w:pStyle w:val="Rubrik2"/>
        <w:rPr>
          <w:lang w:eastAsia="ja-JP"/>
        </w:rPr>
      </w:pPr>
      <w:bookmarkStart w:id="130" w:name="_Toc247283053"/>
      <w:bookmarkStart w:id="131" w:name="_Toc247283119"/>
      <w:bookmarkStart w:id="132" w:name="_Toc247283182"/>
      <w:bookmarkStart w:id="133" w:name="_Toc247284454"/>
      <w:bookmarkStart w:id="134" w:name="_Toc250833083"/>
      <w:bookmarkStart w:id="135" w:name="_Toc250898141"/>
      <w:bookmarkStart w:id="136" w:name="_Toc250900121"/>
      <w:bookmarkStart w:id="137" w:name="_Toc250900185"/>
      <w:bookmarkStart w:id="138" w:name="_Toc317260847"/>
      <w:bookmarkStart w:id="139" w:name="_Toc317262076"/>
      <w:bookmarkStart w:id="140" w:name="_Toc317354332"/>
      <w:bookmarkStart w:id="141" w:name="_Toc368680622"/>
      <w:bookmarkStart w:id="142" w:name="_Toc368680676"/>
      <w:bookmarkStart w:id="143" w:name="_Toc368680885"/>
      <w:bookmarkStart w:id="144" w:name="_Toc368681257"/>
      <w:r>
        <w:rPr>
          <w:lang w:eastAsia="ja-JP"/>
        </w:rPr>
        <w:t>8</w:t>
      </w:r>
      <w:r w:rsidR="00211751" w:rsidRPr="0039439E">
        <w:rPr>
          <w:lang w:eastAsia="ja-JP"/>
        </w:rPr>
        <w:t>-Godartad lägesyrsel</w:t>
      </w:r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</w:p>
    <w:p w14:paraId="719600EE" w14:textId="074FD3B3" w:rsidR="00211751" w:rsidRPr="0039439E" w:rsidRDefault="00AE5E26" w:rsidP="00211751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  <w:r>
        <w:rPr>
          <w:rFonts w:ascii="Times" w:hAnsi="Times"/>
          <w:lang w:val="sv-SE" w:eastAsia="ja-JP"/>
        </w:rPr>
        <w:t>a) Vad är sannolikhetskvot</w:t>
      </w:r>
      <w:r w:rsidR="00211751" w:rsidRPr="0039439E">
        <w:rPr>
          <w:rFonts w:ascii="Times" w:hAnsi="Times"/>
          <w:lang w:val="sv-SE" w:eastAsia="ja-JP"/>
        </w:rPr>
        <w:t xml:space="preserve"> för </w:t>
      </w:r>
      <w:r>
        <w:rPr>
          <w:rFonts w:ascii="Times" w:hAnsi="Times"/>
          <w:lang w:val="sv-SE" w:eastAsia="ja-JP"/>
        </w:rPr>
        <w:t>Dix-Hallpike positiv godartad lägesyrsel</w:t>
      </w:r>
      <w:r w:rsidR="00211751" w:rsidRPr="0039439E">
        <w:rPr>
          <w:rFonts w:ascii="Times" w:hAnsi="Times"/>
          <w:lang w:val="sv-SE" w:eastAsia="ja-JP"/>
        </w:rPr>
        <w:t xml:space="preserve"> om yrseldurationen var ≤ 15 sekunder OCH patienten fick yrsel då hon vände sig i sängen? (</w:t>
      </w:r>
      <w:hyperlink r:id="rId50" w:history="1">
        <w:r w:rsidR="00211751" w:rsidRPr="0039439E">
          <w:rPr>
            <w:rStyle w:val="Hyperlnk"/>
            <w:rFonts w:ascii="Times" w:hAnsi="Times"/>
            <w:lang w:val="sv-SE" w:eastAsia="ja-JP"/>
          </w:rPr>
          <w:t>Noda 2011</w:t>
        </w:r>
      </w:hyperlink>
      <w:r w:rsidR="00E26B4A">
        <w:fldChar w:fldCharType="begin"/>
      </w:r>
      <w:r w:rsidR="00D71BC6">
        <w:instrText xml:space="preserve"> ADDIN EN.CITE &lt;EndNote&gt;&lt;Cite&gt;&lt;Author&gt;Noda&lt;/Author&gt;&lt;Year&gt;2011&lt;/Year&gt;&lt;RecNum&gt;136&lt;/RecNum&gt;&lt;DisplayText&gt;[10]&lt;/DisplayText&gt;&lt;record&gt;&lt;rec-number&gt;136&lt;/rec-number&gt;&lt;foreign-keys&gt;&lt;key app="EN" db-id="5rd9tv29z5xd0revrw5xdxzy5w5zpd9tvz55" timestamp="0"&gt;136&lt;/key&gt;&lt;/foreign-keys&gt;&lt;ref-type name="Journal Article"&gt;17&lt;/ref-type&gt;&lt;contributors&gt;&lt;authors&gt;&lt;author&gt;Noda, K.&lt;/author&gt;&lt;author&gt;Ikusaka, M.&lt;/author&gt;&lt;author&gt;Ohira, Y.&lt;/author&gt;&lt;author&gt;Takada, T.&lt;/author&gt;&lt;author&gt;Tsukamoto, T.&lt;/author&gt;&lt;/authors&gt;&lt;/contributors&gt;&lt;auth-address&gt;Department of General Medicine, Chiba University Hospital, Chiba, Japan.&lt;/auth-address&gt;&lt;titles&gt;&lt;title&gt;Predictors for benign paroxysmal positional vertigo with positive Dix-Hallpike test&lt;/title&gt;&lt;secondary-title&gt;Int J Gen Med&lt;/secondary-title&gt;&lt;alt-title&gt;International journal of general medicine&lt;/alt-title&gt;&lt;/titles&gt;&lt;pages&gt;809-14&lt;/pages&gt;&lt;volume&gt;4&lt;/volume&gt;&lt;edition&gt;2011/12/14&lt;/edition&gt;&lt;dates&gt;&lt;year&gt;2011&lt;/year&gt;&lt;/dates&gt;&lt;isbn&gt;1178-7074 (Electronic)&amp;#xD;1178-7074 (Linking)&lt;/isbn&gt;&lt;accession-num&gt;22162937&lt;/accession-num&gt;&lt;urls&gt;&lt;related-urls&gt;&lt;url&gt;http://www.ncbi.nlm.nih.gov/pubmed/22162937&lt;/url&gt;&lt;/related-urls&gt;&lt;/urls&gt;&lt;custom2&gt;3233377&lt;/custom2&gt;&lt;electronic-resource-num&gt;10.2147/IJGM.S27536&lt;/electronic-resource-num&gt;&lt;language&gt;eng&lt;/language&gt;&lt;/record&gt;&lt;/Cite&gt;&lt;/EndNote&gt;</w:instrText>
      </w:r>
      <w:r w:rsidR="00E26B4A">
        <w:fldChar w:fldCharType="separate"/>
      </w:r>
      <w:r w:rsidR="00D71BC6">
        <w:rPr>
          <w:noProof/>
        </w:rPr>
        <w:t>[</w:t>
      </w:r>
      <w:hyperlink w:anchor="_ENREF_10" w:tooltip="Noda, 2011 #136" w:history="1">
        <w:r w:rsidR="00D71BC6">
          <w:rPr>
            <w:noProof/>
          </w:rPr>
          <w:t>10</w:t>
        </w:r>
      </w:hyperlink>
      <w:r w:rsidR="00D71BC6">
        <w:rPr>
          <w:noProof/>
        </w:rPr>
        <w:t>]</w:t>
      </w:r>
      <w:r w:rsidR="00E26B4A">
        <w:fldChar w:fldCharType="end"/>
      </w:r>
      <w:r w:rsidR="00211751">
        <w:rPr>
          <w:rFonts w:ascii="Times" w:hAnsi="Times"/>
          <w:lang w:val="sv-SE" w:eastAsia="ja-JP"/>
        </w:rPr>
        <w:t xml:space="preserve"> abstract)</w:t>
      </w:r>
    </w:p>
    <w:p w14:paraId="22AE8E31" w14:textId="77777777" w:rsidR="00211751" w:rsidRPr="0039439E" w:rsidRDefault="00211751" w:rsidP="00211751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</w:p>
    <w:p w14:paraId="1D91BEA7" w14:textId="77777777" w:rsidR="00211751" w:rsidRPr="0039439E" w:rsidRDefault="00211751" w:rsidP="00211751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</w:p>
    <w:p w14:paraId="7B4BBFC4" w14:textId="77777777" w:rsidR="00211751" w:rsidRPr="0039439E" w:rsidRDefault="00211751" w:rsidP="00211751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</w:p>
    <w:p w14:paraId="30CBD254" w14:textId="42D00FAA" w:rsidR="00211751" w:rsidRPr="0039439E" w:rsidRDefault="00903B4E" w:rsidP="00211751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  <w:r>
        <w:rPr>
          <w:rFonts w:ascii="Times" w:hAnsi="Times"/>
          <w:lang w:val="sv-SE" w:eastAsia="ja-JP"/>
        </w:rPr>
        <w:t>b</w:t>
      </w:r>
      <w:r w:rsidR="00211751" w:rsidRPr="0039439E">
        <w:rPr>
          <w:rFonts w:ascii="Times" w:hAnsi="Times"/>
          <w:lang w:val="sv-SE" w:eastAsia="ja-JP"/>
        </w:rPr>
        <w:t xml:space="preserve">) Hur gör man Dix-Hallpike manöver? </w:t>
      </w:r>
      <w:r>
        <w:rPr>
          <w:rFonts w:ascii="Times" w:hAnsi="Times"/>
          <w:lang w:val="sv-SE" w:eastAsia="ja-JP"/>
        </w:rPr>
        <w:t xml:space="preserve">Vilka fynd ser man om kristallerna ligger i den posteriora båggången?  Vilka fynd ser man om kristallerna ligger i den laterala båggången? </w:t>
      </w:r>
      <w:r>
        <w:t>(</w:t>
      </w:r>
      <w:hyperlink r:id="rId51" w:history="1">
        <w:r w:rsidRPr="008B6A51">
          <w:rPr>
            <w:rStyle w:val="Hyperlnk"/>
          </w:rPr>
          <w:t>Mochalina 2015</w:t>
        </w:r>
      </w:hyperlink>
      <w:r w:rsidR="00E26B4A">
        <w:fldChar w:fldCharType="begin"/>
      </w:r>
      <w:r w:rsidR="00D71BC6">
        <w:instrText xml:space="preserve"> ADDIN EN.CITE &lt;EndNote&gt;&lt;Cite&gt;&lt;Author&gt;Mochalina&lt;/Author&gt;&lt;Year&gt;2015&lt;/Year&gt;&lt;RecNum&gt;1421&lt;/RecNum&gt;&lt;DisplayText&gt;[1]&lt;/DisplayText&gt;&lt;record&gt;&lt;rec-number&gt;1421&lt;/rec-number&gt;&lt;foreign-keys&gt;&lt;key app="EN" db-id="5rd9tv29z5xd0revrw5xdxzy5w5zpd9tvz55" timestamp="0"&gt;1421&lt;/key&gt;&lt;/foreign-keys&gt;&lt;ref-type name="Journal Article"&gt;17&lt;/ref-type&gt;&lt;contributors&gt;&lt;authors&gt;&lt;author&gt;Mochalina, N.&lt;/author&gt;&lt;author&gt;Khoshnood, A.&lt;/author&gt;&lt;author&gt;Karlberg, M.&lt;/author&gt;&lt;author&gt;Dryver, E.&lt;/author&gt;&lt;/authors&gt;&lt;/contributors&gt;&lt;auth-address&gt;Skane&amp;apos;s University Hospital - Akutkliniken, Malmo Malmo, Sweden Skane&amp;apos;s University Hospital - Akutkliniken, Malmo Malmo, Sweden.&amp;#xD;- Lund, Sweden - Lund, Sweden.&amp;#xD;Skane&amp;apos;s University Hospital - Ear, nose and throat clinic Lund, Sweden - Lund, Sweden.&lt;/auth-address&gt;&lt;titles&gt;&lt;title&gt;ABC om Yrsel på akuten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volume&gt;112&lt;/volume&gt;&lt;edition&gt;2015/02/25&lt;/edition&gt;&lt;dates&gt;&lt;year&gt;2015&lt;/year&gt;&lt;/dates&gt;&lt;orig-pub&gt;ABC om--Yrsel pa akuten.&lt;/orig-pub&gt;&lt;isbn&gt;1652-7518 (Electronic)&amp;#xD;0023-7205 (Linking)&lt;/isbn&gt;&lt;accession-num&gt;25710226&lt;/accession-num&gt;&lt;urls&gt;&lt;related-urls&gt;&lt;url&gt;http://www.ncbi.nlm.nih.gov/pubmed/25710226&lt;/url&gt;&lt;/related-urls&gt;&lt;/urls&gt;&lt;language&gt;swe&lt;/language&gt;&lt;/record&gt;&lt;/Cite&gt;&lt;/EndNote&gt;</w:instrText>
      </w:r>
      <w:r w:rsidR="00E26B4A">
        <w:fldChar w:fldCharType="separate"/>
      </w:r>
      <w:r w:rsidR="00D71BC6">
        <w:rPr>
          <w:noProof/>
        </w:rPr>
        <w:t>[</w:t>
      </w:r>
      <w:hyperlink w:anchor="_ENREF_1" w:tooltip="Mochalina, 2015 #1421" w:history="1">
        <w:r w:rsidR="00D71BC6">
          <w:rPr>
            <w:noProof/>
          </w:rPr>
          <w:t>1</w:t>
        </w:r>
      </w:hyperlink>
      <w:r w:rsidR="00D71BC6">
        <w:rPr>
          <w:noProof/>
        </w:rPr>
        <w:t>]</w:t>
      </w:r>
      <w:r w:rsidR="00E26B4A">
        <w:fldChar w:fldCharType="end"/>
      </w:r>
      <w:r>
        <w:t xml:space="preserve"> s4)</w:t>
      </w:r>
    </w:p>
    <w:p w14:paraId="1650A7A0" w14:textId="77777777" w:rsidR="00211751" w:rsidRPr="0039439E" w:rsidRDefault="00211751" w:rsidP="00211751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</w:p>
    <w:p w14:paraId="2F3B6710" w14:textId="77777777" w:rsidR="00211751" w:rsidRPr="0039439E" w:rsidRDefault="00211751" w:rsidP="00211751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</w:p>
    <w:p w14:paraId="14EDA4A9" w14:textId="77777777" w:rsidR="00211751" w:rsidRPr="0039439E" w:rsidRDefault="00211751" w:rsidP="00211751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</w:p>
    <w:p w14:paraId="7BD2A4AF" w14:textId="75A8D444" w:rsidR="00211751" w:rsidRPr="0039439E" w:rsidRDefault="003171C6" w:rsidP="00211751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  <w:r>
        <w:rPr>
          <w:rFonts w:ascii="Times" w:hAnsi="Times"/>
          <w:lang w:val="sv-SE" w:eastAsia="ja-JP"/>
        </w:rPr>
        <w:t>c</w:t>
      </w:r>
      <w:r w:rsidR="00211751" w:rsidRPr="0039439E">
        <w:rPr>
          <w:rFonts w:ascii="Times" w:hAnsi="Times"/>
          <w:lang w:val="sv-SE" w:eastAsia="ja-JP"/>
        </w:rPr>
        <w:t>) Hur gör man Epleys manöver</w:t>
      </w:r>
      <w:r>
        <w:rPr>
          <w:rFonts w:ascii="Times" w:hAnsi="Times"/>
          <w:lang w:val="sv-SE" w:eastAsia="ja-JP"/>
        </w:rPr>
        <w:t xml:space="preserve"> och vad är syftet med den? </w:t>
      </w:r>
      <w:r>
        <w:t>(</w:t>
      </w:r>
      <w:hyperlink r:id="rId52" w:history="1">
        <w:r w:rsidRPr="008B6A51">
          <w:rPr>
            <w:rStyle w:val="Hyperlnk"/>
          </w:rPr>
          <w:t>Mochalina 2015</w:t>
        </w:r>
      </w:hyperlink>
      <w:r w:rsidR="00E26B4A">
        <w:fldChar w:fldCharType="begin"/>
      </w:r>
      <w:r w:rsidR="00D71BC6">
        <w:instrText xml:space="preserve"> ADDIN EN.CITE &lt;EndNote&gt;&lt;Cite&gt;&lt;Author&gt;Mochalina&lt;/Author&gt;&lt;Year&gt;2015&lt;/Year&gt;&lt;RecNum&gt;1421&lt;/RecNum&gt;&lt;DisplayText&gt;[1]&lt;/DisplayText&gt;&lt;record&gt;&lt;rec-number&gt;1421&lt;/rec-number&gt;&lt;foreign-keys&gt;&lt;key app="EN" db-id="5rd9tv29z5xd0revrw5xdxzy5w5zpd9tvz55" timestamp="0"&gt;1421&lt;/key&gt;&lt;/foreign-keys&gt;&lt;ref-type name="Journal Article"&gt;17&lt;/ref-type&gt;&lt;contributors&gt;&lt;authors&gt;&lt;author&gt;Mochalina, N.&lt;/author&gt;&lt;author&gt;Khoshnood, A.&lt;/author&gt;&lt;author&gt;Karlberg, M.&lt;/author&gt;&lt;author&gt;Dryver, E.&lt;/author&gt;&lt;/authors&gt;&lt;/contributors&gt;&lt;auth-address&gt;Skane&amp;apos;s University Hospital - Akutkliniken, Malmo Malmo, Sweden Skane&amp;apos;s University Hospital - Akutkliniken, Malmo Malmo, Sweden.&amp;#xD;- Lund, Sweden - Lund, Sweden.&amp;#xD;Skane&amp;apos;s University Hospital - Ear, nose and throat clinic Lund, Sweden - Lund, Sweden.&lt;/auth-address&gt;&lt;titles&gt;&lt;title&gt;ABC om Yrsel på akuten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volume&gt;112&lt;/volume&gt;&lt;edition&gt;2015/02/25&lt;/edition&gt;&lt;dates&gt;&lt;year&gt;2015&lt;/year&gt;&lt;/dates&gt;&lt;orig-pub&gt;ABC om--Yrsel pa akuten.&lt;/orig-pub&gt;&lt;isbn&gt;1652-7518 (Electronic)&amp;#xD;0023-7205 (Linking)&lt;/isbn&gt;&lt;accession-num&gt;25710226&lt;/accession-num&gt;&lt;urls&gt;&lt;related-urls&gt;&lt;url&gt;http://www.ncbi.nlm.nih.gov/pubmed/25710226&lt;/url&gt;&lt;/related-urls&gt;&lt;/urls&gt;&lt;language&gt;swe&lt;/language&gt;&lt;/record&gt;&lt;/Cite&gt;&lt;/EndNote&gt;</w:instrText>
      </w:r>
      <w:r w:rsidR="00E26B4A">
        <w:fldChar w:fldCharType="separate"/>
      </w:r>
      <w:r w:rsidR="00D71BC6">
        <w:rPr>
          <w:noProof/>
        </w:rPr>
        <w:t>[</w:t>
      </w:r>
      <w:hyperlink w:anchor="_ENREF_1" w:tooltip="Mochalina, 2015 #1421" w:history="1">
        <w:r w:rsidR="00D71BC6">
          <w:rPr>
            <w:noProof/>
          </w:rPr>
          <w:t>1</w:t>
        </w:r>
      </w:hyperlink>
      <w:r w:rsidR="00D71BC6">
        <w:rPr>
          <w:noProof/>
        </w:rPr>
        <w:t>]</w:t>
      </w:r>
      <w:r w:rsidR="00E26B4A">
        <w:fldChar w:fldCharType="end"/>
      </w:r>
      <w:r>
        <w:t xml:space="preserve"> s5)</w:t>
      </w:r>
    </w:p>
    <w:p w14:paraId="5B04BDBE" w14:textId="77777777" w:rsidR="00211751" w:rsidRPr="0039439E" w:rsidRDefault="00211751" w:rsidP="00211751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</w:p>
    <w:p w14:paraId="5FEFF8B7" w14:textId="77777777" w:rsidR="00211751" w:rsidRPr="0039439E" w:rsidRDefault="00211751" w:rsidP="00211751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</w:p>
    <w:p w14:paraId="14256464" w14:textId="77777777" w:rsidR="00211751" w:rsidRPr="0039439E" w:rsidRDefault="00211751" w:rsidP="00211751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</w:p>
    <w:p w14:paraId="119E2F49" w14:textId="77777777" w:rsidR="003171C6" w:rsidRDefault="003171C6" w:rsidP="00211751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</w:p>
    <w:p w14:paraId="1B43A667" w14:textId="7159B0F9" w:rsidR="00211751" w:rsidRPr="0039439E" w:rsidRDefault="003171C6" w:rsidP="00211751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  <w:r>
        <w:rPr>
          <w:rFonts w:ascii="Times" w:hAnsi="Times"/>
          <w:lang w:val="sv-SE" w:eastAsia="ja-JP"/>
        </w:rPr>
        <w:t>d</w:t>
      </w:r>
      <w:r w:rsidR="00211751" w:rsidRPr="0039439E">
        <w:rPr>
          <w:rFonts w:ascii="Times" w:hAnsi="Times"/>
          <w:lang w:val="sv-SE" w:eastAsia="ja-JP"/>
        </w:rPr>
        <w:t xml:space="preserve">) Hur gör man </w:t>
      </w:r>
      <w:r>
        <w:rPr>
          <w:rFonts w:ascii="Times" w:hAnsi="Times"/>
          <w:lang w:val="sv-SE" w:eastAsia="ja-JP"/>
        </w:rPr>
        <w:t xml:space="preserve">head-roll test?  Vad är syftet med den?  Vad letar man efter när det gäller ögonrörelser? </w:t>
      </w:r>
      <w:r>
        <w:t>(</w:t>
      </w:r>
      <w:hyperlink r:id="rId53" w:history="1">
        <w:r w:rsidRPr="008B6A51">
          <w:rPr>
            <w:rStyle w:val="Hyperlnk"/>
          </w:rPr>
          <w:t>Mochalina 2015</w:t>
        </w:r>
      </w:hyperlink>
      <w:r w:rsidR="00E26B4A">
        <w:fldChar w:fldCharType="begin"/>
      </w:r>
      <w:r w:rsidR="00D71BC6">
        <w:instrText xml:space="preserve"> ADDIN EN.CITE &lt;EndNote&gt;&lt;Cite&gt;&lt;Author&gt;Mochalina&lt;/Author&gt;&lt;Year&gt;2015&lt;/Year&gt;&lt;RecNum&gt;1421&lt;/RecNum&gt;&lt;DisplayText&gt;[1]&lt;/DisplayText&gt;&lt;record&gt;&lt;rec-number&gt;1421&lt;/rec-number&gt;&lt;foreign-keys&gt;&lt;key app="EN" db-id="5rd9tv29z5xd0revrw5xdxzy5w5zpd9tvz55" timestamp="0"&gt;1421&lt;/key&gt;&lt;/foreign-keys&gt;&lt;ref-type name="Journal Article"&gt;17&lt;/ref-type&gt;&lt;contributors&gt;&lt;authors&gt;&lt;author&gt;Mochalina, N.&lt;/author&gt;&lt;author&gt;Khoshnood, A.&lt;/author&gt;&lt;author&gt;Karlberg, M.&lt;/author&gt;&lt;author&gt;Dryver, E.&lt;/author&gt;&lt;/authors&gt;&lt;/contributors&gt;&lt;auth-address&gt;Skane&amp;apos;s University Hospital - Akutkliniken, Malmo Malmo, Sweden Skane&amp;apos;s University Hospital - Akutkliniken, Malmo Malmo, Sweden.&amp;#xD;- Lund, Sweden - Lund, Sweden.&amp;#xD;Skane&amp;apos;s University Hospital - Ear, nose and throat clinic Lund, Sweden - Lund, Sweden.&lt;/auth-address&gt;&lt;titles&gt;&lt;title&gt;ABC om Yrsel på akuten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volume&gt;112&lt;/volume&gt;&lt;edition&gt;2015/02/25&lt;/edition&gt;&lt;dates&gt;&lt;year&gt;2015&lt;/year&gt;&lt;/dates&gt;&lt;orig-pub&gt;ABC om--Yrsel pa akuten.&lt;/orig-pub&gt;&lt;isbn&gt;1652-7518 (Electronic)&amp;#xD;0023-7205 (Linking)&lt;/isbn&gt;&lt;accession-num&gt;25710226&lt;/accession-num&gt;&lt;urls&gt;&lt;related-urls&gt;&lt;url&gt;http://www.ncbi.nlm.nih.gov/pubmed/25710226&lt;/url&gt;&lt;/related-urls&gt;&lt;/urls&gt;&lt;language&gt;swe&lt;/language&gt;&lt;/record&gt;&lt;/Cite&gt;&lt;/EndNote&gt;</w:instrText>
      </w:r>
      <w:r w:rsidR="00E26B4A">
        <w:fldChar w:fldCharType="separate"/>
      </w:r>
      <w:r w:rsidR="00D71BC6">
        <w:rPr>
          <w:noProof/>
        </w:rPr>
        <w:t>[</w:t>
      </w:r>
      <w:hyperlink w:anchor="_ENREF_1" w:tooltip="Mochalina, 2015 #1421" w:history="1">
        <w:r w:rsidR="00D71BC6">
          <w:rPr>
            <w:noProof/>
          </w:rPr>
          <w:t>1</w:t>
        </w:r>
      </w:hyperlink>
      <w:r w:rsidR="00D71BC6">
        <w:rPr>
          <w:noProof/>
        </w:rPr>
        <w:t>]</w:t>
      </w:r>
      <w:r w:rsidR="00E26B4A">
        <w:fldChar w:fldCharType="end"/>
      </w:r>
      <w:r>
        <w:t xml:space="preserve"> s5)</w:t>
      </w:r>
    </w:p>
    <w:p w14:paraId="0D5383C7" w14:textId="77777777" w:rsidR="00211751" w:rsidRPr="0039439E" w:rsidRDefault="00211751" w:rsidP="00211751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</w:p>
    <w:p w14:paraId="57F33246" w14:textId="77777777" w:rsidR="00211751" w:rsidRPr="0039439E" w:rsidRDefault="00211751" w:rsidP="00211751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</w:p>
    <w:p w14:paraId="08353DA4" w14:textId="77777777" w:rsidR="003171C6" w:rsidRDefault="003171C6" w:rsidP="00211751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</w:p>
    <w:p w14:paraId="105C6CAB" w14:textId="4C84F1D1" w:rsidR="004F0C12" w:rsidRPr="00D51659" w:rsidRDefault="003171C6" w:rsidP="003171C6">
      <w:pPr>
        <w:pStyle w:val="HTML-adress"/>
        <w:tabs>
          <w:tab w:val="left" w:pos="2835"/>
        </w:tabs>
      </w:pPr>
      <w:r>
        <w:rPr>
          <w:rFonts w:ascii="Times" w:hAnsi="Times"/>
          <w:lang w:val="sv-SE" w:eastAsia="ja-JP"/>
        </w:rPr>
        <w:t>e</w:t>
      </w:r>
      <w:r w:rsidR="00211751" w:rsidRPr="0039439E">
        <w:rPr>
          <w:rFonts w:ascii="Times" w:hAnsi="Times"/>
          <w:lang w:val="sv-SE" w:eastAsia="ja-JP"/>
        </w:rPr>
        <w:t xml:space="preserve">) </w:t>
      </w:r>
      <w:r>
        <w:rPr>
          <w:rFonts w:ascii="Times" w:hAnsi="Times"/>
          <w:lang w:val="sv-SE" w:eastAsia="ja-JP"/>
        </w:rPr>
        <w:t xml:space="preserve">Vad heter manövern för att bota BPPV utlöst av kristaller i den laterala båggången? </w:t>
      </w:r>
      <w:r>
        <w:t>(</w:t>
      </w:r>
      <w:hyperlink r:id="rId54" w:history="1">
        <w:r w:rsidRPr="008B6A51">
          <w:rPr>
            <w:rStyle w:val="Hyperlnk"/>
          </w:rPr>
          <w:t>Mochalina 2015</w:t>
        </w:r>
      </w:hyperlink>
      <w:r w:rsidR="00E26B4A">
        <w:fldChar w:fldCharType="begin"/>
      </w:r>
      <w:r w:rsidR="00D71BC6">
        <w:instrText xml:space="preserve"> ADDIN EN.CITE &lt;EndNote&gt;&lt;Cite&gt;&lt;Author&gt;Mochalina&lt;/Author&gt;&lt;Year&gt;2015&lt;/Year&gt;&lt;RecNum&gt;1421&lt;/RecNum&gt;&lt;DisplayText&gt;[1]&lt;/DisplayText&gt;&lt;record&gt;&lt;rec-number&gt;1421&lt;/rec-number&gt;&lt;foreign-keys&gt;&lt;key app="EN" db-id="5rd9tv29z5xd0revrw5xdxzy5w5zpd9tvz55" timestamp="0"&gt;1421&lt;/key&gt;&lt;/foreign-keys&gt;&lt;ref-type name="Journal Article"&gt;17&lt;/ref-type&gt;&lt;contributors&gt;&lt;authors&gt;&lt;author&gt;Mochalina, N.&lt;/author&gt;&lt;author&gt;Khoshnood, A.&lt;/author&gt;&lt;author&gt;Karlberg, M.&lt;/author&gt;&lt;author&gt;Dryver, E.&lt;/author&gt;&lt;/authors&gt;&lt;/contributors&gt;&lt;auth-address&gt;Skane&amp;apos;s University Hospital - Akutkliniken, Malmo Malmo, Sweden Skane&amp;apos;s University Hospital - Akutkliniken, Malmo Malmo, Sweden.&amp;#xD;- Lund, Sweden - Lund, Sweden.&amp;#xD;Skane&amp;apos;s University Hospital - Ear, nose and throat clinic Lund, Sweden - Lund, Sweden.&lt;/auth-address&gt;&lt;titles&gt;&lt;title&gt;ABC om Yrsel på akuten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volume&gt;112&lt;/volume&gt;&lt;edition&gt;2015/02/25&lt;/edition&gt;&lt;dates&gt;&lt;year&gt;2015&lt;/year&gt;&lt;/dates&gt;&lt;orig-pub&gt;ABC om--Yrsel pa akuten.&lt;/orig-pub&gt;&lt;isbn&gt;1652-7518 (Electronic)&amp;#xD;0023-7205 (Linking)&lt;/isbn&gt;&lt;accession-num&gt;25710226&lt;/accession-num&gt;&lt;urls&gt;&lt;related-urls&gt;&lt;url&gt;http://www.ncbi.nlm.nih.gov/pubmed/25710226&lt;/url&gt;&lt;/related-urls&gt;&lt;/urls&gt;&lt;language&gt;swe&lt;/language&gt;&lt;/record&gt;&lt;/Cite&gt;&lt;/EndNote&gt;</w:instrText>
      </w:r>
      <w:r w:rsidR="00E26B4A">
        <w:fldChar w:fldCharType="separate"/>
      </w:r>
      <w:r w:rsidR="00D71BC6">
        <w:rPr>
          <w:noProof/>
        </w:rPr>
        <w:t>[</w:t>
      </w:r>
      <w:hyperlink w:anchor="_ENREF_1" w:tooltip="Mochalina, 2015 #1421" w:history="1">
        <w:r w:rsidR="00D71BC6">
          <w:rPr>
            <w:noProof/>
          </w:rPr>
          <w:t>1</w:t>
        </w:r>
      </w:hyperlink>
      <w:r w:rsidR="00D71BC6">
        <w:rPr>
          <w:noProof/>
        </w:rPr>
        <w:t>]</w:t>
      </w:r>
      <w:r w:rsidR="00E26B4A">
        <w:fldChar w:fldCharType="end"/>
      </w:r>
      <w:r>
        <w:t xml:space="preserve"> s5)</w:t>
      </w:r>
      <w:r w:rsidR="00AC1B9F">
        <w:t xml:space="preserve">.  </w:t>
      </w:r>
      <w:r w:rsidR="00AC1B9F" w:rsidRPr="00AC1B9F">
        <w:rPr>
          <w:lang w:val="sv-SE"/>
        </w:rPr>
        <w:t>En</w:t>
      </w:r>
      <w:r w:rsidRPr="00AC1B9F">
        <w:rPr>
          <w:lang w:val="sv-SE"/>
        </w:rPr>
        <w:t xml:space="preserve"> alternativ manöver heter "barbecue roll."</w:t>
      </w:r>
    </w:p>
    <w:p w14:paraId="2724194A" w14:textId="77777777" w:rsidR="00793AE1" w:rsidRDefault="00793AE1">
      <w:pPr>
        <w:rPr>
          <w:b/>
        </w:rPr>
      </w:pPr>
      <w:r>
        <w:rPr>
          <w:b/>
        </w:rPr>
        <w:br w:type="page"/>
      </w:r>
    </w:p>
    <w:p w14:paraId="44C182EF" w14:textId="44FC8917" w:rsidR="00D33485" w:rsidRDefault="00021489" w:rsidP="00793AE1">
      <w:pPr>
        <w:pStyle w:val="Rubrik1"/>
      </w:pPr>
      <w:bookmarkStart w:id="145" w:name="_Toc316651578"/>
      <w:bookmarkStart w:id="146" w:name="_Toc317260848"/>
      <w:bookmarkStart w:id="147" w:name="_Toc317262077"/>
      <w:bookmarkStart w:id="148" w:name="_Toc317354333"/>
      <w:bookmarkStart w:id="149" w:name="_Toc368680623"/>
      <w:bookmarkStart w:id="150" w:name="_Toc368680677"/>
      <w:bookmarkStart w:id="151" w:name="_Toc368680886"/>
      <w:bookmarkStart w:id="152" w:name="_Toc368681258"/>
      <w:r>
        <w:lastRenderedPageBreak/>
        <w:t xml:space="preserve">DEL </w:t>
      </w:r>
      <w:proofErr w:type="gramStart"/>
      <w:r>
        <w:t>III:  RYGGMÄRG</w:t>
      </w:r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proofErr w:type="gramEnd"/>
    </w:p>
    <w:p w14:paraId="2EEAEEDF" w14:textId="77777777" w:rsidR="00793AE1" w:rsidRDefault="00793AE1">
      <w:pPr>
        <w:rPr>
          <w:b/>
        </w:rPr>
      </w:pPr>
    </w:p>
    <w:p w14:paraId="4EC8E81C" w14:textId="77777777" w:rsidR="006A169A" w:rsidRPr="006A169A" w:rsidRDefault="006A169A" w:rsidP="00793AE1">
      <w:pPr>
        <w:pStyle w:val="Rubrik2"/>
      </w:pPr>
      <w:bookmarkStart w:id="153" w:name="_Toc316651579"/>
      <w:bookmarkStart w:id="154" w:name="_Toc317260849"/>
      <w:bookmarkStart w:id="155" w:name="_Toc317262078"/>
      <w:bookmarkStart w:id="156" w:name="_Toc317354334"/>
      <w:bookmarkStart w:id="157" w:name="_Toc368680624"/>
      <w:bookmarkStart w:id="158" w:name="_Toc368680678"/>
      <w:bookmarkStart w:id="159" w:name="_Toc368680887"/>
      <w:bookmarkStart w:id="160" w:name="_Toc368681259"/>
      <w:r w:rsidRPr="006A169A">
        <w:t>1-Tractus corticospinalis</w:t>
      </w:r>
      <w:bookmarkEnd w:id="153"/>
      <w:bookmarkEnd w:id="154"/>
      <w:bookmarkEnd w:id="155"/>
      <w:bookmarkEnd w:id="156"/>
      <w:bookmarkEnd w:id="157"/>
      <w:bookmarkEnd w:id="158"/>
      <w:bookmarkEnd w:id="159"/>
      <w:bookmarkEnd w:id="160"/>
    </w:p>
    <w:p w14:paraId="0C7D597C" w14:textId="70EC5E8B" w:rsidR="006A169A" w:rsidRDefault="006A169A">
      <w:r>
        <w:t>a) V</w:t>
      </w:r>
      <w:r w:rsidR="00610BE6" w:rsidRPr="0027158E">
        <w:t>ar</w:t>
      </w:r>
      <w:r>
        <w:t xml:space="preserve"> ligger trac</w:t>
      </w:r>
      <w:r w:rsidR="00994722">
        <w:t>t</w:t>
      </w:r>
      <w:r>
        <w:t>us corticospinalis?</w:t>
      </w:r>
      <w:r w:rsidR="00402774">
        <w:t xml:space="preserve"> (</w:t>
      </w:r>
      <w:hyperlink r:id="rId55" w:history="1">
        <w:r w:rsidR="00402774" w:rsidRPr="00402774">
          <w:rPr>
            <w:rStyle w:val="Hyperlnk"/>
          </w:rPr>
          <w:t>https://en.wikipedia.org/wiki/Lateral_corticospinal_tract</w:t>
        </w:r>
      </w:hyperlink>
      <w:r w:rsidR="00402774">
        <w:t>)</w:t>
      </w:r>
    </w:p>
    <w:p w14:paraId="3FDE9F52" w14:textId="77777777" w:rsidR="006A169A" w:rsidRDefault="006A169A"/>
    <w:p w14:paraId="3E164E75" w14:textId="77777777" w:rsidR="00D72BC4" w:rsidRDefault="00D72BC4"/>
    <w:p w14:paraId="78CCA396" w14:textId="77777777" w:rsidR="00D72BC4" w:rsidRDefault="00D72BC4"/>
    <w:p w14:paraId="5A92EC3F" w14:textId="04A13E0D" w:rsidR="00610BE6" w:rsidRDefault="006A169A">
      <w:r>
        <w:t>b) V</w:t>
      </w:r>
      <w:r w:rsidR="00610BE6" w:rsidRPr="0027158E">
        <w:t>ilken information</w:t>
      </w:r>
      <w:r>
        <w:t xml:space="preserve"> tillför den?  Är informationen på samma sida som den berörda arm/ben?  Var korsar information?</w:t>
      </w:r>
      <w:r w:rsidR="00402774">
        <w:t xml:space="preserve"> (</w:t>
      </w:r>
      <w:hyperlink r:id="rId56" w:history="1">
        <w:r w:rsidR="00402774" w:rsidRPr="00402774">
          <w:rPr>
            <w:rStyle w:val="Hyperlnk"/>
          </w:rPr>
          <w:t>https://en.wikipedia.org/wiki/Lateral_corticospinal_tract</w:t>
        </w:r>
      </w:hyperlink>
      <w:r w:rsidR="00402774">
        <w:t xml:space="preserve"> Function, Structure)</w:t>
      </w:r>
    </w:p>
    <w:p w14:paraId="517E1676" w14:textId="77777777" w:rsidR="00610BE6" w:rsidRDefault="00610BE6"/>
    <w:p w14:paraId="5DAC9D76" w14:textId="77777777" w:rsidR="00D72BC4" w:rsidRDefault="00D72BC4"/>
    <w:p w14:paraId="4221AE54" w14:textId="77777777" w:rsidR="00D72BC4" w:rsidRDefault="00D72BC4"/>
    <w:p w14:paraId="6D308415" w14:textId="77777777" w:rsidR="008A6E0C" w:rsidRPr="006A169A" w:rsidRDefault="006A169A" w:rsidP="00793AE1">
      <w:pPr>
        <w:pStyle w:val="Rubrik2"/>
      </w:pPr>
      <w:bookmarkStart w:id="161" w:name="_Toc316651580"/>
      <w:bookmarkStart w:id="162" w:name="_Toc317260850"/>
      <w:bookmarkStart w:id="163" w:name="_Toc317262079"/>
      <w:bookmarkStart w:id="164" w:name="_Toc317354335"/>
      <w:bookmarkStart w:id="165" w:name="_Toc368680625"/>
      <w:bookmarkStart w:id="166" w:name="_Toc368680679"/>
      <w:bookmarkStart w:id="167" w:name="_Toc368680888"/>
      <w:bookmarkStart w:id="168" w:name="_Toc368681260"/>
      <w:r w:rsidRPr="006A169A">
        <w:t>2-Baksträngarna</w:t>
      </w:r>
      <w:bookmarkEnd w:id="161"/>
      <w:bookmarkEnd w:id="162"/>
      <w:bookmarkEnd w:id="163"/>
      <w:bookmarkEnd w:id="164"/>
      <w:bookmarkEnd w:id="165"/>
      <w:bookmarkEnd w:id="166"/>
      <w:bookmarkEnd w:id="167"/>
      <w:bookmarkEnd w:id="168"/>
    </w:p>
    <w:p w14:paraId="794803F3" w14:textId="207C3603" w:rsidR="006A169A" w:rsidRDefault="006A169A" w:rsidP="006A169A">
      <w:r>
        <w:t>a) V</w:t>
      </w:r>
      <w:r w:rsidRPr="0027158E">
        <w:t>ar</w:t>
      </w:r>
      <w:r>
        <w:t xml:space="preserve"> ligger baksträngarna?</w:t>
      </w:r>
      <w:r w:rsidR="00402774">
        <w:t xml:space="preserve"> (</w:t>
      </w:r>
      <w:hyperlink r:id="rId57" w:history="1">
        <w:r w:rsidR="00402774" w:rsidRPr="00402774">
          <w:rPr>
            <w:rStyle w:val="Hyperlnk"/>
          </w:rPr>
          <w:t>https://en.wikipedia.org/wiki/Posterior_column</w:t>
        </w:r>
      </w:hyperlink>
      <w:r w:rsidR="00402774">
        <w:t>)</w:t>
      </w:r>
    </w:p>
    <w:p w14:paraId="5ACC77E3" w14:textId="77777777" w:rsidR="006A169A" w:rsidRDefault="006A169A" w:rsidP="006A169A"/>
    <w:p w14:paraId="2129AD07" w14:textId="77777777" w:rsidR="00D72BC4" w:rsidRDefault="00D72BC4" w:rsidP="006A169A"/>
    <w:p w14:paraId="56DF9738" w14:textId="77777777" w:rsidR="00D72BC4" w:rsidRDefault="00D72BC4" w:rsidP="006A169A"/>
    <w:p w14:paraId="71202DFB" w14:textId="098BEC4A" w:rsidR="006A169A" w:rsidRDefault="006A169A" w:rsidP="006A169A">
      <w:r>
        <w:t>b) V</w:t>
      </w:r>
      <w:r w:rsidRPr="0027158E">
        <w:t>ilken information</w:t>
      </w:r>
      <w:r w:rsidR="00BC45EF">
        <w:t xml:space="preserve"> tillför de</w:t>
      </w:r>
      <w:r>
        <w:t>?  Är informationen på samma sida som den berörda arm/ben?  Var korsar information?</w:t>
      </w:r>
      <w:r w:rsidR="008168F7">
        <w:t xml:space="preserve"> (</w:t>
      </w:r>
      <w:hyperlink r:id="rId58" w:history="1">
        <w:r w:rsidR="008168F7" w:rsidRPr="00402774">
          <w:rPr>
            <w:rStyle w:val="Hyperlnk"/>
          </w:rPr>
          <w:t>https://en.wikipedia.org/wiki/Posterior_column</w:t>
        </w:r>
      </w:hyperlink>
      <w:r w:rsidR="00BC45EF">
        <w:t>)</w:t>
      </w:r>
    </w:p>
    <w:p w14:paraId="7A90F350" w14:textId="77777777" w:rsidR="008A6E0C" w:rsidRDefault="008A6E0C" w:rsidP="008A6E0C"/>
    <w:p w14:paraId="5AB92997" w14:textId="77777777" w:rsidR="00D72BC4" w:rsidRDefault="00D72BC4" w:rsidP="008A6E0C"/>
    <w:p w14:paraId="0C7D756D" w14:textId="77777777" w:rsidR="00D72BC4" w:rsidRDefault="00D72BC4" w:rsidP="008A6E0C"/>
    <w:p w14:paraId="25D32B17" w14:textId="77777777" w:rsidR="006A169A" w:rsidRPr="006A169A" w:rsidRDefault="006A169A" w:rsidP="00793AE1">
      <w:pPr>
        <w:pStyle w:val="Rubrik2"/>
      </w:pPr>
      <w:bookmarkStart w:id="169" w:name="_Toc316651581"/>
      <w:bookmarkStart w:id="170" w:name="_Toc317260851"/>
      <w:bookmarkStart w:id="171" w:name="_Toc317262080"/>
      <w:bookmarkStart w:id="172" w:name="_Toc317354336"/>
      <w:bookmarkStart w:id="173" w:name="_Toc368680626"/>
      <w:bookmarkStart w:id="174" w:name="_Toc368680680"/>
      <w:bookmarkStart w:id="175" w:name="_Toc368680889"/>
      <w:bookmarkStart w:id="176" w:name="_Toc368681261"/>
      <w:r>
        <w:t>3-</w:t>
      </w:r>
      <w:r w:rsidRPr="006A169A">
        <w:t>Tractus spinothalamicus</w:t>
      </w:r>
      <w:bookmarkEnd w:id="169"/>
      <w:bookmarkEnd w:id="170"/>
      <w:bookmarkEnd w:id="171"/>
      <w:bookmarkEnd w:id="172"/>
      <w:bookmarkEnd w:id="173"/>
      <w:bookmarkEnd w:id="174"/>
      <w:bookmarkEnd w:id="175"/>
      <w:bookmarkEnd w:id="176"/>
    </w:p>
    <w:p w14:paraId="3128E1E8" w14:textId="332D5C40" w:rsidR="006A169A" w:rsidRDefault="006A169A" w:rsidP="006A169A">
      <w:r>
        <w:t>a) V</w:t>
      </w:r>
      <w:r w:rsidRPr="0027158E">
        <w:t>ar</w:t>
      </w:r>
      <w:r>
        <w:t xml:space="preserve"> ligger trac</w:t>
      </w:r>
      <w:r w:rsidR="00994722">
        <w:t>t</w:t>
      </w:r>
      <w:r>
        <w:t>us spinothalamicus?</w:t>
      </w:r>
      <w:r w:rsidR="004923F4">
        <w:t xml:space="preserve"> (</w:t>
      </w:r>
      <w:hyperlink r:id="rId59" w:history="1">
        <w:r w:rsidR="004923F4" w:rsidRPr="004923F4">
          <w:rPr>
            <w:rStyle w:val="Hyperlnk"/>
          </w:rPr>
          <w:t>https://en.wikipedia.org/wiki/Spinothalamic_tract</w:t>
        </w:r>
      </w:hyperlink>
      <w:r w:rsidR="004923F4">
        <w:t>)</w:t>
      </w:r>
    </w:p>
    <w:p w14:paraId="086F3EE0" w14:textId="77777777" w:rsidR="006A169A" w:rsidRDefault="006A169A" w:rsidP="006A169A"/>
    <w:p w14:paraId="440E9BD5" w14:textId="77777777" w:rsidR="00D72BC4" w:rsidRDefault="00D72BC4" w:rsidP="006A169A"/>
    <w:p w14:paraId="7F7D0DEC" w14:textId="77777777" w:rsidR="00D72BC4" w:rsidRDefault="00D72BC4" w:rsidP="006A169A"/>
    <w:p w14:paraId="2ECBD6B1" w14:textId="7F5DE5A4" w:rsidR="006A169A" w:rsidRDefault="006A169A" w:rsidP="006A169A">
      <w:r>
        <w:t>b) V</w:t>
      </w:r>
      <w:r w:rsidRPr="0027158E">
        <w:t>ilken information</w:t>
      </w:r>
      <w:r>
        <w:t xml:space="preserve"> tillför den?  Är informationen på samma sida som den berörda arm/ben?  Var korsar information?</w:t>
      </w:r>
      <w:proofErr w:type="gramStart"/>
      <w:r w:rsidR="003816CB">
        <w:t xml:space="preserve"> (</w:t>
      </w:r>
      <w:hyperlink r:id="rId60" w:history="1">
        <w:r w:rsidR="003816CB" w:rsidRPr="004923F4">
          <w:rPr>
            <w:rStyle w:val="Hyperlnk"/>
          </w:rPr>
          <w:t>https://en.wikipedia.org/wiki/Spinothalamic_tract</w:t>
        </w:r>
      </w:hyperlink>
      <w:r w:rsidR="003816CB">
        <w:t>;</w:t>
      </w:r>
      <w:proofErr w:type="gramEnd"/>
      <w:r w:rsidR="003816CB">
        <w:t xml:space="preserve"> </w:t>
      </w:r>
    </w:p>
    <w:p w14:paraId="5CF80A6F" w14:textId="77777777" w:rsidR="0027158E" w:rsidRDefault="0027158E">
      <w:pPr>
        <w:rPr>
          <w:b/>
        </w:rPr>
      </w:pPr>
    </w:p>
    <w:p w14:paraId="7B8C04E0" w14:textId="77777777" w:rsidR="00D72BC4" w:rsidRDefault="00D72BC4">
      <w:pPr>
        <w:rPr>
          <w:b/>
        </w:rPr>
      </w:pPr>
    </w:p>
    <w:p w14:paraId="45A4062D" w14:textId="77777777" w:rsidR="00D72BC4" w:rsidRDefault="00D72BC4">
      <w:pPr>
        <w:rPr>
          <w:b/>
        </w:rPr>
      </w:pPr>
    </w:p>
    <w:p w14:paraId="32B51EC4" w14:textId="77777777" w:rsidR="006A169A" w:rsidRPr="004A3ED1" w:rsidRDefault="006A169A" w:rsidP="00793AE1">
      <w:pPr>
        <w:pStyle w:val="Rubrik2"/>
      </w:pPr>
      <w:bookmarkStart w:id="177" w:name="_Toc316651582"/>
      <w:bookmarkStart w:id="178" w:name="_Toc317260852"/>
      <w:bookmarkStart w:id="179" w:name="_Toc317262081"/>
      <w:bookmarkStart w:id="180" w:name="_Toc317354337"/>
      <w:bookmarkStart w:id="181" w:name="_Toc368680627"/>
      <w:bookmarkStart w:id="182" w:name="_Toc368680681"/>
      <w:bookmarkStart w:id="183" w:name="_Toc368680890"/>
      <w:bookmarkStart w:id="184" w:name="_Toc368681262"/>
      <w:r w:rsidRPr="004A3ED1">
        <w:t>4-Neurogen chock</w:t>
      </w:r>
      <w:r w:rsidR="004A3ED1">
        <w:t xml:space="preserve"> vs spinal chock</w:t>
      </w:r>
      <w:bookmarkEnd w:id="177"/>
      <w:bookmarkEnd w:id="178"/>
      <w:bookmarkEnd w:id="179"/>
      <w:bookmarkEnd w:id="180"/>
      <w:bookmarkEnd w:id="181"/>
      <w:bookmarkEnd w:id="182"/>
      <w:bookmarkEnd w:id="183"/>
      <w:bookmarkEnd w:id="184"/>
    </w:p>
    <w:p w14:paraId="696A01E5" w14:textId="66CE73E3" w:rsidR="006A169A" w:rsidRDefault="006A169A">
      <w:r>
        <w:t xml:space="preserve">a) Vilka kliniska fynd förväntar </w:t>
      </w:r>
      <w:r w:rsidR="002440A3">
        <w:t xml:space="preserve">man </w:t>
      </w:r>
      <w:r>
        <w:t>hitta vid ABCDE hos en patient med neurogen chock?</w:t>
      </w:r>
      <w:r w:rsidR="003816CB">
        <w:t xml:space="preserve"> (</w:t>
      </w:r>
      <w:hyperlink r:id="rId61" w:history="1">
        <w:r w:rsidR="003816CB" w:rsidRPr="003816CB">
          <w:rPr>
            <w:rStyle w:val="Hyperlnk"/>
          </w:rPr>
          <w:t>Thumbikat 2009</w:t>
        </w:r>
      </w:hyperlink>
      <w:r w:rsidR="00E26B4A">
        <w:fldChar w:fldCharType="begin"/>
      </w:r>
      <w:r w:rsidR="00D71BC6">
        <w:instrText xml:space="preserve"> ADDIN EN.CITE &lt;EndNote&gt;&lt;Cite&gt;&lt;Author&gt;Thumbikat&lt;/Author&gt;&lt;Year&gt;2005&lt;/Year&gt;&lt;RecNum&gt;280&lt;/RecNum&gt;&lt;DisplayText&gt;[11]&lt;/DisplayText&gt;&lt;record&gt;&lt;rec-number&gt;280&lt;/rec-number&gt;&lt;foreign-keys&gt;&lt;key app="EN" db-id="5rd9tv29z5xd0revrw5xdxzy5w5zpd9tvz55" timestamp="0"&gt;280&lt;/key&gt;&lt;/foreign-keys&gt;&lt;ref-type name="Journal Article"&gt;17&lt;/ref-type&gt;&lt;contributors&gt;&lt;authors&gt;&lt;author&gt;Thumbikat, P.&lt;/author&gt;&lt;author&gt;McClelland, M.R.&lt;/author&gt;&lt;/authors&gt;&lt;/contributors&gt;&lt;titles&gt;&lt;title&gt;Acute injury to the spinal cord&lt;/title&gt;&lt;secondary-title&gt;Surgery 2005&lt;/secondary-title&gt;&lt;/titles&gt;&lt;pages&gt;13–18&lt;/pages&gt;&lt;number&gt;23&lt;/number&gt;&lt;dates&gt;&lt;year&gt;2005&lt;/year&gt;&lt;/dates&gt;&lt;urls&gt;&lt;/urls&gt;&lt;/record&gt;&lt;/Cite&gt;&lt;/EndNote&gt;</w:instrText>
      </w:r>
      <w:r w:rsidR="00E26B4A">
        <w:fldChar w:fldCharType="separate"/>
      </w:r>
      <w:r w:rsidR="00D71BC6">
        <w:rPr>
          <w:noProof/>
        </w:rPr>
        <w:t>[</w:t>
      </w:r>
      <w:hyperlink w:anchor="_ENREF_11" w:tooltip="Thumbikat, 2005 #280" w:history="1">
        <w:r w:rsidR="00D71BC6">
          <w:rPr>
            <w:noProof/>
          </w:rPr>
          <w:t>11</w:t>
        </w:r>
      </w:hyperlink>
      <w:r w:rsidR="00D71BC6">
        <w:rPr>
          <w:noProof/>
        </w:rPr>
        <w:t>]</w:t>
      </w:r>
      <w:r w:rsidR="00E26B4A">
        <w:fldChar w:fldCharType="end"/>
      </w:r>
      <w:r w:rsidR="00393892">
        <w:t xml:space="preserve"> s282)</w:t>
      </w:r>
    </w:p>
    <w:p w14:paraId="22D78CFA" w14:textId="77777777" w:rsidR="004A3ED1" w:rsidRDefault="004A3ED1"/>
    <w:p w14:paraId="4248240B" w14:textId="77777777" w:rsidR="004A3ED1" w:rsidRDefault="004A3ED1"/>
    <w:p w14:paraId="408DCF7A" w14:textId="77777777" w:rsidR="00D72BC4" w:rsidRDefault="00D72BC4"/>
    <w:p w14:paraId="649B8FF0" w14:textId="017680C2" w:rsidR="004A3ED1" w:rsidRDefault="004A3ED1">
      <w:r>
        <w:t>b) Var är patofysiologin vid neurogen chock?</w:t>
      </w:r>
      <w:r w:rsidR="00393892">
        <w:t xml:space="preserve"> (</w:t>
      </w:r>
      <w:hyperlink r:id="rId62" w:history="1">
        <w:r w:rsidR="00393892" w:rsidRPr="003816CB">
          <w:rPr>
            <w:rStyle w:val="Hyperlnk"/>
          </w:rPr>
          <w:t>Thumbikat 2009</w:t>
        </w:r>
      </w:hyperlink>
      <w:r w:rsidR="00E26B4A">
        <w:fldChar w:fldCharType="begin"/>
      </w:r>
      <w:r w:rsidR="00D71BC6">
        <w:instrText xml:space="preserve"> ADDIN EN.CITE &lt;EndNote&gt;&lt;Cite&gt;&lt;Author&gt;Thumbikat&lt;/Author&gt;&lt;Year&gt;2005&lt;/Year&gt;&lt;RecNum&gt;280&lt;/RecNum&gt;&lt;DisplayText&gt;[11]&lt;/DisplayText&gt;&lt;record&gt;&lt;rec-number&gt;280&lt;/rec-number&gt;&lt;foreign-keys&gt;&lt;key app="EN" db-id="5rd9tv29z5xd0revrw5xdxzy5w5zpd9tvz55" timestamp="0"&gt;280&lt;/key&gt;&lt;/foreign-keys&gt;&lt;ref-type name="Journal Article"&gt;17&lt;/ref-type&gt;&lt;contributors&gt;&lt;authors&gt;&lt;author&gt;Thumbikat, P.&lt;/author&gt;&lt;author&gt;McClelland, M.R.&lt;/author&gt;&lt;/authors&gt;&lt;/contributors&gt;&lt;titles&gt;&lt;title&gt;Acute injury to the spinal cord&lt;/title&gt;&lt;secondary-title&gt;Surgery 2005&lt;/secondary-title&gt;&lt;/titles&gt;&lt;pages&gt;13–18&lt;/pages&gt;&lt;number&gt;23&lt;/number&gt;&lt;dates&gt;&lt;year&gt;2005&lt;/year&gt;&lt;/dates&gt;&lt;urls&gt;&lt;/urls&gt;&lt;/record&gt;&lt;/Cite&gt;&lt;/EndNote&gt;</w:instrText>
      </w:r>
      <w:r w:rsidR="00E26B4A">
        <w:fldChar w:fldCharType="separate"/>
      </w:r>
      <w:r w:rsidR="00D71BC6">
        <w:rPr>
          <w:noProof/>
        </w:rPr>
        <w:t>[</w:t>
      </w:r>
      <w:hyperlink w:anchor="_ENREF_11" w:tooltip="Thumbikat, 2005 #280" w:history="1">
        <w:r w:rsidR="00D71BC6">
          <w:rPr>
            <w:noProof/>
          </w:rPr>
          <w:t>11</w:t>
        </w:r>
      </w:hyperlink>
      <w:r w:rsidR="00D71BC6">
        <w:rPr>
          <w:noProof/>
        </w:rPr>
        <w:t>]</w:t>
      </w:r>
      <w:r w:rsidR="00E26B4A">
        <w:fldChar w:fldCharType="end"/>
      </w:r>
      <w:r w:rsidR="00393892">
        <w:t xml:space="preserve"> s282)</w:t>
      </w:r>
    </w:p>
    <w:p w14:paraId="3EEDD124" w14:textId="77777777" w:rsidR="004A3ED1" w:rsidRDefault="004A3ED1"/>
    <w:p w14:paraId="1B5D6113" w14:textId="77777777" w:rsidR="00D72BC4" w:rsidRDefault="00D72BC4"/>
    <w:p w14:paraId="6861E300" w14:textId="77777777" w:rsidR="00D72BC4" w:rsidRDefault="00D72BC4"/>
    <w:p w14:paraId="447D1B95" w14:textId="1DBBF966" w:rsidR="004A3ED1" w:rsidRDefault="002440A3">
      <w:r>
        <w:t>c) Hur behandlar man</w:t>
      </w:r>
      <w:r w:rsidR="004A3ED1">
        <w:t xml:space="preserve"> neurogen chock</w:t>
      </w:r>
      <w:r w:rsidR="00574683">
        <w:t xml:space="preserve"> på akuten</w:t>
      </w:r>
      <w:r w:rsidR="004A3ED1">
        <w:t>? (</w:t>
      </w:r>
      <w:hyperlink r:id="rId63" w:history="1">
        <w:r w:rsidR="004A3ED1" w:rsidRPr="00393892">
          <w:rPr>
            <w:rStyle w:val="Hyperlnk"/>
          </w:rPr>
          <w:t>Mokhtari 2015</w:t>
        </w:r>
      </w:hyperlink>
      <w:r w:rsidR="00E26B4A">
        <w:fldChar w:fldCharType="begin"/>
      </w:r>
      <w:r w:rsidR="00D71BC6">
        <w:instrText xml:space="preserve"> ADDIN EN.CITE &lt;EndNote&gt;&lt;Cite&gt;&lt;Author&gt;Mokhtari&lt;/Author&gt;&lt;Year&gt;2015&lt;/Year&gt;&lt;RecNum&gt;1533&lt;/RecNum&gt;&lt;DisplayText&gt;[12]&lt;/DisplayText&gt;&lt;record&gt;&lt;rec-number&gt;1533&lt;/rec-number&gt;&lt;foreign-keys&gt;&lt;key app="EN" db-id="5rd9tv29z5xd0revrw5xdxzy5w5zpd9tvz55" timestamp="0"&gt;1533&lt;/key&gt;&lt;/foreign-keys&gt;&lt;ref-type name="Journal Article"&gt;17&lt;/ref-type&gt;&lt;contributors&gt;&lt;authors&gt;&lt;author&gt;Mokhtari, A.&lt;/author&gt;&lt;author&gt;Dryver, E.&lt;/author&gt;&lt;/authors&gt;&lt;/contributors&gt;&lt;auth-address&gt;Skane&amp;apos;s University Hospital - VO Internmedicin Lund, Sweden Skane&amp;apos;s University Hospital - VO Internmedicin Lund, Sweden.&amp;#xD;Skane&amp;apos;s University Hospital - Akutkliniken Lund, Sweden Skane&amp;apos;s University Hospital - Akutkliniken Lund, Sweden.&lt;/auth-address&gt;&lt;titles&gt;&lt;title&gt;ABC om Chock på akuten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volume&gt;112&lt;/volume&gt;&lt;edition&gt;2015/12/15&lt;/edition&gt;&lt;dates&gt;&lt;year&gt;2015&lt;/year&gt;&lt;/dates&gt;&lt;orig-pub&gt;ABC om - Chock pa akuten.&lt;/orig-pub&gt;&lt;isbn&gt;1652-7518 (Electronic)&amp;#xD;0023-7205 (Linking)&lt;/isbn&gt;&lt;accession-num&gt;26661260&lt;/accession-num&gt;&lt;urls&gt;&lt;related-urls&gt;&lt;url&gt;http://www.ncbi.nlm.nih.gov/pubmed/26661260&lt;/url&gt;&lt;/related-urls&gt;&lt;/urls&gt;&lt;language&gt;swe&lt;/language&gt;&lt;/record&gt;&lt;/Cite&gt;&lt;/EndNote&gt;</w:instrText>
      </w:r>
      <w:r w:rsidR="00E26B4A">
        <w:fldChar w:fldCharType="separate"/>
      </w:r>
      <w:r w:rsidR="00D71BC6">
        <w:rPr>
          <w:noProof/>
        </w:rPr>
        <w:t>[</w:t>
      </w:r>
      <w:hyperlink w:anchor="_ENREF_12" w:tooltip="Mokhtari, 2015 #1533" w:history="1">
        <w:r w:rsidR="00D71BC6">
          <w:rPr>
            <w:noProof/>
          </w:rPr>
          <w:t>12</w:t>
        </w:r>
      </w:hyperlink>
      <w:r w:rsidR="00D71BC6">
        <w:rPr>
          <w:noProof/>
        </w:rPr>
        <w:t>]</w:t>
      </w:r>
      <w:r w:rsidR="00E26B4A">
        <w:fldChar w:fldCharType="end"/>
      </w:r>
      <w:r w:rsidR="004A3ED1">
        <w:t xml:space="preserve"> s</w:t>
      </w:r>
      <w:r w:rsidR="007208D0">
        <w:t>6</w:t>
      </w:r>
      <w:r w:rsidR="004A3ED1">
        <w:t>)</w:t>
      </w:r>
    </w:p>
    <w:p w14:paraId="0E98043D" w14:textId="77777777" w:rsidR="004A3ED1" w:rsidRDefault="004A3ED1"/>
    <w:p w14:paraId="0E4E73AF" w14:textId="77777777" w:rsidR="00D72BC4" w:rsidRDefault="00D72BC4"/>
    <w:p w14:paraId="78E75B38" w14:textId="77777777" w:rsidR="004A3ED1" w:rsidRDefault="004A3ED1"/>
    <w:p w14:paraId="5EA362FC" w14:textId="70F13821" w:rsidR="004A3ED1" w:rsidRDefault="004A3ED1">
      <w:r>
        <w:t>d) Vad menas med ’spinal chock’?</w:t>
      </w:r>
      <w:r w:rsidR="00FA6CDD">
        <w:t xml:space="preserve"> (</w:t>
      </w:r>
      <w:hyperlink r:id="rId64" w:history="1">
        <w:r w:rsidR="00FA6CDD" w:rsidRPr="00D765AE">
          <w:rPr>
            <w:rStyle w:val="Hyperlnk"/>
          </w:rPr>
          <w:t>Holtz 2009</w:t>
        </w:r>
      </w:hyperlink>
      <w:r w:rsidR="00E26B4A">
        <w:fldChar w:fldCharType="begin"/>
      </w:r>
      <w:r w:rsidR="00D71BC6">
        <w:instrText xml:space="preserve"> ADDIN EN.CITE &lt;EndNote&gt;&lt;Cite&gt;&lt;Author&gt;Holtz&lt;/Author&gt;&lt;Year&gt;2009&lt;/Year&gt;&lt;RecNum&gt;1540&lt;/RecNum&gt;&lt;DisplayText&gt;[13]&lt;/DisplayText&gt;&lt;record&gt;&lt;rec-number&gt;1540&lt;/rec-number&gt;&lt;foreign-keys&gt;&lt;key app="EN" db-id="5rd9tv29z5xd0revrw5xdxzy5w5zpd9tvz55" timestamp="0"&gt;1540&lt;/key&gt;&lt;/foreign-keys&gt;&lt;ref-type name="Journal Article"&gt;17&lt;/ref-type&gt;&lt;contributors&gt;&lt;authors&gt;&lt;author&gt;Holtz, A.&lt;/author&gt;&lt;/authors&gt;&lt;/contributors&gt;&lt;titles&gt;&lt;title&gt;Behandling av akut ryggmärgsskada&lt;/title&gt;&lt;secondary-title&gt;Läkartidningen&lt;/secondary-title&gt;&lt;/titles&gt;&lt;periodical&gt;&lt;full-title&gt;Lakartidningen&lt;/full-title&gt;&lt;abbr-1&gt;Lakartidningen&lt;/abbr-1&gt;&lt;/periodical&gt;&lt;pages&gt;757-762&lt;/pages&gt;&lt;volume&gt;106&lt;/volume&gt;&lt;number&gt;11&lt;/number&gt;&lt;dates&gt;&lt;year&gt;2009&lt;/year&gt;&lt;/dates&gt;&lt;urls&gt;&lt;/urls&gt;&lt;/record&gt;&lt;/Cite&gt;&lt;/EndNote&gt;</w:instrText>
      </w:r>
      <w:r w:rsidR="00E26B4A">
        <w:fldChar w:fldCharType="separate"/>
      </w:r>
      <w:r w:rsidR="00D71BC6">
        <w:rPr>
          <w:noProof/>
        </w:rPr>
        <w:t>[</w:t>
      </w:r>
      <w:hyperlink w:anchor="_ENREF_13" w:tooltip="Holtz, 2009 #1540" w:history="1">
        <w:r w:rsidR="00D71BC6">
          <w:rPr>
            <w:noProof/>
          </w:rPr>
          <w:t>13</w:t>
        </w:r>
      </w:hyperlink>
      <w:r w:rsidR="00D71BC6">
        <w:rPr>
          <w:noProof/>
        </w:rPr>
        <w:t>]</w:t>
      </w:r>
      <w:r w:rsidR="00E26B4A">
        <w:fldChar w:fldCharType="end"/>
      </w:r>
      <w:r w:rsidR="00FA6CDD">
        <w:t xml:space="preserve"> s757)</w:t>
      </w:r>
    </w:p>
    <w:p w14:paraId="1E2A0537" w14:textId="77777777" w:rsidR="00D72BC4" w:rsidRDefault="00D72BC4">
      <w:bookmarkStart w:id="185" w:name="_Toc316651583"/>
      <w:bookmarkStart w:id="186" w:name="_Toc317260853"/>
      <w:r>
        <w:rPr>
          <w:b/>
          <w:bCs/>
        </w:rPr>
        <w:br w:type="page"/>
      </w:r>
    </w:p>
    <w:p w14:paraId="0F28F7B4" w14:textId="06A90B7A" w:rsidR="004A3ED1" w:rsidRPr="004A3ED1" w:rsidRDefault="004A3ED1" w:rsidP="00793AE1">
      <w:pPr>
        <w:pStyle w:val="Rubrik2"/>
      </w:pPr>
      <w:bookmarkStart w:id="187" w:name="_Toc317262082"/>
      <w:bookmarkStart w:id="188" w:name="_Toc317354338"/>
      <w:bookmarkStart w:id="189" w:name="_Toc368680628"/>
      <w:bookmarkStart w:id="190" w:name="_Toc368680682"/>
      <w:bookmarkStart w:id="191" w:name="_Toc368680891"/>
      <w:bookmarkStart w:id="192" w:name="_Toc368681263"/>
      <w:r w:rsidRPr="004A3ED1">
        <w:lastRenderedPageBreak/>
        <w:t>5-Cord Syndromes</w:t>
      </w:r>
      <w:bookmarkEnd w:id="185"/>
      <w:bookmarkEnd w:id="186"/>
      <w:bookmarkEnd w:id="187"/>
      <w:bookmarkEnd w:id="188"/>
      <w:bookmarkEnd w:id="189"/>
      <w:bookmarkEnd w:id="190"/>
      <w:bookmarkEnd w:id="191"/>
      <w:bookmarkEnd w:id="192"/>
    </w:p>
    <w:p w14:paraId="31B3744E" w14:textId="58D3B954" w:rsidR="008A6E0C" w:rsidRPr="008A6E0C" w:rsidRDefault="004A3ED1">
      <w:r>
        <w:t xml:space="preserve">a) </w:t>
      </w:r>
      <w:r w:rsidR="008A6E0C" w:rsidRPr="008A6E0C">
        <w:t>Total Cord Syndrome</w:t>
      </w:r>
      <w:r>
        <w:t xml:space="preserve"> på T</w:t>
      </w:r>
      <w:r w:rsidR="00460590">
        <w:t>h</w:t>
      </w:r>
      <w:r>
        <w:t>10</w:t>
      </w:r>
      <w:r w:rsidR="00460590">
        <w:t xml:space="preserve"> </w:t>
      </w:r>
      <w:proofErr w:type="gramStart"/>
      <w:r w:rsidR="00460590">
        <w:t>nivån</w:t>
      </w:r>
      <w:r>
        <w:t>:  vilka</w:t>
      </w:r>
      <w:proofErr w:type="gramEnd"/>
      <w:r>
        <w:t xml:space="preserve"> fynd förväntar du hitta vid ABCDE?</w:t>
      </w:r>
      <w:r w:rsidR="00460590">
        <w:t xml:space="preserve"> (</w:t>
      </w:r>
      <w:hyperlink r:id="rId65" w:history="1">
        <w:r w:rsidR="00460590" w:rsidRPr="00460590">
          <w:rPr>
            <w:rStyle w:val="Hyperlnk"/>
          </w:rPr>
          <w:t>https://en.wikipedia.org/wiki/Spinal_cord_injury</w:t>
        </w:r>
      </w:hyperlink>
      <w:r w:rsidR="00AB0844">
        <w:t xml:space="preserve"> Complete and incomplete injuries)</w:t>
      </w:r>
    </w:p>
    <w:p w14:paraId="4C81ABDA" w14:textId="77777777" w:rsidR="008A6E0C" w:rsidRDefault="008A6E0C"/>
    <w:p w14:paraId="4D16C3CE" w14:textId="77777777" w:rsidR="00D72BC4" w:rsidRDefault="00D72BC4"/>
    <w:p w14:paraId="7D6291D8" w14:textId="77777777" w:rsidR="00D72BC4" w:rsidRPr="008A6E0C" w:rsidRDefault="00D72BC4"/>
    <w:p w14:paraId="25AAAA08" w14:textId="17969D1E" w:rsidR="008A6E0C" w:rsidRPr="008A6E0C" w:rsidRDefault="004A3ED1">
      <w:r>
        <w:t xml:space="preserve">b) </w:t>
      </w:r>
      <w:r w:rsidR="008A6E0C" w:rsidRPr="008A6E0C">
        <w:t>Brown-Séquard Syndrome</w:t>
      </w:r>
      <w:r>
        <w:t xml:space="preserve"> på </w:t>
      </w:r>
      <w:proofErr w:type="gramStart"/>
      <w:r>
        <w:t>T4:  vilka</w:t>
      </w:r>
      <w:proofErr w:type="gramEnd"/>
      <w:r>
        <w:t xml:space="preserve"> fynd förväntar du hitta vid ABCDE?</w:t>
      </w:r>
      <w:r w:rsidR="00460590">
        <w:t xml:space="preserve"> (</w:t>
      </w:r>
      <w:hyperlink r:id="rId66" w:history="1">
        <w:r w:rsidR="00460590" w:rsidRPr="00460590">
          <w:rPr>
            <w:rStyle w:val="Hyperlnk"/>
          </w:rPr>
          <w:t>https://en.wikipedia.org/wiki/Spinal_cord_injury</w:t>
        </w:r>
      </w:hyperlink>
      <w:r w:rsidR="00AB0844">
        <w:t xml:space="preserve"> Brown-Séquard syndrome)</w:t>
      </w:r>
    </w:p>
    <w:p w14:paraId="1F49B499" w14:textId="77777777" w:rsidR="008A6E0C" w:rsidRDefault="008A6E0C"/>
    <w:p w14:paraId="49820DC5" w14:textId="77777777" w:rsidR="00D72BC4" w:rsidRDefault="00D72BC4"/>
    <w:p w14:paraId="1D57139D" w14:textId="77777777" w:rsidR="00D72BC4" w:rsidRPr="008A6E0C" w:rsidRDefault="00D72BC4"/>
    <w:p w14:paraId="69A21431" w14:textId="1C3ADA1E" w:rsidR="008A6E0C" w:rsidRDefault="004A3ED1">
      <w:r>
        <w:t xml:space="preserve">c) </w:t>
      </w:r>
      <w:r w:rsidR="008A6E0C" w:rsidRPr="008A6E0C">
        <w:t xml:space="preserve">Central Cord </w:t>
      </w:r>
      <w:proofErr w:type="gramStart"/>
      <w:r w:rsidR="008A6E0C" w:rsidRPr="008A6E0C">
        <w:t>Syndrome</w:t>
      </w:r>
      <w:r>
        <w:t>:  vilka</w:t>
      </w:r>
      <w:proofErr w:type="gramEnd"/>
      <w:r>
        <w:t xml:space="preserve"> fynd är vanligast?  Var sitter skadan oftast och vad är den typiska skademekanismen?</w:t>
      </w:r>
      <w:r w:rsidR="00460590">
        <w:t xml:space="preserve"> (</w:t>
      </w:r>
      <w:hyperlink r:id="rId67" w:history="1">
        <w:r w:rsidR="00460590" w:rsidRPr="00460590">
          <w:rPr>
            <w:rStyle w:val="Hyperlnk"/>
          </w:rPr>
          <w:t>https://en.wikipedia.org/wiki/Spinal_cord_injury</w:t>
        </w:r>
      </w:hyperlink>
      <w:r w:rsidR="002440A3">
        <w:t xml:space="preserve"> Central cord syndrome)</w:t>
      </w:r>
    </w:p>
    <w:p w14:paraId="18CE80ED" w14:textId="77777777" w:rsidR="002440A3" w:rsidRDefault="002440A3"/>
    <w:p w14:paraId="09ED8800" w14:textId="77777777" w:rsidR="00BF6F88" w:rsidRDefault="00BF6F88"/>
    <w:p w14:paraId="309827BB" w14:textId="77777777" w:rsidR="00D72BC4" w:rsidRDefault="00D72BC4"/>
    <w:p w14:paraId="58390587" w14:textId="77777777" w:rsidR="00D72BC4" w:rsidRDefault="00D72BC4"/>
    <w:p w14:paraId="59ED69A1" w14:textId="0CB1BC6F" w:rsidR="00BF6F88" w:rsidRDefault="005E4BF6">
      <w:r>
        <w:t>d</w:t>
      </w:r>
      <w:r w:rsidR="00793AE1">
        <w:t xml:space="preserve">) </w:t>
      </w:r>
      <w:r w:rsidR="00BF6F88">
        <w:t xml:space="preserve">Conus </w:t>
      </w:r>
      <w:proofErr w:type="gramStart"/>
      <w:r w:rsidR="00BF6F88">
        <w:t>Medullaris</w:t>
      </w:r>
      <w:r w:rsidR="00AB0844">
        <w:t xml:space="preserve">:  </w:t>
      </w:r>
      <w:r w:rsidR="00305E86">
        <w:t>vad</w:t>
      </w:r>
      <w:proofErr w:type="gramEnd"/>
      <w:r w:rsidR="00305E86">
        <w:t xml:space="preserve"> är patofysiologin, och </w:t>
      </w:r>
      <w:r w:rsidR="00AB0844">
        <w:t>vilka fynd förekommer?</w:t>
      </w:r>
      <w:r w:rsidR="00460590">
        <w:t xml:space="preserve"> (</w:t>
      </w:r>
      <w:hyperlink r:id="rId68" w:history="1">
        <w:r w:rsidR="00460590" w:rsidRPr="00460590">
          <w:rPr>
            <w:rStyle w:val="Hyperlnk"/>
          </w:rPr>
          <w:t>https://en.wikipedia.org/wiki/Spinal_cord_injury</w:t>
        </w:r>
      </w:hyperlink>
      <w:r w:rsidR="00AB0844">
        <w:t xml:space="preserve"> Conus medullaris and cauda equina syndromes)</w:t>
      </w:r>
    </w:p>
    <w:p w14:paraId="03FA32D0" w14:textId="77777777" w:rsidR="00867B50" w:rsidRDefault="00867B50"/>
    <w:p w14:paraId="62093346" w14:textId="77777777" w:rsidR="00D72BC4" w:rsidRDefault="00D72BC4"/>
    <w:p w14:paraId="363AF0D3" w14:textId="77777777" w:rsidR="00351556" w:rsidRDefault="00351556"/>
    <w:p w14:paraId="6EFF190C" w14:textId="1996B6A2" w:rsidR="005E4BF6" w:rsidRDefault="005E4BF6" w:rsidP="005E4BF6">
      <w:r>
        <w:t xml:space="preserve">e) Cauda Equina </w:t>
      </w:r>
      <w:proofErr w:type="gramStart"/>
      <w:r>
        <w:t xml:space="preserve">syndrom:  </w:t>
      </w:r>
      <w:r w:rsidR="00305E86">
        <w:t>vad</w:t>
      </w:r>
      <w:proofErr w:type="gramEnd"/>
      <w:r w:rsidR="00305E86">
        <w:t xml:space="preserve"> är patofysiologin, och </w:t>
      </w:r>
      <w:r>
        <w:t>vilka fynd förekommer? (</w:t>
      </w:r>
      <w:hyperlink r:id="rId69" w:history="1">
        <w:r w:rsidRPr="00460590">
          <w:rPr>
            <w:rStyle w:val="Hyperlnk"/>
          </w:rPr>
          <w:t>https://en.wikipedia.org/wiki/Spinal_cord_injury</w:t>
        </w:r>
      </w:hyperlink>
      <w:r>
        <w:t xml:space="preserve"> Conus medullaris and cauda equina syndromes)</w:t>
      </w:r>
    </w:p>
    <w:p w14:paraId="4B70C5D6" w14:textId="77777777" w:rsidR="005E4BF6" w:rsidRDefault="005E4BF6" w:rsidP="005E4BF6"/>
    <w:p w14:paraId="20AACB44" w14:textId="77777777" w:rsidR="005E4BF6" w:rsidRDefault="005E4BF6" w:rsidP="005E4BF6"/>
    <w:p w14:paraId="2187B567" w14:textId="77777777" w:rsidR="00D224D9" w:rsidRDefault="00D224D9"/>
    <w:p w14:paraId="6E46ECF5" w14:textId="52CC525E" w:rsidR="00D224D9" w:rsidRDefault="00793AE1" w:rsidP="00793AE1">
      <w:pPr>
        <w:pStyle w:val="Rubrik2"/>
      </w:pPr>
      <w:bookmarkStart w:id="193" w:name="_Toc316651584"/>
      <w:bookmarkStart w:id="194" w:name="_Toc317260854"/>
      <w:bookmarkStart w:id="195" w:name="_Toc317262083"/>
      <w:bookmarkStart w:id="196" w:name="_Toc317354339"/>
      <w:bookmarkStart w:id="197" w:name="_Toc368680629"/>
      <w:bookmarkStart w:id="198" w:name="_Toc368680683"/>
      <w:bookmarkStart w:id="199" w:name="_Toc368680892"/>
      <w:bookmarkStart w:id="200" w:name="_Toc368681264"/>
      <w:r>
        <w:t>6-</w:t>
      </w:r>
      <w:r w:rsidR="00D224D9">
        <w:t>Behandling av traumatisk myelopati</w:t>
      </w:r>
      <w:bookmarkEnd w:id="193"/>
      <w:bookmarkEnd w:id="194"/>
      <w:bookmarkEnd w:id="195"/>
      <w:bookmarkEnd w:id="196"/>
      <w:bookmarkEnd w:id="197"/>
      <w:bookmarkEnd w:id="198"/>
      <w:bookmarkEnd w:id="199"/>
      <w:bookmarkEnd w:id="200"/>
    </w:p>
    <w:p w14:paraId="31FD6A37" w14:textId="541DC54A" w:rsidR="00D224D9" w:rsidRDefault="00D224D9">
      <w:r>
        <w:t>a) Hur resonerar man kring blodtrycket?</w:t>
      </w:r>
      <w:r w:rsidR="00BF045C">
        <w:t xml:space="preserve"> (</w:t>
      </w:r>
      <w:hyperlink r:id="rId70" w:history="1">
        <w:r w:rsidR="00BF045C" w:rsidRPr="00BF045C">
          <w:rPr>
            <w:rStyle w:val="Hyperlnk"/>
          </w:rPr>
          <w:t>Ryken 2013</w:t>
        </w:r>
      </w:hyperlink>
      <w:r w:rsidR="00E26B4A">
        <w:fldChar w:fldCharType="begin"/>
      </w:r>
      <w:r w:rsidR="00D71BC6">
        <w:instrText xml:space="preserve"> ADDIN EN.CITE &lt;EndNote&gt;&lt;Cite&gt;&lt;Author&gt;Ryken&lt;/Author&gt;&lt;Year&gt;2013&lt;/Year&gt;&lt;RecNum&gt;760&lt;/RecNum&gt;&lt;DisplayText&gt;[14]&lt;/DisplayText&gt;&lt;record&gt;&lt;rec-number&gt;760&lt;/rec-number&gt;&lt;foreign-keys&gt;&lt;key app="EN" db-id="5rd9tv29z5xd0revrw5xdxzy5w5zpd9tvz55" timestamp="0"&gt;760&lt;/key&gt;&lt;/foreign-keys&gt;&lt;ref-type name="Journal Article"&gt;17&lt;/ref-type&gt;&lt;contributors&gt;&lt;authors&gt;&lt;author&gt;Ryken, T. C.&lt;/author&gt;&lt;author&gt;Hurlbert, R. J.&lt;/author&gt;&lt;author&gt;Hadley, M. N.&lt;/author&gt;&lt;author&gt;Aarabi, B.&lt;/author&gt;&lt;author&gt;Dhall, S. S.&lt;/author&gt;&lt;author&gt;Gelb, D. E.&lt;/author&gt;&lt;author&gt;Rozzelle, C. J.&lt;/author&gt;&lt;author&gt;Theodore, N.&lt;/author&gt;&lt;author&gt;Walters, B. C.&lt;/author&gt;&lt;/authors&gt;&lt;/contributors&gt;&lt;auth-address&gt;Iowa Spine &amp;amp; Brain Institute, University of Iowa, Waterloo/Iowa City, IA, USA.&lt;/auth-address&gt;&lt;titles&gt;&lt;title&gt;The acute cardiopulmonary management of patients with cervical spinal cord injuries&lt;/title&gt;&lt;secondary-title&gt;Neurosurgery&lt;/secondary-title&gt;&lt;alt-title&gt;Neurosurgery&lt;/alt-title&gt;&lt;/titles&gt;&lt;pages&gt;84-92&lt;/pages&gt;&lt;volume&gt;72 Suppl 2&lt;/volume&gt;&lt;edition&gt;2013/03/30&lt;/edition&gt;&lt;keywords&gt;&lt;keyword&gt;Cervical Vertebrae/*injuries&lt;/keyword&gt;&lt;keyword&gt;Humans&lt;/keyword&gt;&lt;keyword&gt;Intensive Care/methods&lt;/keyword&gt;&lt;keyword&gt;Intensive Care Units&lt;/keyword&gt;&lt;keyword&gt;Lung Diseases/etiology/*therapy&lt;/keyword&gt;&lt;keyword&gt;*Practice Guidelines as Topic&lt;/keyword&gt;&lt;keyword&gt;Respiratory Insufficiency/etiology/*therapy&lt;/keyword&gt;&lt;keyword&gt;Spinal Cord Injuries/complications/*therapy&lt;/keyword&gt;&lt;/keywords&gt;&lt;dates&gt;&lt;year&gt;2013&lt;/year&gt;&lt;pub-dates&gt;&lt;date&gt;Mar&lt;/date&gt;&lt;/pub-dates&gt;&lt;/dates&gt;&lt;isbn&gt;1524-4040 (Electronic)&amp;#xD;0148-396X (Linking)&lt;/isbn&gt;&lt;accession-num&gt;23417181&lt;/accession-num&gt;&lt;work-type&gt;Review&lt;/work-type&gt;&lt;urls&gt;&lt;related-urls&gt;&lt;url&gt;http://www.ncbi.nlm.nih.gov/pubmed/23417181&lt;/url&gt;&lt;/related-urls&gt;&lt;/urls&gt;&lt;electronic-resource-num&gt;10.1227/NEU.0b013e318276ee16&lt;/electronic-resource-num&gt;&lt;language&gt;eng&lt;/language&gt;&lt;/record&gt;&lt;/Cite&gt;&lt;/EndNote&gt;</w:instrText>
      </w:r>
      <w:r w:rsidR="00E26B4A">
        <w:fldChar w:fldCharType="separate"/>
      </w:r>
      <w:r w:rsidR="00D71BC6">
        <w:rPr>
          <w:noProof/>
        </w:rPr>
        <w:t>[</w:t>
      </w:r>
      <w:hyperlink w:anchor="_ENREF_14" w:tooltip="Ryken, 2013 #760" w:history="1">
        <w:r w:rsidR="00D71BC6">
          <w:rPr>
            <w:noProof/>
          </w:rPr>
          <w:t>14</w:t>
        </w:r>
      </w:hyperlink>
      <w:r w:rsidR="00D71BC6">
        <w:rPr>
          <w:noProof/>
        </w:rPr>
        <w:t>]</w:t>
      </w:r>
      <w:r w:rsidR="00E26B4A">
        <w:fldChar w:fldCharType="end"/>
      </w:r>
      <w:r w:rsidR="00BF2011">
        <w:t xml:space="preserve"> Recommendations</w:t>
      </w:r>
      <w:r w:rsidR="00BF045C">
        <w:t>)</w:t>
      </w:r>
    </w:p>
    <w:p w14:paraId="61E09985" w14:textId="77777777" w:rsidR="00D224D9" w:rsidRDefault="00D224D9"/>
    <w:p w14:paraId="2CBA7F5A" w14:textId="77777777" w:rsidR="00D72BC4" w:rsidRDefault="00D72BC4"/>
    <w:p w14:paraId="09B463A9" w14:textId="77777777" w:rsidR="00D72BC4" w:rsidRDefault="00D72BC4"/>
    <w:p w14:paraId="006E5F7B" w14:textId="4A772A93" w:rsidR="00D224D9" w:rsidRDefault="00D224D9">
      <w:r>
        <w:t>b) Rekommenderas kortikosteroid behandling</w:t>
      </w:r>
      <w:r w:rsidR="005C2A31">
        <w:t xml:space="preserve"> vid traumatisk myelopati</w:t>
      </w:r>
      <w:r>
        <w:t>?</w:t>
      </w:r>
      <w:r w:rsidR="00BF045C">
        <w:t xml:space="preserve"> (</w:t>
      </w:r>
      <w:hyperlink r:id="rId71" w:history="1">
        <w:r w:rsidR="00BF045C" w:rsidRPr="00BF2011">
          <w:rPr>
            <w:rStyle w:val="Hyperlnk"/>
          </w:rPr>
          <w:t>Hurlberg 2013</w:t>
        </w:r>
      </w:hyperlink>
      <w:r w:rsidR="00E26B4A">
        <w:fldChar w:fldCharType="begin"/>
      </w:r>
      <w:r w:rsidR="00D71BC6">
        <w:instrText xml:space="preserve"> ADDIN EN.CITE &lt;EndNote&gt;&lt;Cite&gt;&lt;Author&gt;Hurlbert&lt;/Author&gt;&lt;Year&gt;2013&lt;/Year&gt;&lt;RecNum&gt;297&lt;/RecNum&gt;&lt;DisplayText&gt;[15]&lt;/DisplayText&gt;&lt;record&gt;&lt;rec-number&gt;297&lt;/rec-number&gt;&lt;foreign-keys&gt;&lt;key app="EN" db-id="5rd9tv29z5xd0revrw5xdxzy5w5zpd9tvz55" timestamp="0"&gt;297&lt;/key&gt;&lt;/foreign-keys&gt;&lt;ref-type name="Journal Article"&gt;17&lt;/ref-type&gt;&lt;contributors&gt;&lt;authors&gt;&lt;author&gt;Hurlbert, R. J.&lt;/author&gt;&lt;author&gt;Hadley, M. N.&lt;/author&gt;&lt;author&gt;Walters, B. C.&lt;/author&gt;&lt;author&gt;Aarabi, B.&lt;/author&gt;&lt;author&gt;Dhall, S. S.&lt;/author&gt;&lt;author&gt;Gelb, D. E.&lt;/author&gt;&lt;author&gt;Rozzelle, C. J.&lt;/author&gt;&lt;author&gt;Ryken, T. C.&lt;/author&gt;&lt;author&gt;Theodore, N.&lt;/author&gt;&lt;/authors&gt;&lt;/contributors&gt;&lt;auth-address&gt;Department of Clinical Neurosciences, University of Calgary Spine Program, Faculty of Medicine, University of Calgary, Calgary, Alberta, Canada.&lt;/auth-address&gt;&lt;titles&gt;&lt;title&gt;Pharmacological therapy for acute spinal cord injury&lt;/title&gt;&lt;secondary-title&gt;Neurosurgery&lt;/secondary-title&gt;&lt;alt-title&gt;Neurosurgery&lt;/alt-title&gt;&lt;/titles&gt;&lt;pages&gt;93-105&lt;/pages&gt;&lt;volume&gt;72 Suppl 2&lt;/volume&gt;&lt;edition&gt;2013/03/30&lt;/edition&gt;&lt;keywords&gt;&lt;keyword&gt;Cervical Vertebrae/*injuries&lt;/keyword&gt;&lt;keyword&gt;Humans&lt;/keyword&gt;&lt;keyword&gt;Neuroprotective Agents/*therapeutic use&lt;/keyword&gt;&lt;keyword&gt;*Practice Guidelines as Topic&lt;/keyword&gt;&lt;keyword&gt;Spinal Cord Injuries/*drug therapy&lt;/keyword&gt;&lt;/keywords&gt;&lt;dates&gt;&lt;year&gt;2013&lt;/year&gt;&lt;pub-dates&gt;&lt;date&gt;Mar&lt;/date&gt;&lt;/pub-dates&gt;&lt;/dates&gt;&lt;isbn&gt;1524-4040 (Electronic)&amp;#xD;0148-396X (Linking)&lt;/isbn&gt;&lt;accession-num&gt;23417182&lt;/accession-num&gt;&lt;work-type&gt;Review&lt;/work-type&gt;&lt;urls&gt;&lt;related-urls&gt;&lt;url&gt;http://www.ncbi.nlm.nih.gov/pubmed/23417182&lt;/url&gt;&lt;/related-urls&gt;&lt;/urls&gt;&lt;electronic-resource-num&gt;10.1227/NEU.0b013e31827765c6&lt;/electronic-resource-num&gt;&lt;language&gt;eng&lt;/language&gt;&lt;/record&gt;&lt;/Cite&gt;&lt;/EndNote&gt;</w:instrText>
      </w:r>
      <w:r w:rsidR="00E26B4A">
        <w:fldChar w:fldCharType="separate"/>
      </w:r>
      <w:r w:rsidR="00D71BC6">
        <w:rPr>
          <w:noProof/>
        </w:rPr>
        <w:t>[</w:t>
      </w:r>
      <w:hyperlink w:anchor="_ENREF_15" w:tooltip="Hurlbert, 2013 #297" w:history="1">
        <w:r w:rsidR="00D71BC6">
          <w:rPr>
            <w:noProof/>
          </w:rPr>
          <w:t>15</w:t>
        </w:r>
      </w:hyperlink>
      <w:r w:rsidR="00D71BC6">
        <w:rPr>
          <w:noProof/>
        </w:rPr>
        <w:t>]</w:t>
      </w:r>
      <w:r w:rsidR="00E26B4A">
        <w:fldChar w:fldCharType="end"/>
      </w:r>
      <w:r w:rsidR="00BF2011">
        <w:t xml:space="preserve"> Recommendations</w:t>
      </w:r>
      <w:r w:rsidR="00F24511">
        <w:t>)</w:t>
      </w:r>
    </w:p>
    <w:p w14:paraId="000C66D0" w14:textId="77777777" w:rsidR="00793AE1" w:rsidRDefault="00793AE1">
      <w:r>
        <w:br w:type="page"/>
      </w:r>
    </w:p>
    <w:p w14:paraId="1F520F2C" w14:textId="0380D231" w:rsidR="00490F61" w:rsidRDefault="00490F61" w:rsidP="00793AE1">
      <w:pPr>
        <w:pStyle w:val="Rubrik1"/>
      </w:pPr>
      <w:bookmarkStart w:id="201" w:name="_Toc316651585"/>
      <w:bookmarkStart w:id="202" w:name="_Toc317260855"/>
      <w:bookmarkStart w:id="203" w:name="_Toc317262084"/>
      <w:bookmarkStart w:id="204" w:name="_Toc317354340"/>
      <w:bookmarkStart w:id="205" w:name="_Toc368680630"/>
      <w:bookmarkStart w:id="206" w:name="_Toc368680684"/>
      <w:bookmarkStart w:id="207" w:name="_Toc368680893"/>
      <w:bookmarkStart w:id="208" w:name="_Toc368681265"/>
      <w:r>
        <w:lastRenderedPageBreak/>
        <w:t xml:space="preserve">DEL </w:t>
      </w:r>
      <w:proofErr w:type="gramStart"/>
      <w:r>
        <w:t>IV:  PERIFERA</w:t>
      </w:r>
      <w:proofErr w:type="gramEnd"/>
      <w:r>
        <w:t xml:space="preserve"> NERVER</w:t>
      </w:r>
      <w:bookmarkEnd w:id="201"/>
      <w:bookmarkEnd w:id="202"/>
      <w:bookmarkEnd w:id="203"/>
      <w:bookmarkEnd w:id="204"/>
      <w:bookmarkEnd w:id="205"/>
      <w:bookmarkEnd w:id="206"/>
      <w:bookmarkEnd w:id="207"/>
      <w:bookmarkEnd w:id="208"/>
    </w:p>
    <w:p w14:paraId="76D0F833" w14:textId="77777777" w:rsidR="00793AE1" w:rsidRDefault="00793AE1">
      <w:pPr>
        <w:rPr>
          <w:b/>
        </w:rPr>
      </w:pPr>
    </w:p>
    <w:p w14:paraId="2A1CC4FB" w14:textId="77777777" w:rsidR="000B0DD1" w:rsidRPr="000B0DD1" w:rsidRDefault="000B0DD1" w:rsidP="00793AE1">
      <w:pPr>
        <w:pStyle w:val="Rubrik2"/>
      </w:pPr>
      <w:bookmarkStart w:id="209" w:name="_Toc316651586"/>
      <w:bookmarkStart w:id="210" w:name="_Toc317260856"/>
      <w:bookmarkStart w:id="211" w:name="_Toc317262085"/>
      <w:bookmarkStart w:id="212" w:name="_Toc317354341"/>
      <w:bookmarkStart w:id="213" w:name="_Toc368680631"/>
      <w:bookmarkStart w:id="214" w:name="_Toc368680685"/>
      <w:bookmarkStart w:id="215" w:name="_Toc368680894"/>
      <w:bookmarkStart w:id="216" w:name="_Toc368681266"/>
      <w:r w:rsidRPr="000B0DD1">
        <w:t>1-Övre vs nedre motorneuronsyndrom</w:t>
      </w:r>
      <w:bookmarkEnd w:id="209"/>
      <w:bookmarkEnd w:id="210"/>
      <w:bookmarkEnd w:id="211"/>
      <w:bookmarkEnd w:id="212"/>
      <w:bookmarkEnd w:id="213"/>
      <w:bookmarkEnd w:id="214"/>
      <w:bookmarkEnd w:id="215"/>
      <w:bookmarkEnd w:id="216"/>
    </w:p>
    <w:p w14:paraId="2CBD9B4A" w14:textId="5C4D837F" w:rsidR="00D33485" w:rsidRDefault="000B0DD1">
      <w:r>
        <w:t xml:space="preserve">a) </w:t>
      </w:r>
      <w:r w:rsidR="00F80CC2">
        <w:t>Vilka fynd ingår i övremotorneuron</w:t>
      </w:r>
      <w:r w:rsidR="00D33485">
        <w:t>syndrom</w:t>
      </w:r>
      <w:r w:rsidR="00F80CC2">
        <w:t>et?</w:t>
      </w:r>
      <w:r w:rsidR="00A112E8">
        <w:t xml:space="preserve"> (</w:t>
      </w:r>
      <w:hyperlink r:id="rId72" w:history="1">
        <w:r w:rsidR="00A112E8" w:rsidRPr="00A112E8">
          <w:rPr>
            <w:rStyle w:val="Hyperlnk"/>
          </w:rPr>
          <w:t>https://en.wikipedia.org/wiki/Upper_motor_neuron_syndrome</w:t>
        </w:r>
      </w:hyperlink>
      <w:r w:rsidR="00A112E8">
        <w:t>)</w:t>
      </w:r>
    </w:p>
    <w:p w14:paraId="00FB3204" w14:textId="77777777" w:rsidR="00F80CC2" w:rsidRDefault="00F80CC2"/>
    <w:p w14:paraId="3FBA658C" w14:textId="77777777" w:rsidR="00F80CC2" w:rsidRDefault="00F80CC2"/>
    <w:p w14:paraId="685FF434" w14:textId="77777777" w:rsidR="00D72BC4" w:rsidRDefault="00D72BC4"/>
    <w:p w14:paraId="6CD67823" w14:textId="1A2F1E0E" w:rsidR="00F80CC2" w:rsidRDefault="00F80CC2">
      <w:r>
        <w:t>b) Var sitter patologin vid ett övremotorneuronsyndrom?</w:t>
      </w:r>
      <w:r w:rsidR="00A112E8">
        <w:t xml:space="preserve"> (</w:t>
      </w:r>
      <w:hyperlink r:id="rId73" w:history="1">
        <w:r w:rsidR="00A112E8" w:rsidRPr="00A112E8">
          <w:rPr>
            <w:rStyle w:val="Hyperlnk"/>
          </w:rPr>
          <w:t>https://en.wikipedia.org/wiki/Upper_motor_neuron_syndrome</w:t>
        </w:r>
      </w:hyperlink>
      <w:r w:rsidR="00A112E8">
        <w:t>)</w:t>
      </w:r>
    </w:p>
    <w:p w14:paraId="7ACBB891" w14:textId="77777777" w:rsidR="00D33485" w:rsidRDefault="00D33485"/>
    <w:p w14:paraId="74749B91" w14:textId="77777777" w:rsidR="00F80CC2" w:rsidRDefault="00F80CC2" w:rsidP="00F80CC2"/>
    <w:p w14:paraId="3881047C" w14:textId="77777777" w:rsidR="00F80CC2" w:rsidRDefault="00F80CC2" w:rsidP="00F80CC2"/>
    <w:p w14:paraId="4895D7CC" w14:textId="1DC12634" w:rsidR="00F80CC2" w:rsidRDefault="00F80CC2" w:rsidP="00F80CC2">
      <w:r>
        <w:t>c) Vilka fynd ingår i nedremotorneuronsyndromet?</w:t>
      </w:r>
      <w:r w:rsidR="00A112E8">
        <w:t xml:space="preserve"> (</w:t>
      </w:r>
      <w:hyperlink r:id="rId74" w:history="1">
        <w:r w:rsidR="00A112E8" w:rsidRPr="00A112E8">
          <w:rPr>
            <w:rStyle w:val="Hyperlnk"/>
          </w:rPr>
          <w:t>https://en.wikipedia.org/wiki/Lower_motor_neuron_lesion</w:t>
        </w:r>
      </w:hyperlink>
      <w:r w:rsidR="00A112E8">
        <w:t>)</w:t>
      </w:r>
    </w:p>
    <w:p w14:paraId="37848347" w14:textId="77777777" w:rsidR="00F80CC2" w:rsidRDefault="00F80CC2" w:rsidP="00F80CC2"/>
    <w:p w14:paraId="71AD1049" w14:textId="77777777" w:rsidR="00F80CC2" w:rsidRDefault="00F80CC2" w:rsidP="00F80CC2"/>
    <w:p w14:paraId="4428565E" w14:textId="77777777" w:rsidR="00D72BC4" w:rsidRDefault="00D72BC4" w:rsidP="00F80CC2"/>
    <w:p w14:paraId="1756A407" w14:textId="7BD0ED86" w:rsidR="00F80CC2" w:rsidRDefault="00F80CC2" w:rsidP="00F80CC2">
      <w:r>
        <w:t>d) Var sitter patologin vid ett nedremotorneuronsyndrom?</w:t>
      </w:r>
      <w:r w:rsidR="00A112E8">
        <w:t xml:space="preserve"> (</w:t>
      </w:r>
      <w:hyperlink r:id="rId75" w:history="1">
        <w:r w:rsidR="00A112E8" w:rsidRPr="00A112E8">
          <w:rPr>
            <w:rStyle w:val="Hyperlnk"/>
          </w:rPr>
          <w:t>https://en.wikipedia.org/wiki/Lower_motor_neuron_lesion</w:t>
        </w:r>
      </w:hyperlink>
      <w:r w:rsidR="00A112E8">
        <w:t>)</w:t>
      </w:r>
    </w:p>
    <w:p w14:paraId="71DF5C68" w14:textId="77777777" w:rsidR="00236ADB" w:rsidRDefault="00236ADB"/>
    <w:p w14:paraId="20E90702" w14:textId="77777777" w:rsidR="00F80CC2" w:rsidRDefault="00F80CC2"/>
    <w:p w14:paraId="5A862811" w14:textId="77777777" w:rsidR="00D72BC4" w:rsidRDefault="00D72BC4"/>
    <w:p w14:paraId="26BE89B5" w14:textId="14AB8081" w:rsidR="00F80CC2" w:rsidRPr="00F80CC2" w:rsidRDefault="00804BE5" w:rsidP="00793AE1">
      <w:pPr>
        <w:pStyle w:val="Rubrik2"/>
      </w:pPr>
      <w:bookmarkStart w:id="217" w:name="_Toc316651587"/>
      <w:bookmarkStart w:id="218" w:name="_Toc317260857"/>
      <w:bookmarkStart w:id="219" w:name="_Toc317262086"/>
      <w:bookmarkStart w:id="220" w:name="_Toc317354342"/>
      <w:bookmarkStart w:id="221" w:name="_Toc368680632"/>
      <w:bookmarkStart w:id="222" w:name="_Toc368680686"/>
      <w:bookmarkStart w:id="223" w:name="_Toc368680895"/>
      <w:bookmarkStart w:id="224" w:name="_Toc368681267"/>
      <w:r>
        <w:t>2</w:t>
      </w:r>
      <w:r w:rsidR="00CA2CD8">
        <w:t>-</w:t>
      </w:r>
      <w:r w:rsidR="00F80CC2" w:rsidRPr="00F80CC2">
        <w:t>Enskilda neuropatier</w:t>
      </w:r>
      <w:bookmarkEnd w:id="217"/>
      <w:bookmarkEnd w:id="218"/>
      <w:bookmarkEnd w:id="219"/>
      <w:bookmarkEnd w:id="220"/>
      <w:bookmarkEnd w:id="221"/>
      <w:bookmarkEnd w:id="222"/>
      <w:bookmarkEnd w:id="223"/>
      <w:bookmarkEnd w:id="224"/>
    </w:p>
    <w:p w14:paraId="76B59E25" w14:textId="4A0ED0A3" w:rsidR="00F80CC2" w:rsidRDefault="00395F50">
      <w:r>
        <w:t>a) Var i arm/underarm</w:t>
      </w:r>
      <w:r w:rsidR="00F80CC2">
        <w:t xml:space="preserve"> ligger</w:t>
      </w:r>
      <w:r>
        <w:t xml:space="preserve"> nervus radialis</w:t>
      </w:r>
      <w:r w:rsidR="00F80CC2">
        <w:t xml:space="preserve">?  Vilka bortfall får man vid en skada i </w:t>
      </w:r>
      <w:r w:rsidR="00B51FCA">
        <w:t>axillen</w:t>
      </w:r>
      <w:r w:rsidR="00F80CC2">
        <w:t xml:space="preserve"> </w:t>
      </w:r>
      <w:r w:rsidR="00B51FCA">
        <w:t>(</w:t>
      </w:r>
      <w:r>
        <w:t xml:space="preserve">”Saturday Night Palsy”) </w:t>
      </w:r>
      <w:r w:rsidR="00B51FCA">
        <w:t>vs en skada distal till armbågen</w:t>
      </w:r>
      <w:r w:rsidR="00F80CC2">
        <w:t>?</w:t>
      </w:r>
      <w:r w:rsidR="00674E94">
        <w:t xml:space="preserve"> (</w:t>
      </w:r>
      <w:hyperlink r:id="rId76" w:history="1">
        <w:r w:rsidR="00674E94" w:rsidRPr="00674E94">
          <w:rPr>
            <w:rStyle w:val="Hyperlnk"/>
          </w:rPr>
          <w:t>https://en.wikipedia.org/wiki/Radial_nerve</w:t>
        </w:r>
      </w:hyperlink>
      <w:r w:rsidR="00B51FCA">
        <w:t xml:space="preserve"> Injury)</w:t>
      </w:r>
    </w:p>
    <w:p w14:paraId="3080F6E4" w14:textId="77777777" w:rsidR="00236ADB" w:rsidRDefault="00236ADB"/>
    <w:p w14:paraId="5E8C4FA2" w14:textId="77777777" w:rsidR="00395F50" w:rsidRDefault="00395F50"/>
    <w:p w14:paraId="67BBFECC" w14:textId="77777777" w:rsidR="00D72BC4" w:rsidRDefault="00D72BC4"/>
    <w:p w14:paraId="47D7ECA4" w14:textId="6F762DD9" w:rsidR="00395F50" w:rsidRDefault="00395F50">
      <w:r>
        <w:t>b) Var i arm/underarm</w:t>
      </w:r>
      <w:r w:rsidR="00F80CC2">
        <w:t xml:space="preserve"> ligger </w:t>
      </w:r>
      <w:r>
        <w:t xml:space="preserve">nervus medianus?  Vilka fynd skulle du kunna hitta </w:t>
      </w:r>
      <w:r w:rsidR="00BB18C0">
        <w:t>vid en suprakondyl</w:t>
      </w:r>
      <w:r>
        <w:t xml:space="preserve">är </w:t>
      </w:r>
      <w:r w:rsidR="00CC484D">
        <w:t>humerus</w:t>
      </w:r>
      <w:r>
        <w:t>fraktur?</w:t>
      </w:r>
      <w:r w:rsidR="009712BC">
        <w:t xml:space="preserve"> (</w:t>
      </w:r>
      <w:hyperlink r:id="rId77" w:history="1">
        <w:r w:rsidR="009712BC" w:rsidRPr="009712BC">
          <w:rPr>
            <w:rStyle w:val="Hyperlnk"/>
          </w:rPr>
          <w:t>https://en.wikipedia.org/wiki/Median_nerve</w:t>
        </w:r>
      </w:hyperlink>
      <w:r w:rsidR="00DB5876">
        <w:t xml:space="preserve"> Injury)</w:t>
      </w:r>
    </w:p>
    <w:p w14:paraId="419E33E8" w14:textId="77777777" w:rsidR="00236ADB" w:rsidRDefault="00236ADB"/>
    <w:p w14:paraId="6D3A2D6F" w14:textId="77777777" w:rsidR="00395F50" w:rsidRDefault="00395F50"/>
    <w:p w14:paraId="322AC428" w14:textId="77777777" w:rsidR="00D72BC4" w:rsidRDefault="00D72BC4"/>
    <w:p w14:paraId="6BEDF993" w14:textId="715357D7" w:rsidR="00395F50" w:rsidRDefault="00395F50" w:rsidP="00236ADB">
      <w:r>
        <w:t>c) Var i arm/underarm ligger nervus ulnaris?  Vilka fynd skulle du kunna hitta vid en kompressionsskada på armbåggsnivå?</w:t>
      </w:r>
      <w:r w:rsidR="00B51FCA">
        <w:t xml:space="preserve"> (</w:t>
      </w:r>
      <w:hyperlink r:id="rId78" w:history="1">
        <w:r w:rsidR="00B51FCA" w:rsidRPr="00B51FCA">
          <w:rPr>
            <w:rStyle w:val="Hyperlnk"/>
          </w:rPr>
          <w:t>https://en.wikipedia.org/wiki/Ulnar_nerve</w:t>
        </w:r>
      </w:hyperlink>
      <w:r w:rsidR="00CE7243">
        <w:t xml:space="preserve"> Clinical significance)</w:t>
      </w:r>
    </w:p>
    <w:p w14:paraId="238C7F27" w14:textId="77777777" w:rsidR="00395F50" w:rsidRDefault="00395F50" w:rsidP="00236ADB"/>
    <w:p w14:paraId="5FF6D3A8" w14:textId="77777777" w:rsidR="00236ADB" w:rsidRDefault="00236ADB" w:rsidP="00236ADB"/>
    <w:p w14:paraId="2DB40986" w14:textId="77777777" w:rsidR="00D72BC4" w:rsidRDefault="00D72BC4" w:rsidP="00236ADB"/>
    <w:p w14:paraId="1B22C1BB" w14:textId="1E3868BB" w:rsidR="00395F50" w:rsidRDefault="00395F50" w:rsidP="00236ADB">
      <w:r>
        <w:t>d) Var ligger nervus cutaneus femoris lateralis?  Vilka symptom förväntas vid kompression vid inguinalligamentet, och vad kallas tillståndet för?</w:t>
      </w:r>
      <w:r w:rsidR="00CE7243">
        <w:t xml:space="preserve">  (</w:t>
      </w:r>
      <w:hyperlink r:id="rId79" w:history="1">
        <w:r w:rsidR="00CE7243" w:rsidRPr="00CE7243">
          <w:rPr>
            <w:rStyle w:val="Hyperlnk"/>
          </w:rPr>
          <w:t>Low 2005</w:t>
        </w:r>
      </w:hyperlink>
      <w:r w:rsidR="00E26B4A">
        <w:fldChar w:fldCharType="begin"/>
      </w:r>
      <w:r w:rsidR="00D71BC6">
        <w:instrText xml:space="preserve"> ADDIN EN.CITE &lt;EndNote&gt;&lt;Cite&gt;&lt;Author&gt;Low&lt;/Author&gt;&lt;Year&gt;2005&lt;/Year&gt;&lt;RecNum&gt;1542&lt;/RecNum&gt;&lt;DisplayText&gt;[16]&lt;/DisplayText&gt;&lt;record&gt;&lt;rec-number&gt;1542&lt;/rec-number&gt;&lt;foreign-keys&gt;&lt;key app="EN" db-id="5rd9tv29z5xd0revrw5xdxzy5w5zpd9tvz55" timestamp="0"&gt;1542&lt;/key&gt;&lt;/foreign-keys&gt;&lt;ref-type name="Journal Article"&gt;17&lt;/ref-type&gt;&lt;contributors&gt;&lt;authors&gt;&lt;author&gt;Low, H.L.&lt;/author&gt;&lt;author&gt;Stephenson, G.&lt;/author&gt;&lt;/authors&gt;&lt;/contributors&gt;&lt;titles&gt;&lt;title&gt;Lawnmower neuritis: an unusual occupational hazard&lt;/title&gt;&lt;secondary-title&gt;CMAJ&lt;/secondary-title&gt;&lt;/titles&gt;&lt;periodical&gt;&lt;full-title&gt;Cmaj&lt;/full-title&gt;&lt;abbr-1&gt;CMAJ : Canadian Medical Association journal = journal de l&amp;apos;Association medicale canadienne&lt;/abbr-1&gt;&lt;/periodical&gt;&lt;pages&gt;1273&lt;/pages&gt;&lt;volume&gt;172&lt;/volume&gt;&lt;number&gt;10&lt;/number&gt;&lt;dates&gt;&lt;year&gt;2005&lt;/year&gt;&lt;/dates&gt;&lt;urls&gt;&lt;/urls&gt;&lt;/record&gt;&lt;/Cite&gt;&lt;/EndNote&gt;</w:instrText>
      </w:r>
      <w:r w:rsidR="00E26B4A">
        <w:fldChar w:fldCharType="separate"/>
      </w:r>
      <w:r w:rsidR="00D71BC6">
        <w:rPr>
          <w:noProof/>
        </w:rPr>
        <w:t>[</w:t>
      </w:r>
      <w:hyperlink w:anchor="_ENREF_16" w:tooltip="Low, 2005 #1542" w:history="1">
        <w:r w:rsidR="00D71BC6">
          <w:rPr>
            <w:noProof/>
          </w:rPr>
          <w:t>16</w:t>
        </w:r>
      </w:hyperlink>
      <w:r w:rsidR="00D71BC6">
        <w:rPr>
          <w:noProof/>
        </w:rPr>
        <w:t>]</w:t>
      </w:r>
      <w:r w:rsidR="00E26B4A">
        <w:fldChar w:fldCharType="end"/>
      </w:r>
      <w:r w:rsidR="00CE7243">
        <w:t>)</w:t>
      </w:r>
    </w:p>
    <w:p w14:paraId="1F6ED36A" w14:textId="77777777" w:rsidR="00395F50" w:rsidRDefault="00395F50" w:rsidP="00236ADB"/>
    <w:p w14:paraId="227CDEB1" w14:textId="77777777" w:rsidR="00236ADB" w:rsidRDefault="00236ADB" w:rsidP="00236ADB">
      <w:pPr>
        <w:rPr>
          <w:i/>
        </w:rPr>
      </w:pPr>
    </w:p>
    <w:p w14:paraId="589DCDA8" w14:textId="77777777" w:rsidR="00D71BC6" w:rsidRDefault="00D71BC6" w:rsidP="00236ADB"/>
    <w:p w14:paraId="1D8B2B16" w14:textId="0795A6DF" w:rsidR="00285920" w:rsidRDefault="004D723A" w:rsidP="00236ADB">
      <w:r>
        <w:t xml:space="preserve">e) </w:t>
      </w:r>
      <w:r w:rsidR="00285920">
        <w:t>Var i benet ligger nervus peroneus communis, superficialis och profundus?  Vilka fynd skulle du förvänta hos en narkoman som har fått en kompressionsskada av nerven vid övre delen av fibula?</w:t>
      </w:r>
      <w:r w:rsidR="00047ACD">
        <w:t xml:space="preserve"> (</w:t>
      </w:r>
      <w:hyperlink r:id="rId80" w:history="1">
        <w:r w:rsidR="00047ACD" w:rsidRPr="00047ACD">
          <w:rPr>
            <w:rStyle w:val="Hyperlnk"/>
          </w:rPr>
          <w:t>https://en.wikipedia.org/wiki/Common_peroneal_nerve</w:t>
        </w:r>
      </w:hyperlink>
      <w:r w:rsidR="00047ACD">
        <w:t xml:space="preserve"> Clinical significance)</w:t>
      </w:r>
    </w:p>
    <w:p w14:paraId="7F00ABA7" w14:textId="77777777" w:rsidR="00867B50" w:rsidRDefault="00867B50" w:rsidP="00236ADB"/>
    <w:p w14:paraId="126D8EA3" w14:textId="77777777" w:rsidR="00804BE5" w:rsidRDefault="00804BE5" w:rsidP="00793AE1">
      <w:pPr>
        <w:pStyle w:val="Rubrik2"/>
      </w:pPr>
      <w:bookmarkStart w:id="225" w:name="_Toc316651588"/>
      <w:bookmarkStart w:id="226" w:name="_Toc317260858"/>
      <w:bookmarkStart w:id="227" w:name="_Toc317262087"/>
      <w:bookmarkStart w:id="228" w:name="_Toc317354343"/>
      <w:bookmarkStart w:id="229" w:name="_Toc368680633"/>
      <w:bookmarkStart w:id="230" w:name="_Toc368680687"/>
      <w:bookmarkStart w:id="231" w:name="_Toc368680896"/>
      <w:bookmarkStart w:id="232" w:name="_Toc368681268"/>
      <w:r>
        <w:t>3-Polyneuropati</w:t>
      </w:r>
      <w:bookmarkEnd w:id="229"/>
      <w:bookmarkEnd w:id="230"/>
      <w:bookmarkEnd w:id="231"/>
      <w:bookmarkEnd w:id="232"/>
    </w:p>
    <w:p w14:paraId="46809300" w14:textId="65A3F315" w:rsidR="00804BE5" w:rsidRDefault="00804BE5" w:rsidP="00804BE5">
      <w:pPr>
        <w:pStyle w:val="Brdtext"/>
      </w:pPr>
      <w:r w:rsidRPr="00804BE5">
        <w:t>a) Påverkas distala eller proximala muskler mest vid en polyneuropati (Rosen's 8th Chapter 108 s1442 Table 108-1)</w:t>
      </w:r>
    </w:p>
    <w:p w14:paraId="45492C18" w14:textId="77777777" w:rsidR="00804BE5" w:rsidRDefault="00804BE5" w:rsidP="00804BE5">
      <w:pPr>
        <w:pStyle w:val="Brdtext"/>
      </w:pPr>
    </w:p>
    <w:p w14:paraId="3E2A3048" w14:textId="77777777" w:rsidR="00804BE5" w:rsidRDefault="00804BE5" w:rsidP="00804BE5">
      <w:pPr>
        <w:pStyle w:val="Brdtext"/>
      </w:pPr>
      <w:r>
        <w:t xml:space="preserve">b) Påverkas känsel vid en polyneuropati? </w:t>
      </w:r>
      <w:r w:rsidRPr="00804BE5">
        <w:t>(Rosen's 8th Chapter 108 s1442 Table 108-1)</w:t>
      </w:r>
    </w:p>
    <w:p w14:paraId="232D7441" w14:textId="19070A7E" w:rsidR="00804BE5" w:rsidRDefault="00804BE5" w:rsidP="00804BE5">
      <w:pPr>
        <w:pStyle w:val="Brdtext"/>
      </w:pPr>
    </w:p>
    <w:p w14:paraId="738B0FF2" w14:textId="77777777" w:rsidR="00804BE5" w:rsidRDefault="00804BE5" w:rsidP="00804BE5">
      <w:pPr>
        <w:pStyle w:val="Brdtext"/>
      </w:pPr>
    </w:p>
    <w:p w14:paraId="7C97ECA1" w14:textId="77777777" w:rsidR="00804BE5" w:rsidRDefault="00804BE5" w:rsidP="00804BE5">
      <w:pPr>
        <w:pStyle w:val="Brdtext"/>
      </w:pPr>
      <w:r>
        <w:t xml:space="preserve">c) Hur påverkas reflexer vid en polyneuropati? </w:t>
      </w:r>
      <w:r w:rsidRPr="00804BE5">
        <w:t>(Rosen's 8th Chapter 108 s1442 Table 108-1)</w:t>
      </w:r>
    </w:p>
    <w:p w14:paraId="38EFB64B" w14:textId="5F312CFE" w:rsidR="00804BE5" w:rsidRPr="00804BE5" w:rsidRDefault="00804BE5" w:rsidP="00804BE5">
      <w:pPr>
        <w:pStyle w:val="Brdtext"/>
      </w:pPr>
    </w:p>
    <w:p w14:paraId="4D942E55" w14:textId="77777777" w:rsidR="00804BE5" w:rsidRDefault="00804BE5" w:rsidP="00793AE1">
      <w:pPr>
        <w:pStyle w:val="Rubrik2"/>
      </w:pPr>
    </w:p>
    <w:p w14:paraId="57C61C81" w14:textId="1005B86B" w:rsidR="0089063A" w:rsidRPr="0089063A" w:rsidRDefault="00CA2CD8" w:rsidP="00793AE1">
      <w:pPr>
        <w:pStyle w:val="Rubrik2"/>
      </w:pPr>
      <w:bookmarkStart w:id="233" w:name="_Toc368680634"/>
      <w:bookmarkStart w:id="234" w:name="_Toc368680688"/>
      <w:bookmarkStart w:id="235" w:name="_Toc368680897"/>
      <w:bookmarkStart w:id="236" w:name="_Toc368681269"/>
      <w:r>
        <w:t>4</w:t>
      </w:r>
      <w:r w:rsidR="001A6595">
        <w:t>-Guillain-Barré s</w:t>
      </w:r>
      <w:r w:rsidR="0089063A" w:rsidRPr="0089063A">
        <w:t>yndrom</w:t>
      </w:r>
      <w:bookmarkEnd w:id="225"/>
      <w:bookmarkEnd w:id="226"/>
      <w:bookmarkEnd w:id="227"/>
      <w:bookmarkEnd w:id="228"/>
      <w:bookmarkEnd w:id="233"/>
      <w:bookmarkEnd w:id="234"/>
      <w:bookmarkEnd w:id="235"/>
      <w:bookmarkEnd w:id="236"/>
    </w:p>
    <w:p w14:paraId="1FEBBAE6" w14:textId="66272C0A" w:rsidR="00584846" w:rsidRDefault="0089063A" w:rsidP="00236ADB">
      <w:r>
        <w:t xml:space="preserve">a) </w:t>
      </w:r>
      <w:r w:rsidR="00584846">
        <w:t>Vilka är de typiska kliniska fynd vid nervstatus?  Hur snabbt utvecklas bortfallen? (</w:t>
      </w:r>
      <w:hyperlink r:id="rId81" w:history="1">
        <w:r w:rsidR="005F0771" w:rsidRPr="00503C54">
          <w:rPr>
            <w:rStyle w:val="Hyperlnk"/>
          </w:rPr>
          <w:t>Yuki 2012</w:t>
        </w:r>
      </w:hyperlink>
      <w:r w:rsidR="00E26B4A">
        <w:fldChar w:fldCharType="begin"/>
      </w:r>
      <w:r w:rsidR="00D71BC6">
        <w:instrText xml:space="preserve"> ADDIN EN.CITE &lt;EndNote&gt;&lt;Cite&gt;&lt;Author&gt;Yuki&lt;/Author&gt;&lt;Year&gt;2012&lt;/Year&gt;&lt;RecNum&gt;1064&lt;/RecNum&gt;&lt;DisplayText&gt;[17]&lt;/DisplayText&gt;&lt;record&gt;&lt;rec-number&gt;1064&lt;/rec-number&gt;&lt;foreign-keys&gt;&lt;key app="EN" db-id="5rd9tv29z5xd0revrw5xdxzy5w5zpd9tvz55" timestamp="0"&gt;1064&lt;/key&gt;&lt;/foreign-keys&gt;&lt;ref-type name="Journal Article"&gt;17&lt;/ref-type&gt;&lt;contributors&gt;&lt;authors&gt;&lt;author&gt;Yuki, N.&lt;/author&gt;&lt;author&gt;Hartung, H. P.&lt;/author&gt;&lt;/authors&gt;&lt;/contributors&gt;&lt;auth-address&gt;Department of Medicine, National University of Singapore, Singapore. yuki.research@gmail.com&lt;/auth-address&gt;&lt;titles&gt;&lt;title&gt;Guillain-Barre syndrome&lt;/title&gt;&lt;secondary-title&gt;N Engl J Med&lt;/secondary-title&gt;&lt;alt-title&gt;The New England journal of medicine&lt;/alt-title&gt;&lt;/titles&gt;&lt;periodical&gt;&lt;full-title&gt;N Engl J Med&lt;/full-title&gt;&lt;abbr-1&gt;The New England journal of medicine&lt;/abbr-1&gt;&lt;/periodical&gt;&lt;alt-periodical&gt;&lt;full-title&gt;N Engl J Med&lt;/full-title&gt;&lt;abbr-1&gt;The New England journal of medicine&lt;/abbr-1&gt;&lt;/alt-periodical&gt;&lt;pages&gt;2294-304&lt;/pages&gt;&lt;volume&gt;366&lt;/volume&gt;&lt;number&gt;24&lt;/number&gt;&lt;edition&gt;2012/06/15&lt;/edition&gt;&lt;keywords&gt;&lt;keyword&gt;Animals&lt;/keyword&gt;&lt;keyword&gt;Autoantibodies/physiology&lt;/keyword&gt;&lt;keyword&gt;Diagnosis, Differential&lt;/keyword&gt;&lt;keyword&gt;Disease Models, Animal&lt;/keyword&gt;&lt;keyword&gt;Gangliosides/immunology&lt;/keyword&gt;&lt;keyword&gt;*Guillain-Barre Syndrome/diagnosis/etiology/therapy&lt;/keyword&gt;&lt;keyword&gt;Humans&lt;/keyword&gt;&lt;keyword&gt;Immunotherapy&lt;/keyword&gt;&lt;keyword&gt;Incidence&lt;/keyword&gt;&lt;keyword&gt;Myelin Sheath/immunology&lt;/keyword&gt;&lt;keyword&gt;Prognosis&lt;/keyword&gt;&lt;/keywords&gt;&lt;dates&gt;&lt;year&gt;2012&lt;/year&gt;&lt;pub-dates&gt;&lt;date&gt;Jun 14&lt;/date&gt;&lt;/pub-dates&gt;&lt;/dates&gt;&lt;isbn&gt;1533-4406 (Electronic)&amp;#xD;0028-4793 (Linking)&lt;/isbn&gt;&lt;accession-num&gt;22694000&lt;/accession-num&gt;&lt;work-type&gt;Review&lt;/work-type&gt;&lt;urls&gt;&lt;related-urls&gt;&lt;url&gt;http://www.ncbi.nlm.nih.gov/pubmed/22694000&lt;/url&gt;&lt;/related-urls&gt;&lt;/urls&gt;&lt;electronic-resource-num&gt;10.1056/NEJMra1114525&lt;/electronic-resource-num&gt;&lt;language&gt;eng&lt;/language&gt;&lt;/record&gt;&lt;/Cite&gt;&lt;/EndNote&gt;</w:instrText>
      </w:r>
      <w:r w:rsidR="00E26B4A">
        <w:fldChar w:fldCharType="separate"/>
      </w:r>
      <w:r w:rsidR="00D71BC6">
        <w:rPr>
          <w:noProof/>
        </w:rPr>
        <w:t>[</w:t>
      </w:r>
      <w:hyperlink w:anchor="_ENREF_17" w:tooltip="Yuki, 2012 #1064" w:history="1">
        <w:r w:rsidR="00D71BC6">
          <w:rPr>
            <w:noProof/>
          </w:rPr>
          <w:t>17</w:t>
        </w:r>
      </w:hyperlink>
      <w:r w:rsidR="00D71BC6">
        <w:rPr>
          <w:noProof/>
        </w:rPr>
        <w:t>]</w:t>
      </w:r>
      <w:r w:rsidR="00E26B4A">
        <w:fldChar w:fldCharType="end"/>
      </w:r>
      <w:r w:rsidR="005F0771">
        <w:t xml:space="preserve"> s2295</w:t>
      </w:r>
      <w:r w:rsidR="00503C54">
        <w:t>)</w:t>
      </w:r>
    </w:p>
    <w:p w14:paraId="4E62F75F" w14:textId="77777777" w:rsidR="0089063A" w:rsidRDefault="0089063A" w:rsidP="00236ADB"/>
    <w:p w14:paraId="45B8DB64" w14:textId="77777777" w:rsidR="0089063A" w:rsidRDefault="0089063A" w:rsidP="00236ADB"/>
    <w:p w14:paraId="38E78DCF" w14:textId="77777777" w:rsidR="00D71BC6" w:rsidRDefault="00D71BC6" w:rsidP="00236ADB"/>
    <w:p w14:paraId="5FC56A09" w14:textId="3A6F8DE0" w:rsidR="0089063A" w:rsidRDefault="0089063A" w:rsidP="00236ADB">
      <w:r>
        <w:t xml:space="preserve">b) </w:t>
      </w:r>
      <w:r w:rsidR="00584846">
        <w:t>Vad menas med "albuminocytologic dissociation"?</w:t>
      </w:r>
      <w:r w:rsidR="003D627F">
        <w:t xml:space="preserve"> </w:t>
      </w:r>
      <w:r w:rsidR="00970B2B">
        <w:t xml:space="preserve"> </w:t>
      </w:r>
      <w:r w:rsidR="003D627F">
        <w:t>Hur ofta förekommer det vid GBS?</w:t>
      </w:r>
      <w:r w:rsidR="00584846">
        <w:t xml:space="preserve"> (</w:t>
      </w:r>
      <w:hyperlink r:id="rId82" w:history="1">
        <w:r w:rsidR="00584846" w:rsidRPr="00503C54">
          <w:rPr>
            <w:rStyle w:val="Hyperlnk"/>
          </w:rPr>
          <w:t>Yuki 2012</w:t>
        </w:r>
      </w:hyperlink>
      <w:r w:rsidR="00E26B4A">
        <w:fldChar w:fldCharType="begin"/>
      </w:r>
      <w:r w:rsidR="00D71BC6">
        <w:instrText xml:space="preserve"> ADDIN EN.CITE &lt;EndNote&gt;&lt;Cite&gt;&lt;Author&gt;Yuki&lt;/Author&gt;&lt;Year&gt;2012&lt;/Year&gt;&lt;RecNum&gt;1064&lt;/RecNum&gt;&lt;DisplayText&gt;[17]&lt;/DisplayText&gt;&lt;record&gt;&lt;rec-number&gt;1064&lt;/rec-number&gt;&lt;foreign-keys&gt;&lt;key app="EN" db-id="5rd9tv29z5xd0revrw5xdxzy5w5zpd9tvz55" timestamp="0"&gt;1064&lt;/key&gt;&lt;/foreign-keys&gt;&lt;ref-type name="Journal Article"&gt;17&lt;/ref-type&gt;&lt;contributors&gt;&lt;authors&gt;&lt;author&gt;Yuki, N.&lt;/author&gt;&lt;author&gt;Hartung, H. P.&lt;/author&gt;&lt;/authors&gt;&lt;/contributors&gt;&lt;auth-address&gt;Department of Medicine, National University of Singapore, Singapore. yuki.research@gmail.com&lt;/auth-address&gt;&lt;titles&gt;&lt;title&gt;Guillain-Barre syndrome&lt;/title&gt;&lt;secondary-title&gt;N Engl J Med&lt;/secondary-title&gt;&lt;alt-title&gt;The New England journal of medicine&lt;/alt-title&gt;&lt;/titles&gt;&lt;periodical&gt;&lt;full-title&gt;N Engl J Med&lt;/full-title&gt;&lt;abbr-1&gt;The New England journal of medicine&lt;/abbr-1&gt;&lt;/periodical&gt;&lt;alt-periodical&gt;&lt;full-title&gt;N Engl J Med&lt;/full-title&gt;&lt;abbr-1&gt;The New England journal of medicine&lt;/abbr-1&gt;&lt;/alt-periodical&gt;&lt;pages&gt;2294-304&lt;/pages&gt;&lt;volume&gt;366&lt;/volume&gt;&lt;number&gt;24&lt;/number&gt;&lt;edition&gt;2012/06/15&lt;/edition&gt;&lt;keywords&gt;&lt;keyword&gt;Animals&lt;/keyword&gt;&lt;keyword&gt;Autoantibodies/physiology&lt;/keyword&gt;&lt;keyword&gt;Diagnosis, Differential&lt;/keyword&gt;&lt;keyword&gt;Disease Models, Animal&lt;/keyword&gt;&lt;keyword&gt;Gangliosides/immunology&lt;/keyword&gt;&lt;keyword&gt;*Guillain-Barre Syndrome/diagnosis/etiology/therapy&lt;/keyword&gt;&lt;keyword&gt;Humans&lt;/keyword&gt;&lt;keyword&gt;Immunotherapy&lt;/keyword&gt;&lt;keyword&gt;Incidence&lt;/keyword&gt;&lt;keyword&gt;Myelin Sheath/immunology&lt;/keyword&gt;&lt;keyword&gt;Prognosis&lt;/keyword&gt;&lt;/keywords&gt;&lt;dates&gt;&lt;year&gt;2012&lt;/year&gt;&lt;pub-dates&gt;&lt;date&gt;Jun 14&lt;/date&gt;&lt;/pub-dates&gt;&lt;/dates&gt;&lt;isbn&gt;1533-4406 (Electronic)&amp;#xD;0028-4793 (Linking)&lt;/isbn&gt;&lt;accession-num&gt;22694000&lt;/accession-num&gt;&lt;work-type&gt;Review&lt;/work-type&gt;&lt;urls&gt;&lt;related-urls&gt;&lt;url&gt;http://www.ncbi.nlm.nih.gov/pubmed/22694000&lt;/url&gt;&lt;/related-urls&gt;&lt;/urls&gt;&lt;electronic-resource-num&gt;10.1056/NEJMra1114525&lt;/electronic-resource-num&gt;&lt;language&gt;eng&lt;/language&gt;&lt;/record&gt;&lt;/Cite&gt;&lt;/EndNote&gt;</w:instrText>
      </w:r>
      <w:r w:rsidR="00E26B4A">
        <w:fldChar w:fldCharType="separate"/>
      </w:r>
      <w:r w:rsidR="00D71BC6">
        <w:rPr>
          <w:noProof/>
        </w:rPr>
        <w:t>[</w:t>
      </w:r>
      <w:hyperlink w:anchor="_ENREF_17" w:tooltip="Yuki, 2012 #1064" w:history="1">
        <w:r w:rsidR="00D71BC6">
          <w:rPr>
            <w:noProof/>
          </w:rPr>
          <w:t>17</w:t>
        </w:r>
      </w:hyperlink>
      <w:r w:rsidR="00D71BC6">
        <w:rPr>
          <w:noProof/>
        </w:rPr>
        <w:t>]</w:t>
      </w:r>
      <w:r w:rsidR="00E26B4A">
        <w:fldChar w:fldCharType="end"/>
      </w:r>
      <w:r w:rsidR="00584846">
        <w:t xml:space="preserve"> </w:t>
      </w:r>
      <w:r w:rsidR="003D627F">
        <w:t>s229</w:t>
      </w:r>
      <w:r w:rsidR="00970B2B">
        <w:t>4 + s229</w:t>
      </w:r>
      <w:r w:rsidR="003D627F">
        <w:t xml:space="preserve">6) </w:t>
      </w:r>
    </w:p>
    <w:p w14:paraId="796A2FF2" w14:textId="77777777" w:rsidR="003D627F" w:rsidRDefault="003D627F" w:rsidP="00236ADB"/>
    <w:p w14:paraId="15779D88" w14:textId="77777777" w:rsidR="0089063A" w:rsidRDefault="0089063A" w:rsidP="00236ADB"/>
    <w:p w14:paraId="263807A1" w14:textId="77777777" w:rsidR="00D71BC6" w:rsidRDefault="00D71BC6" w:rsidP="00236ADB"/>
    <w:p w14:paraId="4E8985A0" w14:textId="77777777" w:rsidR="00D71BC6" w:rsidRDefault="00D71BC6" w:rsidP="00236ADB"/>
    <w:p w14:paraId="28E32A9F" w14:textId="67CFFB01" w:rsidR="00867B50" w:rsidRDefault="0089063A" w:rsidP="00236ADB">
      <w:r>
        <w:t xml:space="preserve">c) </w:t>
      </w:r>
      <w:r w:rsidR="007C64A2">
        <w:t>Varför rekommenderas inläggning av patienter med GBS</w:t>
      </w:r>
      <w:r>
        <w:t>?</w:t>
      </w:r>
      <w:r w:rsidR="00E13586">
        <w:t xml:space="preserve"> (</w:t>
      </w:r>
      <w:hyperlink r:id="rId83" w:history="1">
        <w:r w:rsidR="00E13586" w:rsidRPr="00503C54">
          <w:rPr>
            <w:rStyle w:val="Hyperlnk"/>
          </w:rPr>
          <w:t>Yuki 2012</w:t>
        </w:r>
      </w:hyperlink>
      <w:r w:rsidR="00E26B4A">
        <w:fldChar w:fldCharType="begin"/>
      </w:r>
      <w:r w:rsidR="00D71BC6">
        <w:instrText xml:space="preserve"> ADDIN EN.CITE &lt;EndNote&gt;&lt;Cite&gt;&lt;Author&gt;Yuki&lt;/Author&gt;&lt;Year&gt;2012&lt;/Year&gt;&lt;RecNum&gt;1064&lt;/RecNum&gt;&lt;DisplayText&gt;[17]&lt;/DisplayText&gt;&lt;record&gt;&lt;rec-number&gt;1064&lt;/rec-number&gt;&lt;foreign-keys&gt;&lt;key app="EN" db-id="5rd9tv29z5xd0revrw5xdxzy5w5zpd9tvz55" timestamp="0"&gt;1064&lt;/key&gt;&lt;/foreign-keys&gt;&lt;ref-type name="Journal Article"&gt;17&lt;/ref-type&gt;&lt;contributors&gt;&lt;authors&gt;&lt;author&gt;Yuki, N.&lt;/author&gt;&lt;author&gt;Hartung, H. P.&lt;/author&gt;&lt;/authors&gt;&lt;/contributors&gt;&lt;auth-address&gt;Department of Medicine, National University of Singapore, Singapore. yuki.research@gmail.com&lt;/auth-address&gt;&lt;titles&gt;&lt;title&gt;Guillain-Barre syndrome&lt;/title&gt;&lt;secondary-title&gt;N Engl J Med&lt;/secondary-title&gt;&lt;alt-title&gt;The New England journal of medicine&lt;/alt-title&gt;&lt;/titles&gt;&lt;periodical&gt;&lt;full-title&gt;N Engl J Med&lt;/full-title&gt;&lt;abbr-1&gt;The New England journal of medicine&lt;/abbr-1&gt;&lt;/periodical&gt;&lt;alt-periodical&gt;&lt;full-title&gt;N Engl J Med&lt;/full-title&gt;&lt;abbr-1&gt;The New England journal of medicine&lt;/abbr-1&gt;&lt;/alt-periodical&gt;&lt;pages&gt;2294-304&lt;/pages&gt;&lt;volume&gt;366&lt;/volume&gt;&lt;number&gt;24&lt;/number&gt;&lt;edition&gt;2012/06/15&lt;/edition&gt;&lt;keywords&gt;&lt;keyword&gt;Animals&lt;/keyword&gt;&lt;keyword&gt;Autoantibodies/physiology&lt;/keyword&gt;&lt;keyword&gt;Diagnosis, Differential&lt;/keyword&gt;&lt;keyword&gt;Disease Models, Animal&lt;/keyword&gt;&lt;keyword&gt;Gangliosides/immunology&lt;/keyword&gt;&lt;keyword&gt;*Guillain-Barre Syndrome/diagnosis/etiology/therapy&lt;/keyword&gt;&lt;keyword&gt;Humans&lt;/keyword&gt;&lt;keyword&gt;Immunotherapy&lt;/keyword&gt;&lt;keyword&gt;Incidence&lt;/keyword&gt;&lt;keyword&gt;Myelin Sheath/immunology&lt;/keyword&gt;&lt;keyword&gt;Prognosis&lt;/keyword&gt;&lt;/keywords&gt;&lt;dates&gt;&lt;year&gt;2012&lt;/year&gt;&lt;pub-dates&gt;&lt;date&gt;Jun 14&lt;/date&gt;&lt;/pub-dates&gt;&lt;/dates&gt;&lt;isbn&gt;1533-4406 (Electronic)&amp;#xD;0028-4793 (Linking)&lt;/isbn&gt;&lt;accession-num&gt;22694000&lt;/accession-num&gt;&lt;work-type&gt;Review&lt;/work-type&gt;&lt;urls&gt;&lt;related-urls&gt;&lt;url&gt;http://www.ncbi.nlm.nih.gov/pubmed/22694000&lt;/url&gt;&lt;/related-urls&gt;&lt;/urls&gt;&lt;electronic-resource-num&gt;10.1056/NEJMra1114525&lt;/electronic-resource-num&gt;&lt;language&gt;eng&lt;/language&gt;&lt;/record&gt;&lt;/Cite&gt;&lt;/EndNote&gt;</w:instrText>
      </w:r>
      <w:r w:rsidR="00E26B4A">
        <w:fldChar w:fldCharType="separate"/>
      </w:r>
      <w:r w:rsidR="00D71BC6">
        <w:rPr>
          <w:noProof/>
        </w:rPr>
        <w:t>[</w:t>
      </w:r>
      <w:hyperlink w:anchor="_ENREF_17" w:tooltip="Yuki, 2012 #1064" w:history="1">
        <w:r w:rsidR="00D71BC6">
          <w:rPr>
            <w:noProof/>
          </w:rPr>
          <w:t>17</w:t>
        </w:r>
      </w:hyperlink>
      <w:r w:rsidR="00D71BC6">
        <w:rPr>
          <w:noProof/>
        </w:rPr>
        <w:t>]</w:t>
      </w:r>
      <w:r w:rsidR="00E26B4A">
        <w:fldChar w:fldCharType="end"/>
      </w:r>
      <w:r w:rsidR="00E13586">
        <w:t xml:space="preserve"> s2300-1)</w:t>
      </w:r>
    </w:p>
    <w:p w14:paraId="160D55B7" w14:textId="77777777" w:rsidR="00617998" w:rsidRDefault="00617998" w:rsidP="00236ADB"/>
    <w:p w14:paraId="2DE6E2CA" w14:textId="77777777" w:rsidR="0089063A" w:rsidRDefault="0089063A" w:rsidP="00236ADB"/>
    <w:p w14:paraId="0D972EBC" w14:textId="77777777" w:rsidR="00236ADB" w:rsidRDefault="00236ADB" w:rsidP="00236ADB"/>
    <w:p w14:paraId="1A50BB26" w14:textId="77777777" w:rsidR="00793AE1" w:rsidRDefault="00793AE1">
      <w:pPr>
        <w:rPr>
          <w:b/>
        </w:rPr>
      </w:pPr>
      <w:r>
        <w:rPr>
          <w:b/>
        </w:rPr>
        <w:br w:type="page"/>
      </w:r>
    </w:p>
    <w:p w14:paraId="7BE8A37B" w14:textId="49CEB709" w:rsidR="00490F61" w:rsidRDefault="00490F61" w:rsidP="00793AE1">
      <w:pPr>
        <w:pStyle w:val="Rubrik1"/>
      </w:pPr>
      <w:bookmarkStart w:id="237" w:name="_Toc316651589"/>
      <w:bookmarkStart w:id="238" w:name="_Toc317260859"/>
      <w:bookmarkStart w:id="239" w:name="_Toc317262088"/>
      <w:bookmarkStart w:id="240" w:name="_Toc317354344"/>
      <w:bookmarkStart w:id="241" w:name="_Toc368680635"/>
      <w:bookmarkStart w:id="242" w:name="_Toc368680689"/>
      <w:bookmarkStart w:id="243" w:name="_Toc368680898"/>
      <w:bookmarkStart w:id="244" w:name="_Toc368681270"/>
      <w:r>
        <w:lastRenderedPageBreak/>
        <w:t xml:space="preserve">DEL </w:t>
      </w:r>
      <w:proofErr w:type="gramStart"/>
      <w:r>
        <w:t>V:  NEUROMUSKULÄRJUNKTION</w:t>
      </w:r>
      <w:bookmarkEnd w:id="237"/>
      <w:bookmarkEnd w:id="238"/>
      <w:bookmarkEnd w:id="239"/>
      <w:bookmarkEnd w:id="240"/>
      <w:bookmarkEnd w:id="241"/>
      <w:bookmarkEnd w:id="242"/>
      <w:bookmarkEnd w:id="243"/>
      <w:bookmarkEnd w:id="244"/>
      <w:proofErr w:type="gramEnd"/>
    </w:p>
    <w:p w14:paraId="26286358" w14:textId="77777777" w:rsidR="00793AE1" w:rsidRDefault="00793AE1">
      <w:pPr>
        <w:rPr>
          <w:b/>
        </w:rPr>
      </w:pPr>
    </w:p>
    <w:p w14:paraId="7E9830DC" w14:textId="00255C45" w:rsidR="00CA2CD8" w:rsidRDefault="00CA2CD8" w:rsidP="00793AE1">
      <w:pPr>
        <w:pStyle w:val="Rubrik2"/>
      </w:pPr>
      <w:bookmarkStart w:id="245" w:name="_Toc316651590"/>
      <w:bookmarkStart w:id="246" w:name="_Toc317260860"/>
      <w:bookmarkStart w:id="247" w:name="_Toc317262089"/>
      <w:bookmarkStart w:id="248" w:name="_Toc317354345"/>
      <w:bookmarkStart w:id="249" w:name="_Toc368680636"/>
      <w:bookmarkStart w:id="250" w:name="_Toc368680690"/>
      <w:bookmarkStart w:id="251" w:name="_Toc368680899"/>
      <w:bookmarkStart w:id="252" w:name="_Toc368681271"/>
      <w:r>
        <w:t>1-</w:t>
      </w:r>
      <w:r w:rsidR="00C42EFE">
        <w:t>Neuromuskulärjunktion sjukdom</w:t>
      </w:r>
      <w:bookmarkEnd w:id="249"/>
      <w:bookmarkEnd w:id="250"/>
      <w:bookmarkEnd w:id="251"/>
      <w:bookmarkEnd w:id="252"/>
    </w:p>
    <w:p w14:paraId="7BC5878E" w14:textId="3E4AD382" w:rsidR="00C42EFE" w:rsidRDefault="005C4E51" w:rsidP="00C42EFE">
      <w:pPr>
        <w:pStyle w:val="Brdtext"/>
      </w:pPr>
      <w:r>
        <w:t>a</w:t>
      </w:r>
      <w:r w:rsidR="00C42EFE">
        <w:t xml:space="preserve">) Påverkas känsel vid en </w:t>
      </w:r>
      <w:r>
        <w:t>NMJ sjukdom</w:t>
      </w:r>
      <w:r w:rsidR="00C42EFE">
        <w:t xml:space="preserve">? </w:t>
      </w:r>
      <w:r w:rsidR="00C42EFE" w:rsidRPr="00804BE5">
        <w:t>(Rosen's 8th Chapter 108 s1442 Table 108-1)</w:t>
      </w:r>
    </w:p>
    <w:p w14:paraId="63EE3DBB" w14:textId="77777777" w:rsidR="00C42EFE" w:rsidRDefault="00C42EFE" w:rsidP="00C42EFE">
      <w:pPr>
        <w:pStyle w:val="Brdtext"/>
      </w:pPr>
    </w:p>
    <w:p w14:paraId="45C3258C" w14:textId="77777777" w:rsidR="00C42EFE" w:rsidRDefault="00C42EFE" w:rsidP="00C42EFE">
      <w:pPr>
        <w:pStyle w:val="Brdtext"/>
      </w:pPr>
    </w:p>
    <w:p w14:paraId="6A8433F0" w14:textId="5628EFE5" w:rsidR="00C42EFE" w:rsidRDefault="005C4E51" w:rsidP="00C42EFE">
      <w:pPr>
        <w:pStyle w:val="Brdtext"/>
      </w:pPr>
      <w:r>
        <w:t>b</w:t>
      </w:r>
      <w:r w:rsidR="00C42EFE">
        <w:t xml:space="preserve">) Hur påverkas reflexer vid en </w:t>
      </w:r>
      <w:r>
        <w:t>NMJ sjukdom</w:t>
      </w:r>
      <w:r w:rsidR="00C42EFE">
        <w:t xml:space="preserve">? </w:t>
      </w:r>
      <w:r w:rsidR="00C42EFE" w:rsidRPr="00804BE5">
        <w:t>(Rosen's 8th Chapter 108 s1442 Table 108-1)</w:t>
      </w:r>
    </w:p>
    <w:p w14:paraId="6CC97459" w14:textId="77777777" w:rsidR="00C42EFE" w:rsidRPr="00804BE5" w:rsidRDefault="00C42EFE" w:rsidP="00C42EFE">
      <w:pPr>
        <w:pStyle w:val="Brdtext"/>
      </w:pPr>
    </w:p>
    <w:p w14:paraId="5EF92AEF" w14:textId="77777777" w:rsidR="00CA2CD8" w:rsidRDefault="00CA2CD8" w:rsidP="00793AE1">
      <w:pPr>
        <w:pStyle w:val="Rubrik2"/>
      </w:pPr>
    </w:p>
    <w:p w14:paraId="26D4A6F0" w14:textId="13F5A1EE" w:rsidR="0058403F" w:rsidRPr="009366DA" w:rsidRDefault="00CA2CD8" w:rsidP="00793AE1">
      <w:pPr>
        <w:pStyle w:val="Rubrik2"/>
      </w:pPr>
      <w:bookmarkStart w:id="253" w:name="_Toc368680637"/>
      <w:bookmarkStart w:id="254" w:name="_Toc368680691"/>
      <w:bookmarkStart w:id="255" w:name="_Toc368680900"/>
      <w:bookmarkStart w:id="256" w:name="_Toc368681272"/>
      <w:r>
        <w:t>2</w:t>
      </w:r>
      <w:r w:rsidR="009366DA" w:rsidRPr="009366DA">
        <w:t>-</w:t>
      </w:r>
      <w:r w:rsidR="0058403F" w:rsidRPr="009366DA">
        <w:t>Myastenia gravis</w:t>
      </w:r>
      <w:bookmarkEnd w:id="245"/>
      <w:bookmarkEnd w:id="246"/>
      <w:bookmarkEnd w:id="247"/>
      <w:bookmarkEnd w:id="248"/>
      <w:bookmarkEnd w:id="253"/>
      <w:bookmarkEnd w:id="254"/>
      <w:bookmarkEnd w:id="255"/>
      <w:bookmarkEnd w:id="256"/>
    </w:p>
    <w:p w14:paraId="47150567" w14:textId="6981C318" w:rsidR="0058403F" w:rsidRDefault="00F1074D">
      <w:r w:rsidRPr="00F1074D">
        <w:t xml:space="preserve">a) Vad är patofysiologin bakom </w:t>
      </w:r>
      <w:r>
        <w:t xml:space="preserve">svagheten vid </w:t>
      </w:r>
      <w:r w:rsidRPr="00F1074D">
        <w:t>myastenia gravis?</w:t>
      </w:r>
      <w:r w:rsidR="007B1079">
        <w:t xml:space="preserve"> </w:t>
      </w:r>
      <w:r w:rsidR="007B1079" w:rsidRPr="00804BE5">
        <w:t>(Rosen's 8th Chapter 108 s</w:t>
      </w:r>
      <w:r w:rsidR="001C1BB7">
        <w:t>1443</w:t>
      </w:r>
      <w:r w:rsidR="007B1079" w:rsidRPr="00804BE5">
        <w:t>)</w:t>
      </w:r>
    </w:p>
    <w:p w14:paraId="0C7D0D73" w14:textId="77777777" w:rsidR="00F1074D" w:rsidRDefault="00F1074D"/>
    <w:p w14:paraId="7253AE7D" w14:textId="77777777" w:rsidR="00CB4C07" w:rsidRDefault="00CB4C07"/>
    <w:p w14:paraId="25471F66" w14:textId="77777777" w:rsidR="00736241" w:rsidRDefault="00736241"/>
    <w:p w14:paraId="38A62964" w14:textId="60B1F35D" w:rsidR="00F1074D" w:rsidRDefault="00F1074D">
      <w:r>
        <w:t xml:space="preserve">b) </w:t>
      </w:r>
      <w:r w:rsidR="00C03532">
        <w:t>Vad är definitionen av</w:t>
      </w:r>
      <w:r>
        <w:t xml:space="preserve"> ett myastenkris?</w:t>
      </w:r>
      <w:r w:rsidR="00C03532">
        <w:t xml:space="preserve">  Vad kan orsaka en sådan kris? </w:t>
      </w:r>
      <w:r w:rsidR="00C03532" w:rsidRPr="00804BE5">
        <w:t>(Rosen's 8th Chapter 108 s</w:t>
      </w:r>
      <w:r w:rsidR="00C03532">
        <w:t>1443</w:t>
      </w:r>
      <w:r w:rsidR="006D5BBB">
        <w:t>-4</w:t>
      </w:r>
      <w:r w:rsidR="00C03532" w:rsidRPr="00804BE5">
        <w:t>)</w:t>
      </w:r>
    </w:p>
    <w:p w14:paraId="0A89311F" w14:textId="77777777" w:rsidR="006D5BBB" w:rsidRDefault="006D5BBB"/>
    <w:p w14:paraId="598EBC37" w14:textId="77777777" w:rsidR="00F1074D" w:rsidRDefault="00F1074D"/>
    <w:p w14:paraId="348C4E11" w14:textId="77777777" w:rsidR="00736241" w:rsidRDefault="00736241"/>
    <w:p w14:paraId="0B030B1C" w14:textId="2F9ECE1C" w:rsidR="00F1074D" w:rsidRDefault="00F1074D">
      <w:r>
        <w:t xml:space="preserve">c) Hur </w:t>
      </w:r>
      <w:r w:rsidR="00E81EFA">
        <w:t>kan man behandla den respiratoriska svikten vid</w:t>
      </w:r>
      <w:r>
        <w:t xml:space="preserve"> myastenkris i akutskede?</w:t>
      </w:r>
      <w:r w:rsidR="00E81EFA">
        <w:t xml:space="preserve"> </w:t>
      </w:r>
      <w:r w:rsidR="00E81EFA" w:rsidRPr="00804BE5">
        <w:t>(Rosen's 8th Chapter 108 s</w:t>
      </w:r>
      <w:r w:rsidR="00E81EFA">
        <w:t>1444</w:t>
      </w:r>
      <w:r w:rsidR="00E81EFA" w:rsidRPr="00804BE5">
        <w:t>)</w:t>
      </w:r>
    </w:p>
    <w:p w14:paraId="0AD530F9" w14:textId="77777777" w:rsidR="00F1074D" w:rsidRDefault="00F1074D">
      <w:pPr>
        <w:rPr>
          <w:b/>
        </w:rPr>
      </w:pPr>
    </w:p>
    <w:p w14:paraId="052A2D4E" w14:textId="77777777" w:rsidR="00CB4C07" w:rsidRDefault="00CB4C07">
      <w:pPr>
        <w:rPr>
          <w:b/>
        </w:rPr>
      </w:pPr>
    </w:p>
    <w:p w14:paraId="059BBCFE" w14:textId="77777777" w:rsidR="00736241" w:rsidRPr="009366DA" w:rsidRDefault="00736241">
      <w:pPr>
        <w:rPr>
          <w:b/>
        </w:rPr>
      </w:pPr>
    </w:p>
    <w:p w14:paraId="172EBE90" w14:textId="607A1013" w:rsidR="006345FC" w:rsidRPr="009366DA" w:rsidRDefault="00CC0D93" w:rsidP="00793AE1">
      <w:pPr>
        <w:pStyle w:val="Rubrik2"/>
      </w:pPr>
      <w:bookmarkStart w:id="257" w:name="_Toc316651592"/>
      <w:bookmarkStart w:id="258" w:name="_Toc317260862"/>
      <w:bookmarkStart w:id="259" w:name="_Toc317262091"/>
      <w:bookmarkStart w:id="260" w:name="_Toc317354347"/>
      <w:bookmarkStart w:id="261" w:name="_Toc368680638"/>
      <w:bookmarkStart w:id="262" w:name="_Toc368680692"/>
      <w:bookmarkStart w:id="263" w:name="_Toc368680901"/>
      <w:bookmarkStart w:id="264" w:name="_Toc368681273"/>
      <w:r>
        <w:t>3</w:t>
      </w:r>
      <w:r w:rsidR="009366DA" w:rsidRPr="009366DA">
        <w:t>-</w:t>
      </w:r>
      <w:r w:rsidR="0058403F" w:rsidRPr="009366DA">
        <w:t>Botulism</w:t>
      </w:r>
      <w:bookmarkEnd w:id="257"/>
      <w:bookmarkEnd w:id="258"/>
      <w:bookmarkEnd w:id="259"/>
      <w:bookmarkEnd w:id="260"/>
      <w:bookmarkEnd w:id="261"/>
      <w:bookmarkEnd w:id="262"/>
      <w:bookmarkEnd w:id="263"/>
      <w:bookmarkEnd w:id="264"/>
    </w:p>
    <w:p w14:paraId="68FA0D5B" w14:textId="415E5DBC" w:rsidR="001C1BB7" w:rsidRDefault="009366DA">
      <w:r>
        <w:t xml:space="preserve">a) </w:t>
      </w:r>
      <w:r w:rsidR="001C1BB7">
        <w:t>Vad är patofysiologin bakom svagheten vid</w:t>
      </w:r>
      <w:r w:rsidR="00077CCF">
        <w:t xml:space="preserve"> födoämnesrelaterad</w:t>
      </w:r>
      <w:r w:rsidR="001C1BB7">
        <w:t xml:space="preserve"> botulism? (</w:t>
      </w:r>
      <w:hyperlink r:id="rId84" w:history="1">
        <w:r w:rsidR="001C1BB7" w:rsidRPr="000D665A">
          <w:rPr>
            <w:rStyle w:val="Hyperlnk"/>
          </w:rPr>
          <w:t>2014 Lundin</w:t>
        </w:r>
      </w:hyperlink>
      <w:r w:rsidR="00E26B4A">
        <w:fldChar w:fldCharType="begin"/>
      </w:r>
      <w:r w:rsidR="00D71BC6">
        <w:instrText xml:space="preserve"> ADDIN EN.CITE &lt;EndNote&gt;&lt;Cite&gt;&lt;Author&gt;Lundin&lt;/Author&gt;&lt;Year&gt;2014&lt;/Year&gt;&lt;RecNum&gt;1049&lt;/RecNum&gt;&lt;DisplayText&gt;[18]&lt;/DisplayText&gt;&lt;record&gt;&lt;rec-number&gt;1049&lt;/rec-number&gt;&lt;foreign-keys&gt;&lt;key app="EN" db-id="5rd9tv29z5xd0revrw5xdxzy5w5zpd9tvz55" timestamp="0"&gt;1049&lt;/key&gt;&lt;/foreign-keys&gt;&lt;ref-type name="Journal Article"&gt;17&lt;/ref-type&gt;&lt;contributors&gt;&lt;authors&gt;&lt;author&gt;Lundin, F.&lt;/author&gt;&lt;author&gt;Personne, M.&lt;/author&gt;&lt;author&gt;Hanberger, H.&lt;/author&gt;&lt;/authors&gt;&lt;/contributors&gt;&lt;titles&gt;&lt;title&gt;[Botulism is a treatable, very rare type of poisoning. Smoked vacuum packed whitefish provided guidance to the diagnosis]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pages&gt;551-2&lt;/pages&gt;&lt;volume&gt;111&lt;/volume&gt;&lt;number&gt;12-13&lt;/number&gt;&lt;edition&gt;2014/04/17&lt;/edition&gt;&lt;keywords&gt;&lt;keyword&gt;Animals&lt;/keyword&gt;&lt;keyword&gt;Botulinum Antitoxin/therapeutic use&lt;/keyword&gt;&lt;keyword&gt;Botulism/drug therapy/*microbiology/rehabilitation&lt;/keyword&gt;&lt;keyword&gt;*Clostridium botulinum type E&lt;/keyword&gt;&lt;keyword&gt;Female&lt;/keyword&gt;&lt;keyword&gt;Food Preservation&lt;/keyword&gt;&lt;keyword&gt;Humans&lt;/keyword&gt;&lt;keyword&gt;Middle Aged&lt;/keyword&gt;&lt;keyword&gt;Salmonidae/*microbiology&lt;/keyword&gt;&lt;keyword&gt;Treatment Outcome&lt;/keyword&gt;&lt;/keywords&gt;&lt;dates&gt;&lt;year&gt;2014&lt;/year&gt;&lt;pub-dates&gt;&lt;date&gt;Mar 19-Apr 1&lt;/date&gt;&lt;/pub-dates&gt;&lt;/dates&gt;&lt;orig-pub&gt;Botulism ar en behandlingsbar, mycket sallsynt forgiftning. Rokt vakuumforpackad sik gav vagledning till diagnosen.&lt;/orig-pub&gt;&lt;isbn&gt;0023-7205 (Print)&amp;#xD;0023-7205 (Linking)&lt;/isbn&gt;&lt;accession-num&gt;24734378&lt;/accession-num&gt;&lt;work-type&gt;Case Reports&lt;/work-type&gt;&lt;urls&gt;&lt;related-urls&gt;&lt;url&gt;http://www.ncbi.nlm.nih.gov/pubmed/24734378&lt;/url&gt;&lt;/related-urls&gt;&lt;/urls&gt;&lt;language&gt;swe&lt;/language&gt;&lt;/record&gt;&lt;/Cite&gt;&lt;/EndNote&gt;</w:instrText>
      </w:r>
      <w:r w:rsidR="00E26B4A">
        <w:fldChar w:fldCharType="separate"/>
      </w:r>
      <w:r w:rsidR="00D71BC6">
        <w:rPr>
          <w:noProof/>
        </w:rPr>
        <w:t>[</w:t>
      </w:r>
      <w:hyperlink w:anchor="_ENREF_18" w:tooltip="Lundin, 2014 #1049" w:history="1">
        <w:r w:rsidR="00D71BC6">
          <w:rPr>
            <w:noProof/>
          </w:rPr>
          <w:t>18</w:t>
        </w:r>
      </w:hyperlink>
      <w:r w:rsidR="00D71BC6">
        <w:rPr>
          <w:noProof/>
        </w:rPr>
        <w:t>]</w:t>
      </w:r>
      <w:r w:rsidR="00E26B4A">
        <w:fldChar w:fldCharType="end"/>
      </w:r>
      <w:r w:rsidR="00077CCF">
        <w:t xml:space="preserve"> s1)</w:t>
      </w:r>
    </w:p>
    <w:p w14:paraId="1ED87692" w14:textId="77777777" w:rsidR="001C1BB7" w:rsidRDefault="001C1BB7"/>
    <w:p w14:paraId="4F8FC748" w14:textId="77777777" w:rsidR="00CB4C07" w:rsidRDefault="00CB4C07"/>
    <w:p w14:paraId="42AE1572" w14:textId="77777777" w:rsidR="00736241" w:rsidRDefault="00736241"/>
    <w:p w14:paraId="47A3177A" w14:textId="11078457" w:rsidR="009366DA" w:rsidRDefault="009366DA">
      <w:r>
        <w:t xml:space="preserve">b) Vilka kliniska fynd </w:t>
      </w:r>
      <w:r w:rsidR="008C04C0">
        <w:t>uppstår vid födoämnesrelaterad botulism</w:t>
      </w:r>
      <w:r>
        <w:t>?</w:t>
      </w:r>
      <w:r w:rsidR="00BC0C82">
        <w:t xml:space="preserve">  Vilket ögonfynd talar för botulism istället för myasthenia gravis?</w:t>
      </w:r>
      <w:r w:rsidR="00FE1C66">
        <w:t xml:space="preserve"> </w:t>
      </w:r>
      <w:r w:rsidR="00672CC6">
        <w:t>(</w:t>
      </w:r>
      <w:hyperlink r:id="rId85" w:history="1">
        <w:r w:rsidR="00672CC6" w:rsidRPr="000D665A">
          <w:rPr>
            <w:rStyle w:val="Hyperlnk"/>
          </w:rPr>
          <w:t>2014 Lundin</w:t>
        </w:r>
      </w:hyperlink>
      <w:r w:rsidR="00E26B4A">
        <w:fldChar w:fldCharType="begin"/>
      </w:r>
      <w:r w:rsidR="00D71BC6">
        <w:instrText xml:space="preserve"> ADDIN EN.CITE &lt;EndNote&gt;&lt;Cite&gt;&lt;Author&gt;Lundin&lt;/Author&gt;&lt;Year&gt;2014&lt;/Year&gt;&lt;RecNum&gt;1049&lt;/RecNum&gt;&lt;DisplayText&gt;[18]&lt;/DisplayText&gt;&lt;record&gt;&lt;rec-number&gt;1049&lt;/rec-number&gt;&lt;foreign-keys&gt;&lt;key app="EN" db-id="5rd9tv29z5xd0revrw5xdxzy5w5zpd9tvz55" timestamp="0"&gt;1049&lt;/key&gt;&lt;/foreign-keys&gt;&lt;ref-type name="Journal Article"&gt;17&lt;/ref-type&gt;&lt;contributors&gt;&lt;authors&gt;&lt;author&gt;Lundin, F.&lt;/author&gt;&lt;author&gt;Personne, M.&lt;/author&gt;&lt;author&gt;Hanberger, H.&lt;/author&gt;&lt;/authors&gt;&lt;/contributors&gt;&lt;titles&gt;&lt;title&gt;[Botulism is a treatable, very rare type of poisoning. Smoked vacuum packed whitefish provided guidance to the diagnosis]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pages&gt;551-2&lt;/pages&gt;&lt;volume&gt;111&lt;/volume&gt;&lt;number&gt;12-13&lt;/number&gt;&lt;edition&gt;2014/04/17&lt;/edition&gt;&lt;keywords&gt;&lt;keyword&gt;Animals&lt;/keyword&gt;&lt;keyword&gt;Botulinum Antitoxin/therapeutic use&lt;/keyword&gt;&lt;keyword&gt;Botulism/drug therapy/*microbiology/rehabilitation&lt;/keyword&gt;&lt;keyword&gt;*Clostridium botulinum type E&lt;/keyword&gt;&lt;keyword&gt;Female&lt;/keyword&gt;&lt;keyword&gt;Food Preservation&lt;/keyword&gt;&lt;keyword&gt;Humans&lt;/keyword&gt;&lt;keyword&gt;Middle Aged&lt;/keyword&gt;&lt;keyword&gt;Salmonidae/*microbiology&lt;/keyword&gt;&lt;keyword&gt;Treatment Outcome&lt;/keyword&gt;&lt;/keywords&gt;&lt;dates&gt;&lt;year&gt;2014&lt;/year&gt;&lt;pub-dates&gt;&lt;date&gt;Mar 19-Apr 1&lt;/date&gt;&lt;/pub-dates&gt;&lt;/dates&gt;&lt;orig-pub&gt;Botulism ar en behandlingsbar, mycket sallsynt forgiftning. Rokt vakuumforpackad sik gav vagledning till diagnosen.&lt;/orig-pub&gt;&lt;isbn&gt;0023-7205 (Print)&amp;#xD;0023-7205 (Linking)&lt;/isbn&gt;&lt;accession-num&gt;24734378&lt;/accession-num&gt;&lt;work-type&gt;Case Reports&lt;/work-type&gt;&lt;urls&gt;&lt;related-urls&gt;&lt;url&gt;http://www.ncbi.nlm.nih.gov/pubmed/24734378&lt;/url&gt;&lt;/related-urls&gt;&lt;/urls&gt;&lt;language&gt;swe&lt;/language&gt;&lt;/record&gt;&lt;/Cite&gt;&lt;/EndNote&gt;</w:instrText>
      </w:r>
      <w:r w:rsidR="00E26B4A">
        <w:fldChar w:fldCharType="separate"/>
      </w:r>
      <w:r w:rsidR="00D71BC6">
        <w:rPr>
          <w:noProof/>
        </w:rPr>
        <w:t>[</w:t>
      </w:r>
      <w:hyperlink w:anchor="_ENREF_18" w:tooltip="Lundin, 2014 #1049" w:history="1">
        <w:r w:rsidR="00D71BC6">
          <w:rPr>
            <w:noProof/>
          </w:rPr>
          <w:t>18</w:t>
        </w:r>
      </w:hyperlink>
      <w:r w:rsidR="00D71BC6">
        <w:rPr>
          <w:noProof/>
        </w:rPr>
        <w:t>]</w:t>
      </w:r>
      <w:r w:rsidR="00E26B4A">
        <w:fldChar w:fldCharType="end"/>
      </w:r>
      <w:r w:rsidR="008C04C0">
        <w:t xml:space="preserve"> s1)</w:t>
      </w:r>
    </w:p>
    <w:p w14:paraId="56C8713F" w14:textId="77777777" w:rsidR="009366DA" w:rsidRDefault="009366DA"/>
    <w:p w14:paraId="1C4B2D3B" w14:textId="77777777" w:rsidR="00CB4C07" w:rsidRDefault="00CB4C07"/>
    <w:p w14:paraId="2B798098" w14:textId="77777777" w:rsidR="00736241" w:rsidRDefault="00736241"/>
    <w:p w14:paraId="62AD5421" w14:textId="71D15343" w:rsidR="009366DA" w:rsidRDefault="009366DA">
      <w:r>
        <w:t>c) Hur behandlas förgiftning med botulism?</w:t>
      </w:r>
      <w:r w:rsidR="00FE1C66">
        <w:t xml:space="preserve"> </w:t>
      </w:r>
      <w:r w:rsidR="00672CC6">
        <w:t>(</w:t>
      </w:r>
      <w:hyperlink r:id="rId86" w:history="1">
        <w:r w:rsidR="00672CC6" w:rsidRPr="000D665A">
          <w:rPr>
            <w:rStyle w:val="Hyperlnk"/>
          </w:rPr>
          <w:t>2014 Lundin</w:t>
        </w:r>
      </w:hyperlink>
      <w:r w:rsidR="00E26B4A">
        <w:fldChar w:fldCharType="begin"/>
      </w:r>
      <w:r w:rsidR="00D71BC6">
        <w:instrText xml:space="preserve"> ADDIN EN.CITE &lt;EndNote&gt;&lt;Cite&gt;&lt;Author&gt;Lundin&lt;/Author&gt;&lt;Year&gt;2014&lt;/Year&gt;&lt;RecNum&gt;1049&lt;/RecNum&gt;&lt;DisplayText&gt;[18]&lt;/DisplayText&gt;&lt;record&gt;&lt;rec-number&gt;1049&lt;/rec-number&gt;&lt;foreign-keys&gt;&lt;key app="EN" db-id="5rd9tv29z5xd0revrw5xdxzy5w5zpd9tvz55" timestamp="0"&gt;1049&lt;/key&gt;&lt;/foreign-keys&gt;&lt;ref-type name="Journal Article"&gt;17&lt;/ref-type&gt;&lt;contributors&gt;&lt;authors&gt;&lt;author&gt;Lundin, F.&lt;/author&gt;&lt;author&gt;Personne, M.&lt;/author&gt;&lt;author&gt;Hanberger, H.&lt;/author&gt;&lt;/authors&gt;&lt;/contributors&gt;&lt;titles&gt;&lt;title&gt;[Botulism is a treatable, very rare type of poisoning. Smoked vacuum packed whitefish provided guidance to the diagnosis]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pages&gt;551-2&lt;/pages&gt;&lt;volume&gt;111&lt;/volume&gt;&lt;number&gt;12-13&lt;/number&gt;&lt;edition&gt;2014/04/17&lt;/edition&gt;&lt;keywords&gt;&lt;keyword&gt;Animals&lt;/keyword&gt;&lt;keyword&gt;Botulinum Antitoxin/therapeutic use&lt;/keyword&gt;&lt;keyword&gt;Botulism/drug therapy/*microbiology/rehabilitation&lt;/keyword&gt;&lt;keyword&gt;*Clostridium botulinum type E&lt;/keyword&gt;&lt;keyword&gt;Female&lt;/keyword&gt;&lt;keyword&gt;Food Preservation&lt;/keyword&gt;&lt;keyword&gt;Humans&lt;/keyword&gt;&lt;keyword&gt;Middle Aged&lt;/keyword&gt;&lt;keyword&gt;Salmonidae/*microbiology&lt;/keyword&gt;&lt;keyword&gt;Treatment Outcome&lt;/keyword&gt;&lt;/keywords&gt;&lt;dates&gt;&lt;year&gt;2014&lt;/year&gt;&lt;pub-dates&gt;&lt;date&gt;Mar 19-Apr 1&lt;/date&gt;&lt;/pub-dates&gt;&lt;/dates&gt;&lt;orig-pub&gt;Botulism ar en behandlingsbar, mycket sallsynt forgiftning. Rokt vakuumforpackad sik gav vagledning till diagnosen.&lt;/orig-pub&gt;&lt;isbn&gt;0023-7205 (Print)&amp;#xD;0023-7205 (Linking)&lt;/isbn&gt;&lt;accession-num&gt;24734378&lt;/accession-num&gt;&lt;work-type&gt;Case Reports&lt;/work-type&gt;&lt;urls&gt;&lt;related-urls&gt;&lt;url&gt;http://www.ncbi.nlm.nih.gov/pubmed/24734378&lt;/url&gt;&lt;/related-urls&gt;&lt;/urls&gt;&lt;language&gt;swe&lt;/language&gt;&lt;/record&gt;&lt;/Cite&gt;&lt;/EndNote&gt;</w:instrText>
      </w:r>
      <w:r w:rsidR="00E26B4A">
        <w:fldChar w:fldCharType="separate"/>
      </w:r>
      <w:r w:rsidR="00D71BC6">
        <w:rPr>
          <w:noProof/>
        </w:rPr>
        <w:t>[</w:t>
      </w:r>
      <w:hyperlink w:anchor="_ENREF_18" w:tooltip="Lundin, 2014 #1049" w:history="1">
        <w:r w:rsidR="00D71BC6">
          <w:rPr>
            <w:noProof/>
          </w:rPr>
          <w:t>18</w:t>
        </w:r>
      </w:hyperlink>
      <w:r w:rsidR="00D71BC6">
        <w:rPr>
          <w:noProof/>
        </w:rPr>
        <w:t>]</w:t>
      </w:r>
      <w:r w:rsidR="00E26B4A">
        <w:fldChar w:fldCharType="end"/>
      </w:r>
      <w:r w:rsidR="00A36EB9">
        <w:t xml:space="preserve"> s1)</w:t>
      </w:r>
    </w:p>
    <w:p w14:paraId="31E2516E" w14:textId="77777777" w:rsidR="00A36EB9" w:rsidRDefault="00A36EB9"/>
    <w:p w14:paraId="2E815274" w14:textId="77777777" w:rsidR="006345FC" w:rsidRDefault="006345FC">
      <w:pPr>
        <w:rPr>
          <w:b/>
        </w:rPr>
      </w:pPr>
    </w:p>
    <w:p w14:paraId="0B12F5BF" w14:textId="77777777" w:rsidR="00CB4C07" w:rsidRDefault="00CB4C07">
      <w:pPr>
        <w:rPr>
          <w:b/>
        </w:rPr>
      </w:pPr>
    </w:p>
    <w:p w14:paraId="3244E52A" w14:textId="7C0B812E" w:rsidR="00F1074D" w:rsidRDefault="000D665A" w:rsidP="00793AE1">
      <w:pPr>
        <w:pStyle w:val="Rubrik2"/>
      </w:pPr>
      <w:bookmarkStart w:id="265" w:name="_Toc316651593"/>
      <w:bookmarkStart w:id="266" w:name="_Toc317260863"/>
      <w:bookmarkStart w:id="267" w:name="_Toc317262092"/>
      <w:bookmarkStart w:id="268" w:name="_Toc317354348"/>
      <w:bookmarkStart w:id="269" w:name="_Toc368680639"/>
      <w:bookmarkStart w:id="270" w:name="_Toc368680693"/>
      <w:bookmarkStart w:id="271" w:name="_Toc368680902"/>
      <w:bookmarkStart w:id="272" w:name="_Toc368681274"/>
      <w:r>
        <w:t>4</w:t>
      </w:r>
      <w:r w:rsidR="00AC2FF6">
        <w:t>-</w:t>
      </w:r>
      <w:r w:rsidR="00D93D01">
        <w:t>K</w:t>
      </w:r>
      <w:r w:rsidR="00F1074D">
        <w:t>olinerg</w:t>
      </w:r>
      <w:r w:rsidR="00D93D01">
        <w:t>t</w:t>
      </w:r>
      <w:r w:rsidR="00F1074D">
        <w:t xml:space="preserve"> toxidrom</w:t>
      </w:r>
      <w:bookmarkEnd w:id="265"/>
      <w:bookmarkEnd w:id="266"/>
      <w:bookmarkEnd w:id="267"/>
      <w:bookmarkEnd w:id="268"/>
      <w:bookmarkEnd w:id="269"/>
      <w:bookmarkEnd w:id="270"/>
      <w:bookmarkEnd w:id="271"/>
      <w:bookmarkEnd w:id="272"/>
    </w:p>
    <w:p w14:paraId="18183881" w14:textId="6DDC1A3A" w:rsidR="00F1074D" w:rsidRPr="00F1074D" w:rsidRDefault="00F1074D">
      <w:r w:rsidRPr="00F1074D">
        <w:t xml:space="preserve">a) </w:t>
      </w:r>
      <w:r w:rsidR="00D93D01">
        <w:t>Varför förekommer svaghet vid förgiftning med organofosfater? (Rosen's 8th Chapter 163 s2057)</w:t>
      </w:r>
    </w:p>
    <w:p w14:paraId="743C61D6" w14:textId="77777777" w:rsidR="00F1074D" w:rsidRDefault="00F1074D">
      <w:pPr>
        <w:rPr>
          <w:b/>
        </w:rPr>
      </w:pPr>
    </w:p>
    <w:p w14:paraId="15C959C3" w14:textId="77777777" w:rsidR="00736241" w:rsidRDefault="00736241">
      <w:pPr>
        <w:rPr>
          <w:b/>
        </w:rPr>
      </w:pPr>
    </w:p>
    <w:p w14:paraId="0450191A" w14:textId="43DD779B" w:rsidR="00F1074D" w:rsidRDefault="00F1074D" w:rsidP="00793AE1">
      <w:pPr>
        <w:pStyle w:val="Brdtext"/>
      </w:pPr>
      <w:r>
        <w:t xml:space="preserve">b) </w:t>
      </w:r>
      <w:r w:rsidR="00D93D01">
        <w:t>Vilka övriga fynd kan förekomma vid ett kolinergt toxidrom?</w:t>
      </w:r>
      <w:r w:rsidR="00350D5A">
        <w:t xml:space="preserve">  (Stenkilsson 2012</w:t>
      </w:r>
      <w:r w:rsidR="00E26B4A">
        <w:fldChar w:fldCharType="begin"/>
      </w:r>
      <w:r w:rsidR="00D71BC6">
        <w:instrText xml:space="preserve"> ADDIN EN.CITE &lt;EndNote&gt;&lt;Cite&gt;&lt;Author&gt;Stenkilsson&lt;/Author&gt;&lt;Year&gt;2011&lt;/Year&gt;&lt;RecNum&gt;1422&lt;/RecNum&gt;&lt;DisplayText&gt;[19]&lt;/DisplayText&gt;&lt;record&gt;&lt;rec-number&gt;1422&lt;/rec-number&gt;&lt;foreign-keys&gt;&lt;key app="EN" db-id="5rd9tv29z5xd0revrw5xdxzy5w5zpd9tvz55" timestamp="0"&gt;1422&lt;/key&gt;&lt;/foreign-keys&gt;&lt;ref-type name="Journal Article"&gt;17&lt;/ref-type&gt;&lt;contributors&gt;&lt;authors&gt;&lt;author&gt;Stenkilsson, M.&lt;/author&gt;&lt;author&gt;Dryver, E.&lt;/author&gt;&lt;/authors&gt;&lt;/contributors&gt;&lt;auth-address&gt;Skanes universitetssjukhus, Lund.&lt;/auth-address&gt;&lt;titles&gt;&lt;title&gt;[Intoxication at emergency department]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pages&gt;1302-7&lt;/pages&gt;&lt;volume&gt;108&lt;/volume&gt;&lt;number&gt;24-25&lt;/number&gt;&lt;edition&gt;2011/08/13&lt;/edition&gt;&lt;keywords&gt;&lt;keyword&gt;Antidotes/administration &amp;amp; dosage&lt;/keyword&gt;&lt;keyword&gt;Checklist&lt;/keyword&gt;&lt;keyword&gt;Diagnosis, Differential&lt;/keyword&gt;&lt;keyword&gt;Electrocardiography&lt;/keyword&gt;&lt;keyword&gt;*Emergency Service, Hospital&lt;/keyword&gt;&lt;keyword&gt;Emergency Treatment&lt;/keyword&gt;&lt;keyword&gt;Female&lt;/keyword&gt;&lt;keyword&gt;Humans&lt;/keyword&gt;&lt;keyword&gt;Male&lt;/keyword&gt;&lt;keyword&gt;Monitoring, Physiologic&lt;/keyword&gt;&lt;keyword&gt;Point-of-Care Systems&lt;/keyword&gt;&lt;keyword&gt;*Poisoning/blood/diagnosis/therapy&lt;/keyword&gt;&lt;keyword&gt;Practice Guidelines as Topic&lt;/keyword&gt;&lt;keyword&gt;Suicide, Attempted&lt;/keyword&gt;&lt;keyword&gt;Syndrome&lt;/keyword&gt;&lt;/keywords&gt;&lt;dates&gt;&lt;year&gt;2011&lt;/year&gt;&lt;pub-dates&gt;&lt;date&gt;Jun 15-28&lt;/date&gt;&lt;/pub-dates&gt;&lt;/dates&gt;&lt;orig-pub&gt;Intoxikation po akuten.&lt;/orig-pub&gt;&lt;isbn&gt;0023-7205 (Print)&amp;#xD;0023-7205 (Linking)&lt;/isbn&gt;&lt;accession-num&gt;21830501&lt;/accession-num&gt;&lt;urls&gt;&lt;related-urls&gt;&lt;url&gt;http://www.ncbi.nlm.nih.gov/pubmed/21830501&lt;/url&gt;&lt;/related-urls&gt;&lt;/urls&gt;&lt;language&gt;swe&lt;/language&gt;&lt;/record&gt;&lt;/Cite&gt;&lt;/EndNote&gt;</w:instrText>
      </w:r>
      <w:r w:rsidR="00E26B4A">
        <w:fldChar w:fldCharType="separate"/>
      </w:r>
      <w:r w:rsidR="00D71BC6">
        <w:rPr>
          <w:noProof/>
        </w:rPr>
        <w:t>[</w:t>
      </w:r>
      <w:hyperlink w:anchor="_ENREF_19" w:tooltip="Stenkilsson, 2011 #1422" w:history="1">
        <w:r w:rsidR="00D71BC6">
          <w:rPr>
            <w:noProof/>
          </w:rPr>
          <w:t>19</w:t>
        </w:r>
      </w:hyperlink>
      <w:r w:rsidR="00D71BC6">
        <w:rPr>
          <w:noProof/>
        </w:rPr>
        <w:t>]</w:t>
      </w:r>
      <w:r w:rsidR="00E26B4A">
        <w:fldChar w:fldCharType="end"/>
      </w:r>
      <w:r w:rsidR="00350D5A">
        <w:t xml:space="preserve"> </w:t>
      </w:r>
      <w:proofErr w:type="gramStart"/>
      <w:r w:rsidR="00350D5A">
        <w:t>s</w:t>
      </w:r>
      <w:r w:rsidR="00871A8A">
        <w:t>1304</w:t>
      </w:r>
      <w:r w:rsidR="00350D5A">
        <w:t>)</w:t>
      </w:r>
      <w:r w:rsidR="005116DC">
        <w:t xml:space="preserve">  Hur</w:t>
      </w:r>
      <w:proofErr w:type="gramEnd"/>
      <w:r w:rsidR="005116DC">
        <w:t xml:space="preserve"> hjälper ögonfynd att skilja mellan kolinergt toxidrom, botulism och myast</w:t>
      </w:r>
      <w:r w:rsidR="00350D5A">
        <w:t>enia gravis?</w:t>
      </w:r>
    </w:p>
    <w:p w14:paraId="0FDF9DE4" w14:textId="77777777" w:rsidR="00AC2FF6" w:rsidRDefault="00AC2FF6">
      <w:pPr>
        <w:rPr>
          <w:b/>
        </w:rPr>
      </w:pPr>
    </w:p>
    <w:p w14:paraId="10B8E416" w14:textId="5825B5CE" w:rsidR="00490F61" w:rsidRDefault="00490F61" w:rsidP="00793AE1">
      <w:pPr>
        <w:pStyle w:val="Rubrik1"/>
      </w:pPr>
      <w:bookmarkStart w:id="273" w:name="_Toc316651594"/>
      <w:bookmarkStart w:id="274" w:name="_Toc317260864"/>
      <w:bookmarkStart w:id="275" w:name="_Toc317262093"/>
      <w:bookmarkStart w:id="276" w:name="_Toc317354349"/>
      <w:bookmarkStart w:id="277" w:name="_Toc368680640"/>
      <w:bookmarkStart w:id="278" w:name="_Toc368680694"/>
      <w:bookmarkStart w:id="279" w:name="_Toc368680903"/>
      <w:bookmarkStart w:id="280" w:name="_Toc368681275"/>
      <w:r>
        <w:lastRenderedPageBreak/>
        <w:t xml:space="preserve">DEL </w:t>
      </w:r>
      <w:proofErr w:type="gramStart"/>
      <w:r>
        <w:t>VI:  MUSKEL</w:t>
      </w:r>
      <w:bookmarkEnd w:id="273"/>
      <w:bookmarkEnd w:id="274"/>
      <w:bookmarkEnd w:id="275"/>
      <w:bookmarkEnd w:id="276"/>
      <w:bookmarkEnd w:id="277"/>
      <w:bookmarkEnd w:id="278"/>
      <w:bookmarkEnd w:id="279"/>
      <w:bookmarkEnd w:id="280"/>
      <w:proofErr w:type="gramEnd"/>
    </w:p>
    <w:p w14:paraId="12888600" w14:textId="77777777" w:rsidR="00793AE1" w:rsidRDefault="00793AE1"/>
    <w:p w14:paraId="28425EB8" w14:textId="31E808B8" w:rsidR="005F25C1" w:rsidRDefault="005F25C1" w:rsidP="005F25C1">
      <w:pPr>
        <w:pStyle w:val="Rubrik2"/>
      </w:pPr>
      <w:bookmarkStart w:id="281" w:name="_Toc368680641"/>
      <w:bookmarkStart w:id="282" w:name="_Toc368680695"/>
      <w:bookmarkStart w:id="283" w:name="_Toc368680904"/>
      <w:bookmarkStart w:id="284" w:name="_Toc368681276"/>
      <w:r>
        <w:t>1-Myopatier</w:t>
      </w:r>
      <w:bookmarkEnd w:id="281"/>
      <w:bookmarkEnd w:id="282"/>
      <w:bookmarkEnd w:id="283"/>
      <w:bookmarkEnd w:id="284"/>
    </w:p>
    <w:p w14:paraId="6C792051" w14:textId="5D726D82" w:rsidR="005F25C1" w:rsidRDefault="005F25C1" w:rsidP="005F25C1">
      <w:pPr>
        <w:pStyle w:val="Brdtext"/>
      </w:pPr>
      <w:r w:rsidRPr="00804BE5">
        <w:t xml:space="preserve">a) Påverkas distala eller proximala muskler mest vid en </w:t>
      </w:r>
      <w:r>
        <w:t>myopati</w:t>
      </w:r>
      <w:r w:rsidRPr="00804BE5">
        <w:t xml:space="preserve"> (Rosen's 8th Chapter 108 s1442 Table 108-1)</w:t>
      </w:r>
    </w:p>
    <w:p w14:paraId="7DD9A3B5" w14:textId="77777777" w:rsidR="005F25C1" w:rsidRDefault="005F25C1" w:rsidP="005F25C1">
      <w:pPr>
        <w:pStyle w:val="Brdtext"/>
      </w:pPr>
    </w:p>
    <w:p w14:paraId="205FE842" w14:textId="77777777" w:rsidR="00F52C3B" w:rsidRDefault="00F52C3B" w:rsidP="005F25C1">
      <w:pPr>
        <w:pStyle w:val="Brdtext"/>
      </w:pPr>
    </w:p>
    <w:p w14:paraId="1A5DDC62" w14:textId="77777777" w:rsidR="00F52C3B" w:rsidRDefault="00F52C3B" w:rsidP="005F25C1">
      <w:pPr>
        <w:pStyle w:val="Brdtext"/>
      </w:pPr>
    </w:p>
    <w:p w14:paraId="216A4054" w14:textId="7282A864" w:rsidR="005F25C1" w:rsidRDefault="005F25C1" w:rsidP="005F25C1">
      <w:pPr>
        <w:pStyle w:val="Brdtext"/>
      </w:pPr>
      <w:r>
        <w:t xml:space="preserve">b) Påverkas känsel vid en myopati? </w:t>
      </w:r>
      <w:r w:rsidRPr="00804BE5">
        <w:t>(Rosen's 8th Chapter 108 s1442 Table 108-1)</w:t>
      </w:r>
    </w:p>
    <w:p w14:paraId="0432ADD0" w14:textId="77777777" w:rsidR="005F25C1" w:rsidRDefault="005F25C1" w:rsidP="005F25C1">
      <w:pPr>
        <w:pStyle w:val="Brdtext"/>
      </w:pPr>
    </w:p>
    <w:p w14:paraId="1DDC5C1E" w14:textId="77777777" w:rsidR="00F52C3B" w:rsidRDefault="00F52C3B" w:rsidP="005F25C1">
      <w:pPr>
        <w:pStyle w:val="Brdtext"/>
      </w:pPr>
    </w:p>
    <w:p w14:paraId="2742A921" w14:textId="77777777" w:rsidR="005F25C1" w:rsidRDefault="005F25C1" w:rsidP="005F25C1">
      <w:pPr>
        <w:pStyle w:val="Brdtext"/>
      </w:pPr>
    </w:p>
    <w:p w14:paraId="435F230A" w14:textId="51B66E23" w:rsidR="005F25C1" w:rsidRDefault="005F25C1" w:rsidP="005F25C1">
      <w:pPr>
        <w:pStyle w:val="Brdtext"/>
      </w:pPr>
      <w:r>
        <w:t xml:space="preserve">c) Hur påverkas reflexer vid en myopati? </w:t>
      </w:r>
      <w:r w:rsidRPr="00804BE5">
        <w:t>(Rosen's 8th Chapter 108 s1442 Table 108-1)</w:t>
      </w:r>
    </w:p>
    <w:p w14:paraId="33D01E7C" w14:textId="77777777" w:rsidR="005F25C1" w:rsidRDefault="005F25C1" w:rsidP="005F25C1">
      <w:pPr>
        <w:pStyle w:val="Brdtext"/>
      </w:pPr>
    </w:p>
    <w:p w14:paraId="29C6AD70" w14:textId="77777777" w:rsidR="00F52C3B" w:rsidRDefault="00F52C3B" w:rsidP="005F25C1">
      <w:pPr>
        <w:pStyle w:val="Brdtext"/>
      </w:pPr>
    </w:p>
    <w:p w14:paraId="45F8608D" w14:textId="77777777" w:rsidR="00F52C3B" w:rsidRPr="00804BE5" w:rsidRDefault="00F52C3B" w:rsidP="005F25C1">
      <w:pPr>
        <w:pStyle w:val="Brdtext"/>
      </w:pPr>
    </w:p>
    <w:p w14:paraId="0C9AD25D" w14:textId="07636281" w:rsidR="00C65377" w:rsidRDefault="00C65377" w:rsidP="00C65377">
      <w:pPr>
        <w:pStyle w:val="Rubrik2"/>
      </w:pPr>
      <w:bookmarkStart w:id="285" w:name="_Toc368680642"/>
      <w:bookmarkStart w:id="286" w:name="_Toc368680696"/>
      <w:bookmarkStart w:id="287" w:name="_Toc368680905"/>
      <w:bookmarkStart w:id="288" w:name="_Toc368681277"/>
      <w:r>
        <w:t>2-Inflammatoriska myopatier</w:t>
      </w:r>
      <w:bookmarkEnd w:id="285"/>
      <w:bookmarkEnd w:id="286"/>
      <w:bookmarkEnd w:id="287"/>
      <w:bookmarkEnd w:id="288"/>
    </w:p>
    <w:p w14:paraId="2EC75B0F" w14:textId="4931FF26" w:rsidR="00C65377" w:rsidRDefault="00C65377" w:rsidP="00C65377">
      <w:pPr>
        <w:pStyle w:val="Brdtext"/>
      </w:pPr>
      <w:r>
        <w:t xml:space="preserve">Vilka är de vanligaste inflammatoriska myopatier?  Vilka hudfynd kan förekomma? </w:t>
      </w:r>
      <w:r w:rsidRPr="00804BE5">
        <w:t>(Rosen's 8th Chapter 108 s1</w:t>
      </w:r>
      <w:r>
        <w:t>445</w:t>
      </w:r>
      <w:r w:rsidRPr="00804BE5">
        <w:t>)</w:t>
      </w:r>
    </w:p>
    <w:p w14:paraId="0AC69681" w14:textId="3A0122F9" w:rsidR="00C65377" w:rsidRPr="00C65377" w:rsidRDefault="00C65377" w:rsidP="00C65377">
      <w:pPr>
        <w:pStyle w:val="Brdtext"/>
      </w:pPr>
    </w:p>
    <w:p w14:paraId="2DA34ACB" w14:textId="77777777" w:rsidR="005F25C1" w:rsidRPr="00867B50" w:rsidRDefault="005F25C1"/>
    <w:p w14:paraId="0D24F5D2" w14:textId="77777777" w:rsidR="00867B50" w:rsidRDefault="00867B50">
      <w:pPr>
        <w:rPr>
          <w:b/>
        </w:rPr>
      </w:pPr>
    </w:p>
    <w:p w14:paraId="5DF73767" w14:textId="77777777" w:rsidR="00867B50" w:rsidRDefault="00867B50">
      <w:pPr>
        <w:rPr>
          <w:b/>
        </w:rPr>
      </w:pPr>
    </w:p>
    <w:p w14:paraId="24700B5B" w14:textId="77777777" w:rsidR="00793AE1" w:rsidRDefault="00793AE1">
      <w:pPr>
        <w:rPr>
          <w:b/>
        </w:rPr>
      </w:pPr>
      <w:r>
        <w:rPr>
          <w:b/>
        </w:rPr>
        <w:br w:type="page"/>
      </w:r>
    </w:p>
    <w:p w14:paraId="70155A82" w14:textId="52DE6FFA" w:rsidR="00FE18D6" w:rsidRPr="00FE18D6" w:rsidRDefault="00490F61" w:rsidP="00793AE1">
      <w:pPr>
        <w:pStyle w:val="Rubrik1"/>
      </w:pPr>
      <w:bookmarkStart w:id="289" w:name="_Toc316651595"/>
      <w:bookmarkStart w:id="290" w:name="_Toc317260865"/>
      <w:bookmarkStart w:id="291" w:name="_Toc317262094"/>
      <w:bookmarkStart w:id="292" w:name="_Toc317354350"/>
      <w:bookmarkStart w:id="293" w:name="_Toc368680643"/>
      <w:bookmarkStart w:id="294" w:name="_Toc368680697"/>
      <w:bookmarkStart w:id="295" w:name="_Toc368680906"/>
      <w:bookmarkStart w:id="296" w:name="_Toc368681278"/>
      <w:r>
        <w:lastRenderedPageBreak/>
        <w:t xml:space="preserve">DEL </w:t>
      </w:r>
      <w:proofErr w:type="gramStart"/>
      <w:r>
        <w:t>VII:  STROKE</w:t>
      </w:r>
      <w:bookmarkEnd w:id="289"/>
      <w:bookmarkEnd w:id="290"/>
      <w:bookmarkEnd w:id="291"/>
      <w:bookmarkEnd w:id="292"/>
      <w:bookmarkEnd w:id="293"/>
      <w:bookmarkEnd w:id="294"/>
      <w:bookmarkEnd w:id="295"/>
      <w:bookmarkEnd w:id="296"/>
      <w:proofErr w:type="gramEnd"/>
    </w:p>
    <w:p w14:paraId="797061D2" w14:textId="77777777" w:rsidR="00793AE1" w:rsidRDefault="00793AE1">
      <w:pPr>
        <w:rPr>
          <w:b/>
        </w:rPr>
      </w:pPr>
    </w:p>
    <w:p w14:paraId="7E3E233C" w14:textId="4180B0A9" w:rsidR="00490F61" w:rsidRPr="000B0DD1" w:rsidRDefault="00793AE1" w:rsidP="00793AE1">
      <w:pPr>
        <w:pStyle w:val="Rubrik2"/>
      </w:pPr>
      <w:bookmarkStart w:id="297" w:name="_Toc316651596"/>
      <w:bookmarkStart w:id="298" w:name="_Toc317260866"/>
      <w:bookmarkStart w:id="299" w:name="_Toc317262095"/>
      <w:bookmarkStart w:id="300" w:name="_Toc317354351"/>
      <w:bookmarkStart w:id="301" w:name="_Toc368680644"/>
      <w:bookmarkStart w:id="302" w:name="_Toc368680698"/>
      <w:bookmarkStart w:id="303" w:name="_Toc368680907"/>
      <w:bookmarkStart w:id="304" w:name="_Toc368681279"/>
      <w:r>
        <w:t>1-Stroke M</w:t>
      </w:r>
      <w:r w:rsidR="00490F61" w:rsidRPr="000B0DD1">
        <w:t>imics</w:t>
      </w:r>
      <w:bookmarkEnd w:id="297"/>
      <w:bookmarkEnd w:id="298"/>
      <w:bookmarkEnd w:id="299"/>
      <w:bookmarkEnd w:id="300"/>
      <w:bookmarkEnd w:id="301"/>
      <w:bookmarkEnd w:id="302"/>
      <w:bookmarkEnd w:id="303"/>
      <w:bookmarkEnd w:id="304"/>
    </w:p>
    <w:p w14:paraId="30DAB84C" w14:textId="19728DEB" w:rsidR="00490F61" w:rsidRDefault="00490F61">
      <w:r>
        <w:t>a) V</w:t>
      </w:r>
      <w:r w:rsidR="001E2A47">
        <w:t>ilka tillstånd</w:t>
      </w:r>
      <w:r w:rsidR="006E2BBA">
        <w:t xml:space="preserve"> kan väcka misstanke om stroke</w:t>
      </w:r>
      <w:r w:rsidR="0028246B">
        <w:t xml:space="preserve"> fast inte är stroke</w:t>
      </w:r>
      <w:r w:rsidR="001E2A47">
        <w:t>?</w:t>
      </w:r>
      <w:r w:rsidR="00582652">
        <w:t xml:space="preserve"> (</w:t>
      </w:r>
      <w:hyperlink r:id="rId87" w:history="1">
        <w:r w:rsidR="00582652" w:rsidRPr="00F579DF">
          <w:rPr>
            <w:rStyle w:val="Hyperlnk"/>
          </w:rPr>
          <w:t>Hand 2006</w:t>
        </w:r>
      </w:hyperlink>
      <w:r w:rsidR="00E26B4A">
        <w:fldChar w:fldCharType="begin"/>
      </w:r>
      <w:r w:rsidR="00D71BC6">
        <w:instrText xml:space="preserve"> ADDIN EN.CITE &lt;EndNote&gt;&lt;Cite&gt;&lt;Author&gt;Hand&lt;/Author&gt;&lt;Year&gt;2006&lt;/Year&gt;&lt;RecNum&gt;1543&lt;/RecNum&gt;&lt;DisplayText&gt;[20]&lt;/DisplayText&gt;&lt;record&gt;&lt;rec-number&gt;1543&lt;/rec-number&gt;&lt;foreign-keys&gt;&lt;key app="EN" db-id="5rd9tv29z5xd0revrw5xdxzy5w5zpd9tvz55" timestamp="0"&gt;1543&lt;/key&gt;&lt;/foreign-keys&gt;&lt;ref-type name="Journal Article"&gt;17&lt;/ref-type&gt;&lt;contributors&gt;&lt;authors&gt;&lt;author&gt;Hand, P.J.&lt;/author&gt;&lt;author&gt;Kwan, J.&lt;/author&gt;&lt;author&gt;Lindley, R. I.&lt;/author&gt;&lt;author&gt;Dennis, M.S.&lt;/author&gt;&lt;author&gt;Wardlaw, J.M.&lt;/author&gt;&lt;/authors&gt;&lt;/contributors&gt;&lt;titles&gt;&lt;title&gt;Distinguishing between stroke and mimic at the bedside&lt;/title&gt;&lt;secondary-title&gt;Stroke&lt;/secondary-title&gt;&lt;/titles&gt;&lt;periodical&gt;&lt;full-title&gt;Stroke&lt;/full-title&gt;&lt;abbr-1&gt;Stroke&lt;/abbr-1&gt;&lt;/periodical&gt;&lt;pages&gt;769-775&lt;/pages&gt;&lt;volume&gt;37&lt;/volume&gt;&lt;dates&gt;&lt;year&gt;2006&lt;/year&gt;&lt;/dates&gt;&lt;urls&gt;&lt;related-urls&gt;&lt;url&gt;http://stroke.ahajournals.org/content/strokeaha/37/3/769.full.pdf&lt;/url&gt;&lt;/related-urls&gt;&lt;/urls&gt;&lt;/record&gt;&lt;/Cite&gt;&lt;/EndNote&gt;</w:instrText>
      </w:r>
      <w:r w:rsidR="00E26B4A">
        <w:fldChar w:fldCharType="separate"/>
      </w:r>
      <w:r w:rsidR="00D71BC6">
        <w:rPr>
          <w:noProof/>
        </w:rPr>
        <w:t>[</w:t>
      </w:r>
      <w:hyperlink w:anchor="_ENREF_20" w:tooltip="Hand, 2006 #1543" w:history="1">
        <w:r w:rsidR="00D71BC6">
          <w:rPr>
            <w:noProof/>
          </w:rPr>
          <w:t>20</w:t>
        </w:r>
      </w:hyperlink>
      <w:r w:rsidR="00D71BC6">
        <w:rPr>
          <w:noProof/>
        </w:rPr>
        <w:t>]</w:t>
      </w:r>
      <w:r w:rsidR="00E26B4A">
        <w:fldChar w:fldCharType="end"/>
      </w:r>
      <w:r w:rsidR="00582652">
        <w:t xml:space="preserve"> </w:t>
      </w:r>
      <w:r w:rsidR="0028246B">
        <w:t>s772 Table 2</w:t>
      </w:r>
      <w:r w:rsidR="006E2BBA">
        <w:t>)</w:t>
      </w:r>
    </w:p>
    <w:p w14:paraId="51DD0D0E" w14:textId="77777777" w:rsidR="00490F61" w:rsidRDefault="00490F61"/>
    <w:p w14:paraId="1E7C8EF7" w14:textId="77777777" w:rsidR="009D4BEE" w:rsidRDefault="009D4BEE"/>
    <w:p w14:paraId="2B856197" w14:textId="77777777" w:rsidR="009D4BEE" w:rsidRDefault="009D4BEE"/>
    <w:p w14:paraId="649CEA45" w14:textId="77777777" w:rsidR="00F52C3B" w:rsidRDefault="00F52C3B"/>
    <w:p w14:paraId="284ABCEF" w14:textId="4E640FAA" w:rsidR="00FE18D6" w:rsidRDefault="00490F61">
      <w:r>
        <w:t xml:space="preserve">b) </w:t>
      </w:r>
      <w:r w:rsidR="003A35D8">
        <w:t xml:space="preserve">Migrän </w:t>
      </w:r>
      <w:r w:rsidR="00611236">
        <w:t xml:space="preserve">med aura kan ge fokala, reversibla neurologiska symtom </w:t>
      </w:r>
      <w:r w:rsidR="0066478F">
        <w:t>och</w:t>
      </w:r>
      <w:r w:rsidR="00611236">
        <w:t xml:space="preserve"> kan misstolkas som TI</w:t>
      </w:r>
      <w:r w:rsidR="00006370">
        <w:t xml:space="preserve">A.  Hur snabbt utvecklas symptom vid migrän med aura, och hur länge varar dem?  </w:t>
      </w:r>
      <w:r w:rsidR="000F53CA">
        <w:t>(</w:t>
      </w:r>
      <w:hyperlink r:id="rId88" w:history="1">
        <w:r w:rsidR="000F53CA" w:rsidRPr="00D72046">
          <w:rPr>
            <w:rStyle w:val="Hyperlnk"/>
          </w:rPr>
          <w:t>Dahlöf 2007</w:t>
        </w:r>
      </w:hyperlink>
      <w:r w:rsidR="00E26B4A">
        <w:fldChar w:fldCharType="begin"/>
      </w:r>
      <w:r w:rsidR="00D71BC6">
        <w:instrText xml:space="preserve"> ADDIN EN.CITE &lt;EndNote&gt;&lt;Cite&gt;&lt;Author&gt;Dahlof&lt;/Author&gt;&lt;Year&gt;2007&lt;/Year&gt;&lt;RecNum&gt;1544&lt;/RecNum&gt;&lt;DisplayText&gt;[21]&lt;/DisplayText&gt;&lt;record&gt;&lt;rec-number&gt;1544&lt;/rec-number&gt;&lt;foreign-keys&gt;&lt;key app="EN" db-id="5rd9tv29z5xd0revrw5xdxzy5w5zpd9tvz55" timestamp="0"&gt;1544&lt;/key&gt;&lt;/foreign-keys&gt;&lt;ref-type name="Journal Article"&gt;17&lt;/ref-type&gt;&lt;contributors&gt;&lt;authors&gt;&lt;author&gt;Dahlof, C.&lt;/author&gt;&lt;author&gt;Edvinsson, L.&lt;/author&gt;&lt;/authors&gt;&lt;/contributors&gt;&lt;auth-address&gt;Institutionen for neurovetenskap och fysiologi, Sahlgrenska akademin, Goteborgs universitet. carl.dahlof@migraineclinic.se&lt;/auth-address&gt;&lt;titles&gt;&lt;title&gt;Migränsjukdomens bakgrund och behandling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pages&gt;1806-10&lt;/pages&gt;&lt;volume&gt;104&lt;/volume&gt;&lt;number&gt;23&lt;/number&gt;&lt;edition&gt;2007/07/28&lt;/edition&gt;&lt;keywords&gt;&lt;keyword&gt;Female&lt;/keyword&gt;&lt;keyword&gt;Humans&lt;/keyword&gt;&lt;keyword&gt;Male&lt;/keyword&gt;&lt;keyword&gt;*Migraine Disorders/classification/diagnosis/epidemiology/therapy&lt;/keyword&gt;&lt;keyword&gt;Migraine with Aura/classification/diagnosis/epidemiology/therapy&lt;/keyword&gt;&lt;keyword&gt;Migraine without Aura/classification/diagnosis/epidemiology/therapy&lt;/keyword&gt;&lt;keyword&gt;Prevalence&lt;/keyword&gt;&lt;/keywords&gt;&lt;dates&gt;&lt;year&gt;2007&lt;/year&gt;&lt;pub-dates&gt;&lt;date&gt;Jun 4-11&lt;/date&gt;&lt;/pub-dates&gt;&lt;/dates&gt;&lt;orig-pub&gt;Migransjukdomens bakgrund och behandling.&lt;/orig-pub&gt;&lt;isbn&gt;0023-7205 (Print)&amp;#xD;0023-7205 (Linking)&lt;/isbn&gt;&lt;accession-num&gt;17655027&lt;/accession-num&gt;&lt;work-type&gt;Review&lt;/work-type&gt;&lt;urls&gt;&lt;related-urls&gt;&lt;url&gt;http://www.ncbi.nlm.nih.gov/pubmed/17655027&lt;/url&gt;&lt;/related-urls&gt;&lt;/urls&gt;&lt;language&gt;swe&lt;/language&gt;&lt;/record&gt;&lt;/Cite&gt;&lt;/EndNote&gt;</w:instrText>
      </w:r>
      <w:r w:rsidR="00E26B4A">
        <w:fldChar w:fldCharType="separate"/>
      </w:r>
      <w:r w:rsidR="00D71BC6">
        <w:rPr>
          <w:noProof/>
        </w:rPr>
        <w:t>[</w:t>
      </w:r>
      <w:hyperlink w:anchor="_ENREF_21" w:tooltip="Dahlof, 2007 #1544" w:history="1">
        <w:r w:rsidR="00D71BC6">
          <w:rPr>
            <w:noProof/>
          </w:rPr>
          <w:t>21</w:t>
        </w:r>
      </w:hyperlink>
      <w:r w:rsidR="00D71BC6">
        <w:rPr>
          <w:noProof/>
        </w:rPr>
        <w:t>]</w:t>
      </w:r>
      <w:r w:rsidR="00E26B4A">
        <w:fldChar w:fldCharType="end"/>
      </w:r>
      <w:r w:rsidR="000F53CA">
        <w:t xml:space="preserve"> s1807)</w:t>
      </w:r>
    </w:p>
    <w:p w14:paraId="7FDF7ABE" w14:textId="77777777" w:rsidR="00611236" w:rsidRPr="000F53CA" w:rsidRDefault="00611236" w:rsidP="000F53CA">
      <w:pPr>
        <w:pStyle w:val="Brdtext2"/>
      </w:pPr>
    </w:p>
    <w:p w14:paraId="563EF769" w14:textId="77777777" w:rsidR="00ED0167" w:rsidRDefault="00ED0167"/>
    <w:p w14:paraId="73DD5CC9" w14:textId="77777777" w:rsidR="00FD39D9" w:rsidRDefault="00FD39D9"/>
    <w:p w14:paraId="0E3D7E56" w14:textId="77777777" w:rsidR="00FD39D9" w:rsidRDefault="00FD39D9"/>
    <w:p w14:paraId="49CD7D59" w14:textId="77777777" w:rsidR="006B30C1" w:rsidRDefault="006B30C1" w:rsidP="00793AE1">
      <w:pPr>
        <w:pStyle w:val="Rubrik2"/>
      </w:pPr>
      <w:bookmarkStart w:id="305" w:name="_Toc316651597"/>
      <w:bookmarkStart w:id="306" w:name="_Toc317260867"/>
      <w:bookmarkStart w:id="307" w:name="_Toc317262096"/>
      <w:bookmarkStart w:id="308" w:name="_Toc317354352"/>
      <w:bookmarkStart w:id="309" w:name="_Toc368680645"/>
      <w:bookmarkStart w:id="310" w:name="_Toc368680699"/>
      <w:bookmarkStart w:id="311" w:name="_Toc368680908"/>
      <w:bookmarkStart w:id="312" w:name="_Toc368681280"/>
      <w:r>
        <w:t>2-Modified Rankin Score</w:t>
      </w:r>
      <w:bookmarkEnd w:id="309"/>
      <w:bookmarkEnd w:id="310"/>
      <w:bookmarkEnd w:id="311"/>
      <w:bookmarkEnd w:id="312"/>
    </w:p>
    <w:p w14:paraId="414B7F2C" w14:textId="40261F54" w:rsidR="006B30C1" w:rsidRDefault="006B30C1" w:rsidP="00906D51">
      <w:pPr>
        <w:pStyle w:val="Brdtext"/>
      </w:pPr>
      <w:bookmarkStart w:id="313" w:name="_Toc368680646"/>
      <w:r>
        <w:t>Vad innebär en mRS av (</w:t>
      </w:r>
      <w:hyperlink r:id="rId89" w:history="1">
        <w:r w:rsidRPr="006B30C1">
          <w:rPr>
            <w:rStyle w:val="Hyperlnk"/>
            <w:b/>
          </w:rPr>
          <w:t>https://sv.wikipedia.org/wiki/Modifierade_Rankinskalan</w:t>
        </w:r>
      </w:hyperlink>
      <w:r>
        <w:t>)</w:t>
      </w:r>
      <w:bookmarkEnd w:id="313"/>
    </w:p>
    <w:p w14:paraId="78A985EC" w14:textId="25C1F000" w:rsidR="006B30C1" w:rsidRPr="006B30C1" w:rsidRDefault="006B30C1" w:rsidP="006B30C1">
      <w:pPr>
        <w:rPr>
          <w:i/>
          <w:lang w:val="en-US"/>
        </w:rPr>
      </w:pPr>
      <w:r>
        <w:t>1:</w:t>
      </w:r>
    </w:p>
    <w:p w14:paraId="47BE6BAA" w14:textId="1FD6351C" w:rsidR="006B30C1" w:rsidRDefault="006B30C1" w:rsidP="006B30C1">
      <w:r>
        <w:t>2:</w:t>
      </w:r>
    </w:p>
    <w:p w14:paraId="64B82236" w14:textId="116990D4" w:rsidR="006B30C1" w:rsidRPr="006B30C1" w:rsidRDefault="006B30C1" w:rsidP="006B30C1">
      <w:pPr>
        <w:rPr>
          <w:rFonts w:ascii="Times" w:hAnsi="Times"/>
          <w:sz w:val="20"/>
          <w:szCs w:val="20"/>
          <w:lang w:val="en-US"/>
        </w:rPr>
      </w:pPr>
      <w:r>
        <w:t>3:</w:t>
      </w:r>
    </w:p>
    <w:p w14:paraId="4F0949DC" w14:textId="557D543D" w:rsidR="006B30C1" w:rsidRPr="006B30C1" w:rsidRDefault="006B30C1" w:rsidP="006B30C1">
      <w:pPr>
        <w:rPr>
          <w:rFonts w:ascii="Times" w:hAnsi="Times"/>
          <w:sz w:val="20"/>
          <w:szCs w:val="20"/>
          <w:lang w:val="en-US"/>
        </w:rPr>
      </w:pPr>
      <w:r>
        <w:t xml:space="preserve">4: </w:t>
      </w:r>
    </w:p>
    <w:p w14:paraId="75542952" w14:textId="44159C13" w:rsidR="006B30C1" w:rsidRPr="006B30C1" w:rsidRDefault="006B30C1" w:rsidP="006B30C1">
      <w:pPr>
        <w:rPr>
          <w:rFonts w:ascii="Times" w:hAnsi="Times"/>
          <w:sz w:val="20"/>
          <w:szCs w:val="20"/>
          <w:lang w:val="en-US"/>
        </w:rPr>
      </w:pPr>
      <w:r>
        <w:t>5:</w:t>
      </w:r>
    </w:p>
    <w:p w14:paraId="085AA503" w14:textId="77777777" w:rsidR="006B30C1" w:rsidRDefault="006B30C1" w:rsidP="00793AE1">
      <w:pPr>
        <w:pStyle w:val="Rubrik2"/>
      </w:pPr>
    </w:p>
    <w:p w14:paraId="22B76583" w14:textId="77777777" w:rsidR="00DE30F4" w:rsidRPr="00DE30F4" w:rsidRDefault="00DE30F4" w:rsidP="00DE30F4"/>
    <w:p w14:paraId="48A66823" w14:textId="38D3C85A" w:rsidR="00490F61" w:rsidRPr="000B0DD1" w:rsidRDefault="006B30C1" w:rsidP="00793AE1">
      <w:pPr>
        <w:pStyle w:val="Rubrik2"/>
      </w:pPr>
      <w:bookmarkStart w:id="314" w:name="_Toc368680647"/>
      <w:bookmarkStart w:id="315" w:name="_Toc368680700"/>
      <w:bookmarkStart w:id="316" w:name="_Toc368680909"/>
      <w:bookmarkStart w:id="317" w:name="_Toc368681281"/>
      <w:r>
        <w:t>3</w:t>
      </w:r>
      <w:r w:rsidR="00490F61" w:rsidRPr="000B0DD1">
        <w:t xml:space="preserve">-Trombolys vid akut </w:t>
      </w:r>
      <w:proofErr w:type="gramStart"/>
      <w:r w:rsidR="00490F61" w:rsidRPr="000B0DD1">
        <w:t>stroke</w:t>
      </w:r>
      <w:bookmarkEnd w:id="305"/>
      <w:bookmarkEnd w:id="306"/>
      <w:bookmarkEnd w:id="307"/>
      <w:bookmarkEnd w:id="308"/>
      <w:r w:rsidR="00DB1157">
        <w:t>:  systematic</w:t>
      </w:r>
      <w:proofErr w:type="gramEnd"/>
      <w:r w:rsidR="00DB1157">
        <w:t xml:space="preserve"> review and meta-analysis 2014</w:t>
      </w:r>
      <w:bookmarkEnd w:id="314"/>
      <w:bookmarkEnd w:id="315"/>
      <w:bookmarkEnd w:id="316"/>
      <w:bookmarkEnd w:id="317"/>
    </w:p>
    <w:p w14:paraId="32F5DD42" w14:textId="21DC0BF9" w:rsidR="00ED0167" w:rsidRDefault="00E02D05">
      <w:r>
        <w:t>En metaanalys av systemisk trombolys me</w:t>
      </w:r>
      <w:r w:rsidR="00445971">
        <w:t>d Alteplas (A</w:t>
      </w:r>
      <w:r>
        <w:t>ctilys</w:t>
      </w:r>
      <w:r w:rsidR="00445971">
        <w:t>e®)</w:t>
      </w:r>
      <w:r>
        <w:t xml:space="preserve"> vid akut stroke </w:t>
      </w:r>
      <w:r w:rsidR="00445971">
        <w:t>publicerades 2014 (</w:t>
      </w:r>
      <w:hyperlink r:id="rId90" w:history="1">
        <w:r w:rsidR="00445971" w:rsidRPr="00445971">
          <w:rPr>
            <w:rStyle w:val="Hyperlnk"/>
          </w:rPr>
          <w:t>Emberson 2014</w:t>
        </w:r>
      </w:hyperlink>
      <w:r w:rsidR="00E26B4A">
        <w:fldChar w:fldCharType="begin">
          <w:fldData xml:space="preserve">PEVuZE5vdGU+PENpdGU+PEF1dGhvcj5FbWJlcnNvbjwvQXV0aG9yPjxZZWFyPjIwMTQ8L1llYXI+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</w:fldData>
        </w:fldChar>
      </w:r>
      <w:r w:rsidR="00D71BC6">
        <w:instrText xml:space="preserve"> ADDIN EN.CITE </w:instrText>
      </w:r>
      <w:r w:rsidR="00D71BC6">
        <w:fldChar w:fldCharType="begin">
          <w:fldData xml:space="preserve">PEVuZE5vdGU+PENpdGU+PEF1dGhvcj5FbWJlcnNvbjwvQXV0aG9yPjxZZWFyPjIwMTQ8L1llYXI+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</w:fldData>
        </w:fldChar>
      </w:r>
      <w:r w:rsidR="00D71BC6">
        <w:instrText xml:space="preserve"> ADDIN EN.CITE.DATA </w:instrText>
      </w:r>
      <w:r w:rsidR="00D71BC6">
        <w:fldChar w:fldCharType="end"/>
      </w:r>
      <w:r w:rsidR="00E26B4A">
        <w:fldChar w:fldCharType="separate"/>
      </w:r>
      <w:r w:rsidR="00D71BC6">
        <w:rPr>
          <w:noProof/>
        </w:rPr>
        <w:t>[</w:t>
      </w:r>
      <w:hyperlink w:anchor="_ENREF_22" w:tooltip="Emberson, 2014 #453" w:history="1">
        <w:r w:rsidR="00D71BC6">
          <w:rPr>
            <w:noProof/>
          </w:rPr>
          <w:t>22</w:t>
        </w:r>
      </w:hyperlink>
      <w:r w:rsidR="00D71BC6">
        <w:rPr>
          <w:noProof/>
        </w:rPr>
        <w:t>]</w:t>
      </w:r>
      <w:r w:rsidR="00E26B4A">
        <w:fldChar w:fldCharType="end"/>
      </w:r>
      <w:r w:rsidR="00445971">
        <w:t>).  Beräkna, me</w:t>
      </w:r>
      <w:r w:rsidR="00AB36FB">
        <w:t>d hjälp av siffrorna i abstrakt:</w:t>
      </w:r>
    </w:p>
    <w:p w14:paraId="7481E20F" w14:textId="77777777" w:rsidR="00AB36FB" w:rsidRDefault="00AB36FB"/>
    <w:p w14:paraId="40FCBAE6" w14:textId="44D23D7C" w:rsidR="00445971" w:rsidRDefault="00DB1157">
      <w:r>
        <w:t xml:space="preserve">a) </w:t>
      </w:r>
      <w:r w:rsidR="00445971">
        <w:t>NNT (Number Needed to Treat) för "good outcome" (modified Rankin score 0-1) vid 6 månader om behandlingen gavs inom 3 timmar</w:t>
      </w:r>
    </w:p>
    <w:p w14:paraId="004A0212" w14:textId="77777777" w:rsidR="00AB36FB" w:rsidRDefault="00AB36FB" w:rsidP="00445971"/>
    <w:p w14:paraId="70BE289B" w14:textId="77777777" w:rsidR="00DE30F4" w:rsidRDefault="00DE30F4" w:rsidP="00445971"/>
    <w:p w14:paraId="3E8B361F" w14:textId="64F71AE4" w:rsidR="00445971" w:rsidRDefault="00DB1157" w:rsidP="00445971">
      <w:r>
        <w:t xml:space="preserve">b) </w:t>
      </w:r>
      <w:r w:rsidR="00445971">
        <w:t>NNT (Number Needed to Treat) för "good outcome" (modified Rankin score 0-1) vid 6 månader om behandlingen gavs mellan 3 och 4,5 timmar</w:t>
      </w:r>
    </w:p>
    <w:p w14:paraId="5F118795" w14:textId="77777777" w:rsidR="00445971" w:rsidRDefault="00445971"/>
    <w:p w14:paraId="4A28B03A" w14:textId="77777777" w:rsidR="00DE30F4" w:rsidRDefault="00DE30F4"/>
    <w:p w14:paraId="771D28D3" w14:textId="12F96DEA" w:rsidR="00AB36FB" w:rsidRDefault="00DB1157" w:rsidP="00AB36FB">
      <w:r>
        <w:t xml:space="preserve">c) </w:t>
      </w:r>
      <w:r w:rsidR="00AB36FB">
        <w:t>NNK (Number Needed to Kill) för fatal hjärnblödning inom 7 dagar</w:t>
      </w:r>
    </w:p>
    <w:p w14:paraId="682471B2" w14:textId="77777777" w:rsidR="00FD39D9" w:rsidRDefault="00FD39D9"/>
    <w:p w14:paraId="15FD8CE5" w14:textId="77777777" w:rsidR="00DE30F4" w:rsidRDefault="00DE30F4"/>
    <w:p w14:paraId="60725893" w14:textId="77777777" w:rsidR="00DE30F4" w:rsidRDefault="00DE30F4">
      <w:pPr>
        <w:rPr>
          <w:rFonts w:ascii="Times" w:eastAsiaTheme="majorEastAsia" w:hAnsi="Times" w:cstheme="majorBidi"/>
          <w:b/>
          <w:bCs/>
          <w:szCs w:val="26"/>
        </w:rPr>
      </w:pPr>
      <w:bookmarkStart w:id="318" w:name="_Toc368680648"/>
      <w:bookmarkStart w:id="319" w:name="_Toc368680701"/>
      <w:bookmarkStart w:id="320" w:name="_Toc368680910"/>
      <w:r>
        <w:br w:type="page"/>
      </w:r>
    </w:p>
    <w:p w14:paraId="455CD005" w14:textId="3B12EF47" w:rsidR="00D5363F" w:rsidRDefault="00DB1157" w:rsidP="00DB1157">
      <w:pPr>
        <w:pStyle w:val="Rubrik2"/>
      </w:pPr>
      <w:bookmarkStart w:id="321" w:name="_Toc368681282"/>
      <w:r>
        <w:t>4</w:t>
      </w:r>
      <w:r w:rsidRPr="000B0DD1">
        <w:t xml:space="preserve">-Trombolys vid akut </w:t>
      </w:r>
      <w:proofErr w:type="gramStart"/>
      <w:r w:rsidRPr="000B0DD1">
        <w:t>stroke</w:t>
      </w:r>
      <w:r>
        <w:t>:  systematic</w:t>
      </w:r>
      <w:proofErr w:type="gramEnd"/>
      <w:r>
        <w:t xml:space="preserve"> review and meta-analysis 2016</w:t>
      </w:r>
      <w:bookmarkEnd w:id="318"/>
      <w:bookmarkEnd w:id="319"/>
      <w:bookmarkEnd w:id="320"/>
      <w:bookmarkEnd w:id="321"/>
    </w:p>
    <w:p w14:paraId="27B43321" w14:textId="77777777" w:rsidR="00DB1157" w:rsidRDefault="00DB1157">
      <w:r>
        <w:t xml:space="preserve">Ali G från St Emlyns granskade </w:t>
      </w:r>
      <w:r w:rsidR="00CC5FE0">
        <w:t xml:space="preserve">en annan </w:t>
      </w:r>
      <w:r>
        <w:t xml:space="preserve">systematic review and </w:t>
      </w:r>
      <w:r w:rsidR="00CC5FE0">
        <w:t>metaanalys</w:t>
      </w:r>
      <w:r>
        <w:t>is av trombolys vid stroke.  Artikeln publicerades 2016.</w:t>
      </w:r>
    </w:p>
    <w:p w14:paraId="5616B5A3" w14:textId="77777777" w:rsidR="00DB1157" w:rsidRDefault="00DB1157"/>
    <w:p w14:paraId="382B412D" w14:textId="62071696" w:rsidR="00D636DC" w:rsidRDefault="00DB1157">
      <w:r>
        <w:t xml:space="preserve">a) </w:t>
      </w:r>
      <w:r w:rsidR="00D636DC">
        <w:t xml:space="preserve">Vad var </w:t>
      </w:r>
      <w:r>
        <w:t>NNT för "good fu</w:t>
      </w:r>
      <w:r w:rsidR="00D636DC">
        <w:t>nctional outcome" (mRS ≤ 3)?</w:t>
      </w:r>
      <w:r w:rsidR="00682B82">
        <w:t xml:space="preserve"> (</w:t>
      </w:r>
      <w:hyperlink r:id="rId91" w:history="1">
        <w:r w:rsidR="00682B82" w:rsidRPr="00D636DC">
          <w:rPr>
            <w:rStyle w:val="Hyperlnk"/>
          </w:rPr>
          <w:t>http://stemlynsblog.org/jc-kicking-against-the-prick-sr-and-ma-of-stroke-thrombolysis/</w:t>
        </w:r>
      </w:hyperlink>
      <w:r w:rsidR="00682B82">
        <w:t xml:space="preserve"> under "So what did they find")</w:t>
      </w:r>
    </w:p>
    <w:p w14:paraId="60735298" w14:textId="77777777" w:rsidR="00D636DC" w:rsidRDefault="00D636DC"/>
    <w:p w14:paraId="43346BF5" w14:textId="77777777" w:rsidR="00D636DC" w:rsidRDefault="00D636DC"/>
    <w:p w14:paraId="14A5392B" w14:textId="234B3398" w:rsidR="00D5363F" w:rsidRDefault="00D636DC">
      <w:r>
        <w:t xml:space="preserve">b) Vad var </w:t>
      </w:r>
      <w:r w:rsidR="00DB1157">
        <w:t>NNK för tidig mortalitet (≤ 10 days)? (</w:t>
      </w:r>
      <w:hyperlink r:id="rId92" w:history="1">
        <w:r w:rsidRPr="00D636DC">
          <w:rPr>
            <w:rStyle w:val="Hyperlnk"/>
          </w:rPr>
          <w:t>http://stemlynsblog.org/jc-kicking-against-the-prick-sr-and-ma-of-stroke-thrombolysis/</w:t>
        </w:r>
      </w:hyperlink>
      <w:r>
        <w:t xml:space="preserve"> </w:t>
      </w:r>
      <w:r w:rsidR="00DB1157">
        <w:t>under "So what did they find"</w:t>
      </w:r>
      <w:r>
        <w:t>)</w:t>
      </w:r>
    </w:p>
    <w:p w14:paraId="7EFBE9E3" w14:textId="77777777" w:rsidR="00FA4E63" w:rsidRDefault="00FA4E63"/>
    <w:p w14:paraId="2148B37C" w14:textId="7D1A65FF" w:rsidR="00FA4E63" w:rsidRDefault="00FA4E63"/>
    <w:p w14:paraId="2B6D33A0" w14:textId="77777777" w:rsidR="00CC5FE0" w:rsidRDefault="00CC5FE0" w:rsidP="00CC5FE0"/>
    <w:p w14:paraId="317949C6" w14:textId="1D326A8F" w:rsidR="00682B82" w:rsidRDefault="00682B82" w:rsidP="00682B82">
      <w:pPr>
        <w:pStyle w:val="Rubrik2"/>
      </w:pPr>
      <w:bookmarkStart w:id="322" w:name="_Toc368680649"/>
      <w:bookmarkStart w:id="323" w:name="_Toc368680702"/>
      <w:bookmarkStart w:id="324" w:name="_Toc368680911"/>
      <w:bookmarkStart w:id="325" w:name="_Toc368681283"/>
      <w:r>
        <w:t>5</w:t>
      </w:r>
      <w:r w:rsidRPr="000B0DD1">
        <w:t xml:space="preserve">-Trombolys </w:t>
      </w:r>
      <w:r>
        <w:t>3-4,5 timmar efter</w:t>
      </w:r>
      <w:r w:rsidRPr="000B0DD1">
        <w:t xml:space="preserve"> stroke</w:t>
      </w:r>
      <w:r>
        <w:t>debut</w:t>
      </w:r>
      <w:bookmarkEnd w:id="322"/>
      <w:bookmarkEnd w:id="323"/>
      <w:bookmarkEnd w:id="324"/>
      <w:bookmarkEnd w:id="325"/>
    </w:p>
    <w:p w14:paraId="0DA77B62" w14:textId="4CB5D301" w:rsidR="00CC5FE0" w:rsidRDefault="00CC5FE0" w:rsidP="00CC5FE0">
      <w:r>
        <w:t>Alper et al är tveksamma till värdet av trombolys 3-4,5 timmar efter symtom debut vid stroke.  Varför?  (</w:t>
      </w:r>
      <w:hyperlink r:id="rId93" w:history="1">
        <w:r w:rsidRPr="00253EAD">
          <w:rPr>
            <w:rStyle w:val="Hyperlnk"/>
          </w:rPr>
          <w:t>2015 Alper</w:t>
        </w:r>
      </w:hyperlink>
      <w:r w:rsidR="00E26B4A">
        <w:fldChar w:fldCharType="begin"/>
      </w:r>
      <w:r w:rsidR="00D71BC6">
        <w:instrText xml:space="preserve"> ADDIN EN.CITE &lt;EndNote&gt;&lt;Cite&gt;&lt;Author&gt;Alper&lt;/Author&gt;&lt;Year&gt;2015&lt;/Year&gt;&lt;RecNum&gt;1547&lt;/RecNum&gt;&lt;DisplayText&gt;[23]&lt;/DisplayText&gt;&lt;record&gt;&lt;rec-number&gt;1547&lt;/rec-number&gt;&lt;foreign-keys&gt;&lt;key app="EN" db-id="5rd9tv29z5xd0revrw5xdxzy5w5zpd9tvz55" timestamp="0"&gt;1547&lt;/key&gt;&lt;/foreign-keys&gt;&lt;ref-type name="Journal Article"&gt;17&lt;/ref-type&gt;&lt;contributors&gt;&lt;authors&gt;&lt;author&gt;Alper, B. S.&lt;/author&gt;&lt;author&gt;Malone-Moses, M.&lt;/author&gt;&lt;author&gt;McLellan, J. S.&lt;/author&gt;&lt;author&gt;Prasad, K.&lt;/author&gt;&lt;author&gt;Manheimer, E.&lt;/author&gt;&lt;/authors&gt;&lt;/contributors&gt;&lt;auth-address&gt;DynaMed, EBSCO Health, EBSCO Information Services, Ipswich, MA 01938, USA balper@EBSCO.com.&amp;#xD;DynaMed, EBSCO Health, EBSCO Information Services, Ipswich, MA 01938, USA.&amp;#xD;Department of Neurology, All India Institute of Medical Sciences, New Delhi, India.&amp;#xD;Bahrain Branch of the Cochrane Collaboration, Awali, Bahrain.&lt;/auth-address&gt;&lt;titles&gt;&lt;title&gt;Thrombolysis in acute ischaemic stroke: time for a rethink?&lt;/title&gt;&lt;secondary-title&gt;BMJ&lt;/secondary-title&gt;&lt;/titles&gt;&lt;periodical&gt;&lt;full-title&gt;Bmj&lt;/full-title&gt;&lt;abbr-1&gt;BMJ (Clinical research ed.)&lt;/abbr-1&gt;&lt;/periodical&gt;&lt;pages&gt;h1075&lt;/pages&gt;&lt;volume&gt;350&lt;/volume&gt;&lt;edition&gt;2015/03/20&lt;/edition&gt;&lt;keywords&gt;&lt;keyword&gt;Drug Administration Schedule&lt;/keyword&gt;&lt;keyword&gt;*Evidence-Based Medicine&lt;/keyword&gt;&lt;keyword&gt;Fibrinolytic Agents/*therapeutic use&lt;/keyword&gt;&lt;keyword&gt;Humans&lt;/keyword&gt;&lt;keyword&gt;Meta-Analysis as Topic&lt;/keyword&gt;&lt;keyword&gt;Practice Guidelines as Topic&lt;/keyword&gt;&lt;keyword&gt;Review Literature as Topic&lt;/keyword&gt;&lt;keyword&gt;Stroke/*drug therapy&lt;/keyword&gt;&lt;keyword&gt;*Thrombolytic Therapy&lt;/keyword&gt;&lt;keyword&gt;Tissue Plasminogen Activator/*therapeutic use&lt;/keyword&gt;&lt;/keywords&gt;&lt;dates&gt;&lt;year&gt;2015&lt;/year&gt;&lt;/dates&gt;&lt;isbn&gt;1756-1833 (Electronic)&amp;#xD;0959-535X (Linking)&lt;/isbn&gt;&lt;accession-num&gt;25786912&lt;/accession-num&gt;&lt;urls&gt;&lt;related-urls&gt;&lt;url&gt;http://www.ncbi.nlm.nih.gov/pubmed/25786912&lt;/url&gt;&lt;/related-urls&gt;&lt;/urls&gt;&lt;electronic-resource-num&gt;10.1136/bmj.h1075&lt;/electronic-resource-num&gt;&lt;language&gt;eng&lt;/language&gt;&lt;/record&gt;&lt;/Cite&gt;&lt;/EndNote&gt;</w:instrText>
      </w:r>
      <w:r w:rsidR="00E26B4A">
        <w:fldChar w:fldCharType="separate"/>
      </w:r>
      <w:r w:rsidR="00D71BC6">
        <w:rPr>
          <w:noProof/>
        </w:rPr>
        <w:t>[</w:t>
      </w:r>
      <w:hyperlink w:anchor="_ENREF_23" w:tooltip="Alper, 2015 #1547" w:history="1">
        <w:r w:rsidR="00D71BC6">
          <w:rPr>
            <w:noProof/>
          </w:rPr>
          <w:t>23</w:t>
        </w:r>
      </w:hyperlink>
      <w:r w:rsidR="00D71BC6">
        <w:rPr>
          <w:noProof/>
        </w:rPr>
        <w:t>]</w:t>
      </w:r>
      <w:r w:rsidR="00E26B4A">
        <w:fldChar w:fldCharType="end"/>
      </w:r>
      <w:r>
        <w:t xml:space="preserve"> Table 2)</w:t>
      </w:r>
    </w:p>
    <w:p w14:paraId="7B3A7BAC" w14:textId="77777777" w:rsidR="00CC5FE0" w:rsidRDefault="00CC5FE0"/>
    <w:p w14:paraId="179146C1" w14:textId="77777777" w:rsidR="002E3C5A" w:rsidRDefault="002E3C5A"/>
    <w:p w14:paraId="3B5421F8" w14:textId="77777777" w:rsidR="002E3C5A" w:rsidRDefault="002E3C5A"/>
    <w:p w14:paraId="3B827F2D" w14:textId="3A5535B2" w:rsidR="00ED0167" w:rsidRPr="000B0DD1" w:rsidRDefault="002E3C5A" w:rsidP="00793AE1">
      <w:pPr>
        <w:pStyle w:val="Rubrik2"/>
      </w:pPr>
      <w:bookmarkStart w:id="326" w:name="_Toc316651598"/>
      <w:bookmarkStart w:id="327" w:name="_Toc317260868"/>
      <w:bookmarkStart w:id="328" w:name="_Toc317262097"/>
      <w:bookmarkStart w:id="329" w:name="_Toc317354353"/>
      <w:bookmarkStart w:id="330" w:name="_Toc368680650"/>
      <w:bookmarkStart w:id="331" w:name="_Toc368680703"/>
      <w:bookmarkStart w:id="332" w:name="_Toc368680912"/>
      <w:bookmarkStart w:id="333" w:name="_Toc368681284"/>
      <w:r>
        <w:t>6</w:t>
      </w:r>
      <w:r w:rsidR="00490F61" w:rsidRPr="000B0DD1">
        <w:t>-</w:t>
      </w:r>
      <w:r w:rsidR="00ED0167" w:rsidRPr="000B0DD1">
        <w:t xml:space="preserve">Endovaskulärbehandling </w:t>
      </w:r>
      <w:r w:rsidR="00490F61" w:rsidRPr="000B0DD1">
        <w:t>med stent retriever</w:t>
      </w:r>
      <w:bookmarkEnd w:id="326"/>
      <w:bookmarkEnd w:id="327"/>
      <w:bookmarkEnd w:id="328"/>
      <w:bookmarkEnd w:id="329"/>
      <w:bookmarkEnd w:id="330"/>
      <w:bookmarkEnd w:id="331"/>
      <w:bookmarkEnd w:id="332"/>
      <w:bookmarkEnd w:id="333"/>
    </w:p>
    <w:p w14:paraId="4421AA00" w14:textId="77777777" w:rsidR="00920453" w:rsidRDefault="007F328E">
      <w:r>
        <w:t>En del metaanalys har utvärderat v</w:t>
      </w:r>
      <w:r w:rsidR="00490F61">
        <w:t>ärde</w:t>
      </w:r>
      <w:r>
        <w:t>t av trombolys kombinerat med endovaskulär</w:t>
      </w:r>
      <w:r w:rsidR="00D217A3">
        <w:t xml:space="preserve"> behandling med stent-retriever devices</w:t>
      </w:r>
      <w:r w:rsidR="00920453">
        <w:t>.</w:t>
      </w:r>
    </w:p>
    <w:p w14:paraId="04240E1F" w14:textId="77777777" w:rsidR="00920453" w:rsidRDefault="00920453"/>
    <w:p w14:paraId="1855C574" w14:textId="2F998A59" w:rsidR="00490F61" w:rsidRDefault="00920453">
      <w:r>
        <w:t xml:space="preserve">a) </w:t>
      </w:r>
      <w:r w:rsidR="007F328E">
        <w:t>Vilka</w:t>
      </w:r>
      <w:r w:rsidR="00C346AE">
        <w:t xml:space="preserve"> var</w:t>
      </w:r>
      <w:r w:rsidR="007F328E">
        <w:t xml:space="preserve"> inklusionskriterier</w:t>
      </w:r>
      <w:r>
        <w:t>na</w:t>
      </w:r>
      <w:r w:rsidR="00C346AE">
        <w:t xml:space="preserve"> för majoriteten av studierna som inkluderades i metaanalyserna</w:t>
      </w:r>
      <w:r w:rsidR="007F328E">
        <w:t>?</w:t>
      </w:r>
      <w:r w:rsidR="00895393">
        <w:t xml:space="preserve"> (</w:t>
      </w:r>
      <w:hyperlink r:id="rId94" w:history="1">
        <w:r w:rsidR="00895393" w:rsidRPr="00895393">
          <w:rPr>
            <w:rStyle w:val="Hyperlnk"/>
          </w:rPr>
          <w:t>Touma 2016</w:t>
        </w:r>
      </w:hyperlink>
      <w:r w:rsidR="00E26B4A">
        <w:fldChar w:fldCharType="begin"/>
      </w:r>
      <w:r w:rsidR="00D71BC6">
        <w:instrText xml:space="preserve"> ADDIN EN.CITE &lt;EndNote&gt;&lt;Cite&gt;&lt;Author&gt;Touma&lt;/Author&gt;&lt;Year&gt;2016&lt;/Year&gt;&lt;RecNum&gt;1527&lt;/RecNum&gt;&lt;DisplayText&gt;[24]&lt;/DisplayText&gt;&lt;record&gt;&lt;rec-number&gt;1527&lt;/rec-number&gt;&lt;foreign-keys&gt;&lt;key app="EN" db-id="5rd9tv29z5xd0revrw5xdxzy5w5zpd9tvz55" timestamp="0"&gt;1527&lt;/key&gt;&lt;/foreign-keys&gt;&lt;ref-type name="Journal Article"&gt;17&lt;/ref-type&gt;&lt;contributors&gt;&lt;authors&gt;&lt;author&gt;Touma, L.&lt;/author&gt;&lt;author&gt;Filion, K. B.&lt;/author&gt;&lt;author&gt;Sterling, L. H.&lt;/author&gt;&lt;author&gt;Atallah, R.&lt;/author&gt;&lt;author&gt;Windle, S. B.&lt;/author&gt;&lt;author&gt;Eisenberg, M. J.&lt;/author&gt;&lt;/authors&gt;&lt;/contributors&gt;&lt;auth-address&gt;Division of Clinical Epidemiology, Lady Davis Institute, Jewish General Hospital/McGill University, Montreal, Quebec, Canada2Faculty of Medicine, McGill University, Montreal, Quebec, Canada.&amp;#xD;Division of Clinical Epidemiology, Lady Davis Institute, Jewish General Hospital/McGill University, Montreal, Quebec, Canada2Faculty of Medicine, McGill University, Montreal, Quebec, Canada3Department of Epidemiology, Biostatistics, and Occupational Healt.&amp;#xD;Division of Clinical Epidemiology, Lady Davis Institute, Jewish General Hospital/McGill University, Montreal, Quebec, Canada.&lt;/auth-address&gt;&lt;titles&gt;&lt;title&gt;Stent Retrievers for the Treatment of Acute Ischemic Stroke: A Systematic Review and Meta-analysis of Randomized Clinical Trials&lt;/title&gt;&lt;secondary-title&gt;JAMA Neurol&lt;/secondary-title&gt;&lt;alt-title&gt;JAMA neurology&lt;/alt-title&gt;&lt;/titles&gt;&lt;edition&gt;2016/01/27&lt;/edition&gt;&lt;dates&gt;&lt;year&gt;2016&lt;/year&gt;&lt;pub-dates&gt;&lt;date&gt;Jan 25&lt;/date&gt;&lt;/pub-dates&gt;&lt;/dates&gt;&lt;isbn&gt;2168-6157 (Electronic)&amp;#xD;2168-6149 (Linking)&lt;/isbn&gt;&lt;accession-num&gt;26810499&lt;/accession-num&gt;&lt;urls&gt;&lt;related-urls&gt;&lt;url&gt;http://www.ncbi.nlm.nih.gov/pubmed/26810499&lt;/url&gt;&lt;/related-urls&gt;&lt;/urls&gt;&lt;electronic-resource-num&gt;10.1001/jamaneurol.2015.4441&lt;/electronic-resource-num&gt;&lt;language&gt;Eng&lt;/language&gt;&lt;/record&gt;&lt;/Cite&gt;&lt;/EndNote&gt;</w:instrText>
      </w:r>
      <w:r w:rsidR="00E26B4A">
        <w:fldChar w:fldCharType="separate"/>
      </w:r>
      <w:r w:rsidR="00D71BC6">
        <w:rPr>
          <w:noProof/>
        </w:rPr>
        <w:t>[</w:t>
      </w:r>
      <w:hyperlink w:anchor="_ENREF_24" w:tooltip="Touma, 2016 #1527" w:history="1">
        <w:r w:rsidR="00D71BC6">
          <w:rPr>
            <w:noProof/>
          </w:rPr>
          <w:t>24</w:t>
        </w:r>
      </w:hyperlink>
      <w:r w:rsidR="00D71BC6">
        <w:rPr>
          <w:noProof/>
        </w:rPr>
        <w:t>]</w:t>
      </w:r>
      <w:r w:rsidR="00E26B4A">
        <w:fldChar w:fldCharType="end"/>
      </w:r>
      <w:r w:rsidR="00D217A3">
        <w:t xml:space="preserve"> sE3)</w:t>
      </w:r>
      <w:r w:rsidR="00895393">
        <w:t xml:space="preserve"> (</w:t>
      </w:r>
      <w:hyperlink r:id="rId95" w:history="1">
        <w:r w:rsidR="00895393" w:rsidRPr="00AA49A6">
          <w:rPr>
            <w:rStyle w:val="Hyperlnk"/>
          </w:rPr>
          <w:t>Falk-Delgado 2015</w:t>
        </w:r>
      </w:hyperlink>
      <w:r w:rsidR="00E26B4A">
        <w:fldChar w:fldCharType="begin"/>
      </w:r>
      <w:r w:rsidR="00D71BC6">
        <w:instrText xml:space="preserve"> ADDIN EN.CITE &lt;EndNote&gt;&lt;Cite&gt;&lt;Author&gt;Falk-Delgado&lt;/Author&gt;&lt;Year&gt;2015&lt;/Year&gt;&lt;RecNum&gt;1522&lt;/RecNum&gt;&lt;DisplayText&gt;[25]&lt;/DisplayText&gt;&lt;record&gt;&lt;rec-number&gt;1522&lt;/rec-number&gt;&lt;foreign-keys&gt;&lt;key app="EN" db-id="5rd9tv29z5xd0revrw5xdxzy5w5zpd9tvz55" timestamp="0"&gt;1522&lt;/key&gt;&lt;/foreign-keys&gt;&lt;ref-type name="Journal Article"&gt;17&lt;/ref-type&gt;&lt;contributors&gt;&lt;authors&gt;&lt;author&gt;Falk-Delgado, A.&lt;/author&gt;&lt;author&gt;Kuntze Soderqvist, A.&lt;/author&gt;&lt;author&gt;Fransen, J.&lt;/author&gt;&lt;author&gt;Falk-Delgado, A.&lt;/author&gt;&lt;/authors&gt;&lt;/contributors&gt;&lt;auth-address&gt;Department of Clinical Neuroscience, Karolinska Institute, Stockholm, Sweden Department of Neuroradiology, Karolinska University Hospital, Stockholm, Sweden.&amp;#xD;Department of Surgical Sciences, Plastic Surgery, Uppsala University, Uppsala, Sweden.&amp;#xD;Department of Surgical Sciences, Plastic Surgery, Uppsala University, Uppsala, Sweden Department of Plastic and Maxillofacial Surgery, Uppsala University Hospital, Uppsala, Sweden.&lt;/auth-address&gt;&lt;titles&gt;&lt;title&gt;Improved clinical outcome 3 months after endovascular treatment, including thrombectomy, in patients with acute ischemic stroke: a meta-analysis&lt;/title&gt;&lt;secondary-title&gt;J Neurointerv Surg&lt;/secondary-title&gt;&lt;alt-title&gt;Journal of neurointerventional surgery&lt;/alt-title&gt;&lt;/titles&gt;&lt;edition&gt;2015/07/04&lt;/edition&gt;&lt;dates&gt;&lt;year&gt;2015&lt;/year&gt;&lt;pub-dates&gt;&lt;date&gt;Jul 2&lt;/date&gt;&lt;/pub-dates&gt;&lt;/dates&gt;&lt;isbn&gt;1759-8486 (Electronic)&amp;#xD;1759-8478 (Linking)&lt;/isbn&gt;&lt;accession-num&gt;26138731&lt;/accession-num&gt;&lt;urls&gt;&lt;related-urls&gt;&lt;url&gt;http://www.ncbi.nlm.nih.gov/pubmed/26138731&lt;/url&gt;&lt;/related-urls&gt;&lt;/urls&gt;&lt;electronic-resource-num&gt;10.1136/neurintsurg-2015-011835&lt;/electronic-resource-num&gt;&lt;language&gt;Eng&lt;/language&gt;&lt;/record&gt;&lt;/Cite&gt;&lt;/EndNote&gt;</w:instrText>
      </w:r>
      <w:r w:rsidR="00E26B4A">
        <w:fldChar w:fldCharType="separate"/>
      </w:r>
      <w:r w:rsidR="00D71BC6">
        <w:rPr>
          <w:noProof/>
        </w:rPr>
        <w:t>[</w:t>
      </w:r>
      <w:hyperlink w:anchor="_ENREF_25" w:tooltip="Falk-Delgado, 2015 #1522" w:history="1">
        <w:r w:rsidR="00D71BC6">
          <w:rPr>
            <w:noProof/>
          </w:rPr>
          <w:t>25</w:t>
        </w:r>
      </w:hyperlink>
      <w:r w:rsidR="00D71BC6">
        <w:rPr>
          <w:noProof/>
        </w:rPr>
        <w:t>]</w:t>
      </w:r>
      <w:r w:rsidR="00E26B4A">
        <w:fldChar w:fldCharType="end"/>
      </w:r>
      <w:r w:rsidR="000601F6">
        <w:t xml:space="preserve"> s2</w:t>
      </w:r>
      <w:r w:rsidR="00895393">
        <w:t>)</w:t>
      </w:r>
    </w:p>
    <w:p w14:paraId="2D84C065" w14:textId="77777777" w:rsidR="00ED0167" w:rsidRDefault="00ED0167"/>
    <w:p w14:paraId="552102BA" w14:textId="77777777" w:rsidR="00FD39D9" w:rsidRDefault="00FD39D9"/>
    <w:p w14:paraId="1DBCDAD1" w14:textId="77777777" w:rsidR="00DE30F4" w:rsidRDefault="00DE30F4"/>
    <w:p w14:paraId="71234E7A" w14:textId="77777777" w:rsidR="00DE30F4" w:rsidRDefault="00DE30F4"/>
    <w:p w14:paraId="6E7283F7" w14:textId="7A2283E1" w:rsidR="00FD39D9" w:rsidRDefault="00373594">
      <w:r>
        <w:t>b) Vad var NNT för</w:t>
      </w:r>
      <w:r w:rsidR="00553B8D">
        <w:t xml:space="preserve"> "functional independence" (mRS 0-2) </w:t>
      </w:r>
      <w:r w:rsidR="003B0990">
        <w:t xml:space="preserve">90 dagar </w:t>
      </w:r>
      <w:r w:rsidR="00553B8D">
        <w:t>efter behandling med rtPA + stent-retriever vs rtPA enbart? (</w:t>
      </w:r>
      <w:hyperlink r:id="rId96" w:history="1">
        <w:r w:rsidR="00553B8D" w:rsidRPr="00895393">
          <w:rPr>
            <w:rStyle w:val="Hyperlnk"/>
          </w:rPr>
          <w:t>Touma 2016</w:t>
        </w:r>
      </w:hyperlink>
      <w:r w:rsidR="00E26B4A">
        <w:fldChar w:fldCharType="begin"/>
      </w:r>
      <w:r w:rsidR="00D71BC6">
        <w:instrText xml:space="preserve"> ADDIN EN.CITE &lt;EndNote&gt;&lt;Cite&gt;&lt;Author&gt;Touma&lt;/Author&gt;&lt;Year&gt;2016&lt;/Year&gt;&lt;RecNum&gt;1527&lt;/RecNum&gt;&lt;DisplayText&gt;[24]&lt;/DisplayText&gt;&lt;record&gt;&lt;rec-number&gt;1527&lt;/rec-number&gt;&lt;foreign-keys&gt;&lt;key app="EN" db-id="5rd9tv29z5xd0revrw5xdxzy5w5zpd9tvz55" timestamp="0"&gt;1527&lt;/key&gt;&lt;/foreign-keys&gt;&lt;ref-type name="Journal Article"&gt;17&lt;/ref-type&gt;&lt;contributors&gt;&lt;authors&gt;&lt;author&gt;Touma, L.&lt;/author&gt;&lt;author&gt;Filion, K. B.&lt;/author&gt;&lt;author&gt;Sterling, L. H.&lt;/author&gt;&lt;author&gt;Atallah, R.&lt;/author&gt;&lt;author&gt;Windle, S. B.&lt;/author&gt;&lt;author&gt;Eisenberg, M. J.&lt;/author&gt;&lt;/authors&gt;&lt;/contributors&gt;&lt;auth-address&gt;Division of Clinical Epidemiology, Lady Davis Institute, Jewish General Hospital/McGill University, Montreal, Quebec, Canada2Faculty of Medicine, McGill University, Montreal, Quebec, Canada.&amp;#xD;Division of Clinical Epidemiology, Lady Davis Institute, Jewish General Hospital/McGill University, Montreal, Quebec, Canada2Faculty of Medicine, McGill University, Montreal, Quebec, Canada3Department of Epidemiology, Biostatistics, and Occupational Healt.&amp;#xD;Division of Clinical Epidemiology, Lady Davis Institute, Jewish General Hospital/McGill University, Montreal, Quebec, Canada.&lt;/auth-address&gt;&lt;titles&gt;&lt;title&gt;Stent Retrievers for the Treatment of Acute Ischemic Stroke: A Systematic Review and Meta-analysis of Randomized Clinical Trials&lt;/title&gt;&lt;secondary-title&gt;JAMA Neurol&lt;/secondary-title&gt;&lt;alt-title&gt;JAMA neurology&lt;/alt-title&gt;&lt;/titles&gt;&lt;edition&gt;2016/01/27&lt;/edition&gt;&lt;dates&gt;&lt;year&gt;2016&lt;/year&gt;&lt;pub-dates&gt;&lt;date&gt;Jan 25&lt;/date&gt;&lt;/pub-dates&gt;&lt;/dates&gt;&lt;isbn&gt;2168-6157 (Electronic)&amp;#xD;2168-6149 (Linking)&lt;/isbn&gt;&lt;accession-num&gt;26810499&lt;/accession-num&gt;&lt;urls&gt;&lt;related-urls&gt;&lt;url&gt;http://www.ncbi.nlm.nih.gov/pubmed/26810499&lt;/url&gt;&lt;/related-urls&gt;&lt;/urls&gt;&lt;electronic-resource-num&gt;10.1001/jamaneurol.2015.4441&lt;/electronic-resource-num&gt;&lt;language&gt;Eng&lt;/language&gt;&lt;/record&gt;&lt;/Cite&gt;&lt;/EndNote&gt;</w:instrText>
      </w:r>
      <w:r w:rsidR="00E26B4A">
        <w:fldChar w:fldCharType="separate"/>
      </w:r>
      <w:r w:rsidR="00D71BC6">
        <w:rPr>
          <w:noProof/>
        </w:rPr>
        <w:t>[</w:t>
      </w:r>
      <w:hyperlink w:anchor="_ENREF_24" w:tooltip="Touma, 2016 #1527" w:history="1">
        <w:r w:rsidR="00D71BC6">
          <w:rPr>
            <w:noProof/>
          </w:rPr>
          <w:t>24</w:t>
        </w:r>
      </w:hyperlink>
      <w:r w:rsidR="00D71BC6">
        <w:rPr>
          <w:noProof/>
        </w:rPr>
        <w:t>]</w:t>
      </w:r>
      <w:r w:rsidR="00E26B4A">
        <w:fldChar w:fldCharType="end"/>
      </w:r>
      <w:r w:rsidR="00553B8D">
        <w:t xml:space="preserve"> sE5 Table 3)</w:t>
      </w:r>
      <w:r w:rsidR="00202F2E">
        <w:t xml:space="preserve"> (</w:t>
      </w:r>
      <w:hyperlink r:id="rId97" w:history="1">
        <w:r w:rsidR="00202F2E" w:rsidRPr="00AA49A6">
          <w:rPr>
            <w:rStyle w:val="Hyperlnk"/>
          </w:rPr>
          <w:t>Falk-Delgado 2015</w:t>
        </w:r>
      </w:hyperlink>
      <w:r w:rsidR="00E26B4A">
        <w:fldChar w:fldCharType="begin"/>
      </w:r>
      <w:r w:rsidR="00D71BC6">
        <w:instrText xml:space="preserve"> ADDIN EN.CITE &lt;EndNote&gt;&lt;Cite&gt;&lt;Author&gt;Falk-Delgado&lt;/Author&gt;&lt;Year&gt;2015&lt;/Year&gt;&lt;RecNum&gt;1522&lt;/RecNum&gt;&lt;DisplayText&gt;[25]&lt;/DisplayText&gt;&lt;record&gt;&lt;rec-number&gt;1522&lt;/rec-number&gt;&lt;foreign-keys&gt;&lt;key app="EN" db-id="5rd9tv29z5xd0revrw5xdxzy5w5zpd9tvz55" timestamp="0"&gt;1522&lt;/key&gt;&lt;/foreign-keys&gt;&lt;ref-type name="Journal Article"&gt;17&lt;/ref-type&gt;&lt;contributors&gt;&lt;authors&gt;&lt;author&gt;Falk-Delgado, A.&lt;/author&gt;&lt;author&gt;Kuntze Soderqvist, A.&lt;/author&gt;&lt;author&gt;Fransen, J.&lt;/author&gt;&lt;author&gt;Falk-Delgado, A.&lt;/author&gt;&lt;/authors&gt;&lt;/contributors&gt;&lt;auth-address&gt;Department of Clinical Neuroscience, Karolinska Institute, Stockholm, Sweden Department of Neuroradiology, Karolinska University Hospital, Stockholm, Sweden.&amp;#xD;Department of Surgical Sciences, Plastic Surgery, Uppsala University, Uppsala, Sweden.&amp;#xD;Department of Surgical Sciences, Plastic Surgery, Uppsala University, Uppsala, Sweden Department of Plastic and Maxillofacial Surgery, Uppsala University Hospital, Uppsala, Sweden.&lt;/auth-address&gt;&lt;titles&gt;&lt;title&gt;Improved clinical outcome 3 months after endovascular treatment, including thrombectomy, in patients with acute ischemic stroke: a meta-analysis&lt;/title&gt;&lt;secondary-title&gt;J Neurointerv Surg&lt;/secondary-title&gt;&lt;alt-title&gt;Journal of neurointerventional surgery&lt;/alt-title&gt;&lt;/titles&gt;&lt;edition&gt;2015/07/04&lt;/edition&gt;&lt;dates&gt;&lt;year&gt;2015&lt;/year&gt;&lt;pub-dates&gt;&lt;date&gt;Jul 2&lt;/date&gt;&lt;/pub-dates&gt;&lt;/dates&gt;&lt;isbn&gt;1759-8486 (Electronic)&amp;#xD;1759-8478 (Linking)&lt;/isbn&gt;&lt;accession-num&gt;26138731&lt;/accession-num&gt;&lt;urls&gt;&lt;related-urls&gt;&lt;url&gt;http://www.ncbi.nlm.nih.gov/pubmed/26138731&lt;/url&gt;&lt;/related-urls&gt;&lt;/urls&gt;&lt;electronic-resource-num&gt;10.1136/neurintsurg-2015-011835&lt;/electronic-resource-num&gt;&lt;language&gt;Eng&lt;/language&gt;&lt;/record&gt;&lt;/Cite&gt;&lt;/EndNote&gt;</w:instrText>
      </w:r>
      <w:r w:rsidR="00E26B4A">
        <w:fldChar w:fldCharType="separate"/>
      </w:r>
      <w:r w:rsidR="00D71BC6">
        <w:rPr>
          <w:noProof/>
        </w:rPr>
        <w:t>[</w:t>
      </w:r>
      <w:hyperlink w:anchor="_ENREF_25" w:tooltip="Falk-Delgado, 2015 #1522" w:history="1">
        <w:r w:rsidR="00D71BC6">
          <w:rPr>
            <w:noProof/>
          </w:rPr>
          <w:t>25</w:t>
        </w:r>
      </w:hyperlink>
      <w:r w:rsidR="00D71BC6">
        <w:rPr>
          <w:noProof/>
        </w:rPr>
        <w:t>]</w:t>
      </w:r>
      <w:r w:rsidR="00E26B4A">
        <w:fldChar w:fldCharType="end"/>
      </w:r>
      <w:r w:rsidR="00202F2E">
        <w:t xml:space="preserve"> s4)</w:t>
      </w:r>
    </w:p>
    <w:p w14:paraId="5690884B" w14:textId="77777777" w:rsidR="003B0990" w:rsidRDefault="003B0990"/>
    <w:p w14:paraId="038B4EA1" w14:textId="77777777" w:rsidR="007C1720" w:rsidRDefault="007C1720">
      <w:pPr>
        <w:rPr>
          <w:b/>
        </w:rPr>
      </w:pPr>
    </w:p>
    <w:p w14:paraId="72869441" w14:textId="77777777" w:rsidR="00DE30F4" w:rsidRPr="007C1720" w:rsidRDefault="00DE30F4">
      <w:pPr>
        <w:rPr>
          <w:b/>
        </w:rPr>
      </w:pPr>
    </w:p>
    <w:p w14:paraId="5F532879" w14:textId="11DE31AE" w:rsidR="0093565E" w:rsidRDefault="00706B94" w:rsidP="0093565E">
      <w:pPr>
        <w:pStyle w:val="Rubrik2"/>
      </w:pPr>
      <w:bookmarkStart w:id="334" w:name="_Toc368680651"/>
      <w:bookmarkStart w:id="335" w:name="_Toc368680704"/>
      <w:bookmarkStart w:id="336" w:name="_Toc368680913"/>
      <w:bookmarkStart w:id="337" w:name="_Toc368681285"/>
      <w:r>
        <w:t>7</w:t>
      </w:r>
      <w:r w:rsidR="0093565E" w:rsidRPr="000B0DD1">
        <w:t>-</w:t>
      </w:r>
      <w:r w:rsidR="0093565E">
        <w:t>Transitorisk ischemisk attack (TIA)</w:t>
      </w:r>
      <w:bookmarkEnd w:id="334"/>
      <w:bookmarkEnd w:id="335"/>
      <w:bookmarkEnd w:id="336"/>
      <w:bookmarkEnd w:id="337"/>
    </w:p>
    <w:p w14:paraId="7C3BA3B5" w14:textId="2D37525C" w:rsidR="00661932" w:rsidRDefault="00661932" w:rsidP="00CB63F4">
      <w:r>
        <w:t>a) ABCD2 score har föreslagits för att identifiera patienter med TIA som har en hög risk att få stroke inom 7 dagar.  Scoren granskade i 8 akutmottagningar i Kanada. Vad har en ABCD2 score av &gt;5 för sensitivitet för stroke inom 7 dagar?  Vad har en ABCD2 &gt; 2 för specificitet för stroke inom 7 dagar?  Vad drar författarna för slutsats?  (</w:t>
      </w:r>
      <w:hyperlink r:id="rId98" w:history="1">
        <w:r w:rsidRPr="00661932">
          <w:rPr>
            <w:rStyle w:val="Hyperlnk"/>
          </w:rPr>
          <w:t>Perry 2011</w:t>
        </w:r>
      </w:hyperlink>
      <w:r>
        <w:t xml:space="preserve"> </w:t>
      </w:r>
      <w:r w:rsidR="00E26B4A">
        <w:fldChar w:fldCharType="begin">
          <w:fldData xml:space="preserve">PEVuZE5vdGU+PENpdGU+PEF1dGhvcj5QZXJyeTwvQXV0aG9yPjxZZWFyPjIwMTE8L1llYXI+PFJl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</w:fldData>
        </w:fldChar>
      </w:r>
      <w:r w:rsidR="00D71BC6">
        <w:instrText xml:space="preserve"> ADDIN EN.CITE </w:instrText>
      </w:r>
      <w:r w:rsidR="00D71BC6">
        <w:fldChar w:fldCharType="begin">
          <w:fldData xml:space="preserve">PEVuZE5vdGU+PENpdGU+PEF1dGhvcj5QZXJyeTwvQXV0aG9yPjxZZWFyPjIwMTE8L1llYXI+PFJl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</w:fldData>
        </w:fldChar>
      </w:r>
      <w:r w:rsidR="00D71BC6">
        <w:instrText xml:space="preserve"> ADDIN EN.CITE.DATA </w:instrText>
      </w:r>
      <w:r w:rsidR="00D71BC6">
        <w:fldChar w:fldCharType="end"/>
      </w:r>
      <w:r w:rsidR="00E26B4A">
        <w:fldChar w:fldCharType="separate"/>
      </w:r>
      <w:r w:rsidR="00D71BC6">
        <w:rPr>
          <w:noProof/>
        </w:rPr>
        <w:t>[</w:t>
      </w:r>
      <w:hyperlink w:anchor="_ENREF_26" w:tooltip="Perry, 2011 #2042" w:history="1">
        <w:r w:rsidR="00D71BC6">
          <w:rPr>
            <w:noProof/>
          </w:rPr>
          <w:t>26</w:t>
        </w:r>
      </w:hyperlink>
      <w:r w:rsidR="00D71BC6">
        <w:rPr>
          <w:noProof/>
        </w:rPr>
        <w:t>]</w:t>
      </w:r>
      <w:r w:rsidR="00E26B4A">
        <w:fldChar w:fldCharType="end"/>
      </w:r>
      <w:r>
        <w:t xml:space="preserve"> abstract)</w:t>
      </w:r>
    </w:p>
    <w:p w14:paraId="2B1847FD" w14:textId="77777777" w:rsidR="00661932" w:rsidRDefault="00661932" w:rsidP="00CB63F4"/>
    <w:p w14:paraId="17045982" w14:textId="77777777" w:rsidR="00661932" w:rsidRDefault="00661932" w:rsidP="00CB63F4"/>
    <w:p w14:paraId="1788D78D" w14:textId="1F8D5BB3" w:rsidR="00CB63F4" w:rsidRDefault="00315227" w:rsidP="00CB63F4">
      <w:pPr>
        <w:rPr>
          <w:rFonts w:ascii="Times" w:eastAsiaTheme="majorEastAsia" w:hAnsi="Times" w:cstheme="majorBidi"/>
          <w:bCs/>
          <w:szCs w:val="32"/>
        </w:rPr>
      </w:pPr>
      <w:r>
        <w:lastRenderedPageBreak/>
        <w:t xml:space="preserve">b) </w:t>
      </w:r>
      <w:r w:rsidR="00CB63F4">
        <w:t xml:space="preserve">Vilka kriterier ingår i </w:t>
      </w:r>
      <w:r>
        <w:t xml:space="preserve">the Canadian TIA score </w:t>
      </w:r>
      <w:r w:rsidR="00CB63F4">
        <w:t>score? (</w:t>
      </w:r>
      <w:hyperlink r:id="rId99" w:history="1">
        <w:r w:rsidR="00CB63F4" w:rsidRPr="00B52BF7">
          <w:rPr>
            <w:rStyle w:val="Hyperlnk"/>
            <w:rFonts w:ascii="Times" w:eastAsiaTheme="majorEastAsia" w:hAnsi="Times" w:cstheme="majorBidi"/>
            <w:bCs/>
            <w:szCs w:val="32"/>
          </w:rPr>
          <w:t>Perry 2014</w:t>
        </w:r>
      </w:hyperlink>
      <w:r w:rsidR="00CB63F4">
        <w:rPr>
          <w:rFonts w:ascii="Times" w:eastAsiaTheme="majorEastAsia" w:hAnsi="Times" w:cstheme="majorBidi"/>
          <w:bCs/>
          <w:szCs w:val="32"/>
        </w:rPr>
        <w:t xml:space="preserve"> </w:t>
      </w:r>
      <w:r w:rsidR="00E26B4A">
        <w:rPr>
          <w:rFonts w:ascii="Times" w:eastAsiaTheme="majorEastAsia" w:hAnsi="Times" w:cstheme="majorBidi"/>
          <w:bCs/>
          <w:szCs w:val="32"/>
        </w:rPr>
        <w:fldChar w:fldCharType="begin">
          <w:fldData xml:space="preserve">PEVuZE5vdGU+PENpdGU+PEF1dGhvcj5QZXJyeTwvQXV0aG9yPjxZZWFyPjIwMTQ8L1llYXI+PFJl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</w:fldData>
        </w:fldChar>
      </w:r>
      <w:r w:rsidR="00D71BC6">
        <w:rPr>
          <w:rFonts w:ascii="Times" w:eastAsiaTheme="majorEastAsia" w:hAnsi="Times" w:cstheme="majorBidi"/>
          <w:bCs/>
          <w:szCs w:val="32"/>
        </w:rPr>
        <w:instrText xml:space="preserve"> ADDIN EN.CITE </w:instrText>
      </w:r>
      <w:r w:rsidR="00D71BC6">
        <w:rPr>
          <w:rFonts w:ascii="Times" w:eastAsiaTheme="majorEastAsia" w:hAnsi="Times" w:cstheme="majorBidi"/>
          <w:bCs/>
          <w:szCs w:val="32"/>
        </w:rPr>
        <w:fldChar w:fldCharType="begin">
          <w:fldData xml:space="preserve">PEVuZE5vdGU+PENpdGU+PEF1dGhvcj5QZXJyeTwvQXV0aG9yPjxZZWFyPjIwMTQ8L1llYXI+PFJl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</w:fldData>
        </w:fldChar>
      </w:r>
      <w:r w:rsidR="00D71BC6">
        <w:rPr>
          <w:rFonts w:ascii="Times" w:eastAsiaTheme="majorEastAsia" w:hAnsi="Times" w:cstheme="majorBidi"/>
          <w:bCs/>
          <w:szCs w:val="32"/>
        </w:rPr>
        <w:instrText xml:space="preserve"> ADDIN EN.CITE.DATA </w:instrText>
      </w:r>
      <w:r w:rsidR="00D71BC6">
        <w:rPr>
          <w:rFonts w:ascii="Times" w:eastAsiaTheme="majorEastAsia" w:hAnsi="Times" w:cstheme="majorBidi"/>
          <w:bCs/>
          <w:szCs w:val="32"/>
        </w:rPr>
      </w:r>
      <w:r w:rsidR="00D71BC6">
        <w:rPr>
          <w:rFonts w:ascii="Times" w:eastAsiaTheme="majorEastAsia" w:hAnsi="Times" w:cstheme="majorBidi"/>
          <w:bCs/>
          <w:szCs w:val="32"/>
        </w:rPr>
        <w:fldChar w:fldCharType="end"/>
      </w:r>
      <w:r w:rsidR="00E26B4A">
        <w:rPr>
          <w:rFonts w:ascii="Times" w:eastAsiaTheme="majorEastAsia" w:hAnsi="Times" w:cstheme="majorBidi"/>
          <w:bCs/>
          <w:szCs w:val="32"/>
        </w:rPr>
        <w:fldChar w:fldCharType="separate"/>
      </w:r>
      <w:r w:rsidR="00D71BC6">
        <w:rPr>
          <w:rFonts w:ascii="Times" w:eastAsiaTheme="majorEastAsia" w:hAnsi="Times" w:cstheme="majorBidi"/>
          <w:bCs/>
          <w:noProof/>
          <w:szCs w:val="32"/>
        </w:rPr>
        <w:t>[</w:t>
      </w:r>
      <w:hyperlink w:anchor="_ENREF_27" w:tooltip="Perry, 2014 #2041" w:history="1">
        <w:r w:rsidR="00D71BC6">
          <w:rPr>
            <w:rFonts w:ascii="Times" w:eastAsiaTheme="majorEastAsia" w:hAnsi="Times" w:cstheme="majorBidi"/>
            <w:bCs/>
            <w:noProof/>
            <w:szCs w:val="32"/>
          </w:rPr>
          <w:t>27</w:t>
        </w:r>
      </w:hyperlink>
      <w:r w:rsidR="00D71BC6">
        <w:rPr>
          <w:rFonts w:ascii="Times" w:eastAsiaTheme="majorEastAsia" w:hAnsi="Times" w:cstheme="majorBidi"/>
          <w:bCs/>
          <w:noProof/>
          <w:szCs w:val="32"/>
        </w:rPr>
        <w:t>]</w:t>
      </w:r>
      <w:r w:rsidR="00E26B4A">
        <w:rPr>
          <w:rFonts w:ascii="Times" w:eastAsiaTheme="majorEastAsia" w:hAnsi="Times" w:cstheme="majorBidi"/>
          <w:bCs/>
          <w:szCs w:val="32"/>
        </w:rPr>
        <w:fldChar w:fldCharType="end"/>
      </w:r>
      <w:r w:rsidR="00FC51D1">
        <w:rPr>
          <w:rFonts w:ascii="Times" w:eastAsiaTheme="majorEastAsia" w:hAnsi="Times" w:cstheme="majorBidi"/>
          <w:bCs/>
          <w:szCs w:val="32"/>
        </w:rPr>
        <w:t xml:space="preserve"> </w:t>
      </w:r>
      <w:proofErr w:type="gramStart"/>
      <w:r w:rsidR="00121D94">
        <w:rPr>
          <w:rFonts w:ascii="Times" w:eastAsiaTheme="majorEastAsia" w:hAnsi="Times" w:cstheme="majorBidi"/>
          <w:bCs/>
          <w:szCs w:val="32"/>
        </w:rPr>
        <w:t>s98</w:t>
      </w:r>
      <w:r w:rsidR="00FC51D1">
        <w:rPr>
          <w:rFonts w:ascii="Times" w:eastAsiaTheme="majorEastAsia" w:hAnsi="Times" w:cstheme="majorBidi"/>
          <w:bCs/>
          <w:szCs w:val="32"/>
        </w:rPr>
        <w:t>)</w:t>
      </w:r>
      <w:r>
        <w:rPr>
          <w:rFonts w:ascii="Times" w:eastAsiaTheme="majorEastAsia" w:hAnsi="Times" w:cstheme="majorBidi"/>
          <w:bCs/>
          <w:szCs w:val="32"/>
        </w:rPr>
        <w:t xml:space="preserve">  Vad</w:t>
      </w:r>
      <w:proofErr w:type="gramEnd"/>
      <w:r>
        <w:rPr>
          <w:rFonts w:ascii="Times" w:eastAsiaTheme="majorEastAsia" w:hAnsi="Times" w:cstheme="majorBidi"/>
          <w:bCs/>
          <w:szCs w:val="32"/>
        </w:rPr>
        <w:t xml:space="preserve"> har en score av ≥ 6 för sensitivitet och specificitet för stroke inom 7 dagar?</w:t>
      </w:r>
      <w:r w:rsidR="00D20929">
        <w:rPr>
          <w:rFonts w:ascii="Times" w:eastAsiaTheme="majorEastAsia" w:hAnsi="Times" w:cstheme="majorBidi"/>
          <w:bCs/>
          <w:szCs w:val="32"/>
        </w:rPr>
        <w:t xml:space="preserve"> </w:t>
      </w:r>
      <w:r w:rsidR="00D20929">
        <w:t>(</w:t>
      </w:r>
      <w:hyperlink r:id="rId100" w:history="1">
        <w:r w:rsidR="00D20929" w:rsidRPr="00B52BF7">
          <w:rPr>
            <w:rStyle w:val="Hyperlnk"/>
            <w:rFonts w:ascii="Times" w:eastAsiaTheme="majorEastAsia" w:hAnsi="Times" w:cstheme="majorBidi"/>
            <w:bCs/>
            <w:szCs w:val="32"/>
          </w:rPr>
          <w:t>Perry 2014</w:t>
        </w:r>
      </w:hyperlink>
      <w:r w:rsidR="00D20929">
        <w:rPr>
          <w:rFonts w:ascii="Times" w:eastAsiaTheme="majorEastAsia" w:hAnsi="Times" w:cstheme="majorBidi"/>
          <w:bCs/>
          <w:szCs w:val="32"/>
        </w:rPr>
        <w:t xml:space="preserve"> </w:t>
      </w:r>
      <w:r w:rsidR="00E26B4A">
        <w:rPr>
          <w:rFonts w:ascii="Times" w:eastAsiaTheme="majorEastAsia" w:hAnsi="Times" w:cstheme="majorBidi"/>
          <w:bCs/>
          <w:szCs w:val="32"/>
        </w:rPr>
        <w:fldChar w:fldCharType="begin">
          <w:fldData xml:space="preserve">PEVuZE5vdGU+PENpdGU+PEF1dGhvcj5QZXJyeTwvQXV0aG9yPjxZZWFyPjIwMTQ8L1llYXI+PFJl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</w:fldData>
        </w:fldChar>
      </w:r>
      <w:r w:rsidR="00D71BC6">
        <w:rPr>
          <w:rFonts w:ascii="Times" w:eastAsiaTheme="majorEastAsia" w:hAnsi="Times" w:cstheme="majorBidi"/>
          <w:bCs/>
          <w:szCs w:val="32"/>
        </w:rPr>
        <w:instrText xml:space="preserve"> ADDIN EN.CITE </w:instrText>
      </w:r>
      <w:r w:rsidR="00D71BC6">
        <w:rPr>
          <w:rFonts w:ascii="Times" w:eastAsiaTheme="majorEastAsia" w:hAnsi="Times" w:cstheme="majorBidi"/>
          <w:bCs/>
          <w:szCs w:val="32"/>
        </w:rPr>
        <w:fldChar w:fldCharType="begin">
          <w:fldData xml:space="preserve">PEVuZE5vdGU+PENpdGU+PEF1dGhvcj5QZXJyeTwvQXV0aG9yPjxZZWFyPjIwMTQ8L1llYXI+PFJl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</w:fldData>
        </w:fldChar>
      </w:r>
      <w:r w:rsidR="00D71BC6">
        <w:rPr>
          <w:rFonts w:ascii="Times" w:eastAsiaTheme="majorEastAsia" w:hAnsi="Times" w:cstheme="majorBidi"/>
          <w:bCs/>
          <w:szCs w:val="32"/>
        </w:rPr>
        <w:instrText xml:space="preserve"> ADDIN EN.CITE.DATA </w:instrText>
      </w:r>
      <w:r w:rsidR="00D71BC6">
        <w:rPr>
          <w:rFonts w:ascii="Times" w:eastAsiaTheme="majorEastAsia" w:hAnsi="Times" w:cstheme="majorBidi"/>
          <w:bCs/>
          <w:szCs w:val="32"/>
        </w:rPr>
      </w:r>
      <w:r w:rsidR="00D71BC6">
        <w:rPr>
          <w:rFonts w:ascii="Times" w:eastAsiaTheme="majorEastAsia" w:hAnsi="Times" w:cstheme="majorBidi"/>
          <w:bCs/>
          <w:szCs w:val="32"/>
        </w:rPr>
        <w:fldChar w:fldCharType="end"/>
      </w:r>
      <w:r w:rsidR="00E26B4A">
        <w:rPr>
          <w:rFonts w:ascii="Times" w:eastAsiaTheme="majorEastAsia" w:hAnsi="Times" w:cstheme="majorBidi"/>
          <w:bCs/>
          <w:szCs w:val="32"/>
        </w:rPr>
        <w:fldChar w:fldCharType="separate"/>
      </w:r>
      <w:r w:rsidR="00D71BC6">
        <w:rPr>
          <w:rFonts w:ascii="Times" w:eastAsiaTheme="majorEastAsia" w:hAnsi="Times" w:cstheme="majorBidi"/>
          <w:bCs/>
          <w:noProof/>
          <w:szCs w:val="32"/>
        </w:rPr>
        <w:t>[</w:t>
      </w:r>
      <w:hyperlink w:anchor="_ENREF_27" w:tooltip="Perry, 2014 #2041" w:history="1">
        <w:r w:rsidR="00D71BC6">
          <w:rPr>
            <w:rFonts w:ascii="Times" w:eastAsiaTheme="majorEastAsia" w:hAnsi="Times" w:cstheme="majorBidi"/>
            <w:bCs/>
            <w:noProof/>
            <w:szCs w:val="32"/>
          </w:rPr>
          <w:t>27</w:t>
        </w:r>
      </w:hyperlink>
      <w:r w:rsidR="00D71BC6">
        <w:rPr>
          <w:rFonts w:ascii="Times" w:eastAsiaTheme="majorEastAsia" w:hAnsi="Times" w:cstheme="majorBidi"/>
          <w:bCs/>
          <w:noProof/>
          <w:szCs w:val="32"/>
        </w:rPr>
        <w:t>]</w:t>
      </w:r>
      <w:r w:rsidR="00E26B4A">
        <w:rPr>
          <w:rFonts w:ascii="Times" w:eastAsiaTheme="majorEastAsia" w:hAnsi="Times" w:cstheme="majorBidi"/>
          <w:bCs/>
          <w:szCs w:val="32"/>
        </w:rPr>
        <w:fldChar w:fldCharType="end"/>
      </w:r>
      <w:r w:rsidR="00D20929">
        <w:rPr>
          <w:rFonts w:ascii="Times" w:eastAsiaTheme="majorEastAsia" w:hAnsi="Times" w:cstheme="majorBidi"/>
          <w:bCs/>
          <w:szCs w:val="32"/>
        </w:rPr>
        <w:t xml:space="preserve"> Table 5 s99)  </w:t>
      </w:r>
    </w:p>
    <w:p w14:paraId="23FFF034" w14:textId="77777777" w:rsidR="00E270EA" w:rsidRDefault="00E270EA" w:rsidP="00CB63F4">
      <w:pPr>
        <w:rPr>
          <w:rFonts w:ascii="Times" w:eastAsiaTheme="majorEastAsia" w:hAnsi="Times" w:cstheme="majorBidi"/>
          <w:bCs/>
          <w:szCs w:val="32"/>
        </w:rPr>
      </w:pPr>
    </w:p>
    <w:p w14:paraId="344AA4D5" w14:textId="57055946" w:rsidR="00AC58C5" w:rsidRPr="00AC58C5" w:rsidRDefault="00AC58C5" w:rsidP="00AC58C5">
      <w:pPr>
        <w:pStyle w:val="Brdtext"/>
      </w:pPr>
    </w:p>
    <w:p w14:paraId="60AB0ED7" w14:textId="77777777" w:rsidR="00793AE1" w:rsidRDefault="00793AE1">
      <w:pPr>
        <w:rPr>
          <w:rFonts w:ascii="Times" w:eastAsiaTheme="majorEastAsia" w:hAnsi="Times" w:cstheme="majorBidi"/>
          <w:bCs/>
          <w:szCs w:val="32"/>
        </w:rPr>
      </w:pPr>
      <w:r>
        <w:br w:type="page"/>
      </w:r>
    </w:p>
    <w:p w14:paraId="12542519" w14:textId="01061046" w:rsidR="00867B50" w:rsidRPr="000B0DD1" w:rsidRDefault="000B0DD1" w:rsidP="00793AE1">
      <w:pPr>
        <w:pStyle w:val="Rubrik1"/>
      </w:pPr>
      <w:bookmarkStart w:id="338" w:name="_Toc316651600"/>
      <w:bookmarkStart w:id="339" w:name="_Toc317260870"/>
      <w:bookmarkStart w:id="340" w:name="_Toc317262099"/>
      <w:bookmarkStart w:id="341" w:name="_Toc317354355"/>
      <w:bookmarkStart w:id="342" w:name="_Toc368680652"/>
      <w:bookmarkStart w:id="343" w:name="_Toc368680705"/>
      <w:bookmarkStart w:id="344" w:name="_Toc368680914"/>
      <w:bookmarkStart w:id="345" w:name="_Toc368681286"/>
      <w:r w:rsidRPr="000B0DD1">
        <w:lastRenderedPageBreak/>
        <w:t xml:space="preserve">DEL </w:t>
      </w:r>
      <w:proofErr w:type="gramStart"/>
      <w:r w:rsidRPr="000B0DD1">
        <w:t>VIII:  ENSIDIG</w:t>
      </w:r>
      <w:proofErr w:type="gramEnd"/>
      <w:r w:rsidRPr="000B0DD1">
        <w:t xml:space="preserve"> VISUSBORTFALL</w:t>
      </w:r>
      <w:bookmarkEnd w:id="338"/>
      <w:bookmarkEnd w:id="339"/>
      <w:bookmarkEnd w:id="340"/>
      <w:bookmarkEnd w:id="341"/>
      <w:bookmarkEnd w:id="342"/>
      <w:bookmarkEnd w:id="343"/>
      <w:bookmarkEnd w:id="344"/>
      <w:bookmarkEnd w:id="345"/>
    </w:p>
    <w:p w14:paraId="1D653DE7" w14:textId="77777777" w:rsidR="00793AE1" w:rsidRDefault="00793AE1">
      <w:pPr>
        <w:rPr>
          <w:b/>
        </w:rPr>
      </w:pPr>
    </w:p>
    <w:p w14:paraId="411FE2CF" w14:textId="77777777" w:rsidR="007C1720" w:rsidRPr="00F80CC2" w:rsidRDefault="00AA32D3" w:rsidP="00793AE1">
      <w:pPr>
        <w:pStyle w:val="Rubrik2"/>
      </w:pPr>
      <w:bookmarkStart w:id="346" w:name="_Toc316651601"/>
      <w:bookmarkStart w:id="347" w:name="_Toc317260871"/>
      <w:bookmarkStart w:id="348" w:name="_Toc317262100"/>
      <w:bookmarkStart w:id="349" w:name="_Toc317354356"/>
      <w:bookmarkStart w:id="350" w:name="_Toc368680653"/>
      <w:bookmarkStart w:id="351" w:name="_Toc368680706"/>
      <w:bookmarkStart w:id="352" w:name="_Toc368680915"/>
      <w:bookmarkStart w:id="353" w:name="_Toc368681287"/>
      <w:r w:rsidRPr="00F80CC2">
        <w:t>1-</w:t>
      </w:r>
      <w:r w:rsidR="007C1720" w:rsidRPr="00F80CC2">
        <w:t>Differentialdiagnostik</w:t>
      </w:r>
      <w:bookmarkEnd w:id="346"/>
      <w:bookmarkEnd w:id="347"/>
      <w:bookmarkEnd w:id="348"/>
      <w:bookmarkEnd w:id="349"/>
      <w:bookmarkEnd w:id="350"/>
      <w:bookmarkEnd w:id="351"/>
      <w:bookmarkEnd w:id="352"/>
      <w:bookmarkEnd w:id="353"/>
    </w:p>
    <w:p w14:paraId="7F4CF7E9" w14:textId="3571EC41" w:rsidR="00AA32D3" w:rsidRDefault="007F6513" w:rsidP="007F6513">
      <w:pPr>
        <w:pStyle w:val="Brdtext"/>
      </w:pPr>
      <w:r>
        <w:t xml:space="preserve">a) </w:t>
      </w:r>
      <w:r w:rsidR="007A0C94">
        <w:t>Vilka tillstånd kan orsaka akut ensidig visus bortfall? (</w:t>
      </w:r>
      <w:hyperlink r:id="rId101" w:history="1">
        <w:r w:rsidR="007A0C94" w:rsidRPr="007A0C94">
          <w:rPr>
            <w:rStyle w:val="Hyperlnk"/>
          </w:rPr>
          <w:t>Vortmann 2008</w:t>
        </w:r>
      </w:hyperlink>
      <w:r w:rsidR="00E26B4A">
        <w:fldChar w:fldCharType="begin">
          <w:fldData xml:space="preserve">PEVuZE5vdGU+PENpdGU+PEF1dGhvcj5Wb3J0bWFubjwvQXV0aG9yPjxZZWFyPjIwMDg8L1llYXI+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</w:fldData>
        </w:fldChar>
      </w:r>
      <w:r w:rsidR="00E26B4A">
        <w:instrText xml:space="preserve"> ADDIN EN.CITE </w:instrText>
      </w:r>
      <w:r w:rsidR="00E26B4A">
        <w:fldChar w:fldCharType="begin">
          <w:fldData xml:space="preserve">PEVuZE5vdGU+PENpdGU+PEF1dGhvcj5Wb3J0bWFubjwvQXV0aG9yPjxZZWFyPjIwMDg8L1llYXI+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</w:fldData>
        </w:fldChar>
      </w:r>
      <w:r w:rsidR="00E26B4A">
        <w:instrText xml:space="preserve"> ADDIN EN.CITE.DATA </w:instrText>
      </w:r>
      <w:r w:rsidR="00E26B4A">
        <w:fldChar w:fldCharType="end"/>
      </w:r>
      <w:r w:rsidR="00E26B4A">
        <w:fldChar w:fldCharType="separate"/>
      </w:r>
      <w:r w:rsidR="00E26B4A">
        <w:rPr>
          <w:noProof/>
        </w:rPr>
        <w:t>[</w:t>
      </w:r>
      <w:hyperlink w:anchor="_ENREF_28" w:tooltip="Vortmann, 2008 #1548" w:history="1">
        <w:r w:rsidR="00D71BC6">
          <w:rPr>
            <w:noProof/>
          </w:rPr>
          <w:t>28</w:t>
        </w:r>
      </w:hyperlink>
      <w:r w:rsidR="00E26B4A">
        <w:rPr>
          <w:noProof/>
        </w:rPr>
        <w:t>]</w:t>
      </w:r>
      <w:r w:rsidR="00E26B4A">
        <w:fldChar w:fldCharType="end"/>
      </w:r>
      <w:r w:rsidR="007A0C94">
        <w:t xml:space="preserve"> huvudrubriker)</w:t>
      </w:r>
    </w:p>
    <w:p w14:paraId="5C95D275" w14:textId="77777777" w:rsidR="007F6513" w:rsidRDefault="007F6513" w:rsidP="007F6513">
      <w:pPr>
        <w:pStyle w:val="Brdtext"/>
      </w:pPr>
    </w:p>
    <w:p w14:paraId="6F4148BA" w14:textId="77777777" w:rsidR="007F6513" w:rsidRDefault="007F6513" w:rsidP="007F6513">
      <w:pPr>
        <w:pStyle w:val="Brdtext"/>
      </w:pPr>
    </w:p>
    <w:p w14:paraId="574F4FD1" w14:textId="77777777" w:rsidR="00D1568E" w:rsidRDefault="00D1568E" w:rsidP="007F6513">
      <w:pPr>
        <w:pStyle w:val="Brdtext"/>
      </w:pPr>
    </w:p>
    <w:p w14:paraId="18B5EB5B" w14:textId="77777777" w:rsidR="00D1568E" w:rsidRDefault="00D1568E" w:rsidP="007F6513">
      <w:pPr>
        <w:pStyle w:val="Brdtext"/>
      </w:pPr>
    </w:p>
    <w:p w14:paraId="3A3D983C" w14:textId="77777777" w:rsidR="00FD39D9" w:rsidRDefault="00AA32D3" w:rsidP="00793AE1">
      <w:pPr>
        <w:pStyle w:val="Rubrik2"/>
      </w:pPr>
      <w:bookmarkStart w:id="354" w:name="_Toc317262101"/>
      <w:bookmarkStart w:id="355" w:name="_Toc317354357"/>
      <w:bookmarkStart w:id="356" w:name="_Toc316651602"/>
      <w:bookmarkStart w:id="357" w:name="_Toc317260872"/>
      <w:bookmarkStart w:id="358" w:name="_Toc368680654"/>
      <w:bookmarkStart w:id="359" w:name="_Toc368680707"/>
      <w:bookmarkStart w:id="360" w:name="_Toc368680916"/>
      <w:bookmarkStart w:id="361" w:name="_Toc368681288"/>
      <w:r w:rsidRPr="00F80CC2">
        <w:t>2-</w:t>
      </w:r>
      <w:r w:rsidR="00FD39D9">
        <w:t>Amaurosis fugax</w:t>
      </w:r>
      <w:bookmarkEnd w:id="354"/>
      <w:bookmarkEnd w:id="355"/>
      <w:bookmarkEnd w:id="358"/>
      <w:bookmarkEnd w:id="359"/>
      <w:bookmarkEnd w:id="360"/>
      <w:bookmarkEnd w:id="361"/>
    </w:p>
    <w:p w14:paraId="4D02A155" w14:textId="3D23973B" w:rsidR="00FD39D9" w:rsidRDefault="00FD39D9" w:rsidP="007F6513">
      <w:pPr>
        <w:pStyle w:val="Brdtext"/>
      </w:pPr>
      <w:bookmarkStart w:id="362" w:name="_Toc317262102"/>
      <w:r>
        <w:t xml:space="preserve">a) </w:t>
      </w:r>
      <w:r w:rsidR="003E58BF">
        <w:t>Vilka tillstånd kan orsaka övergående ensidig visus bortfall</w:t>
      </w:r>
      <w:r>
        <w:t>?</w:t>
      </w:r>
      <w:bookmarkEnd w:id="362"/>
      <w:r w:rsidR="00A57DEA">
        <w:t xml:space="preserve"> (</w:t>
      </w:r>
      <w:hyperlink r:id="rId102" w:history="1">
        <w:r w:rsidR="00A57DEA" w:rsidRPr="00A57DEA">
          <w:rPr>
            <w:rStyle w:val="Hyperlnk"/>
          </w:rPr>
          <w:t>Kennedy 2014</w:t>
        </w:r>
      </w:hyperlink>
      <w:r w:rsidR="00E26B4A">
        <w:fldChar w:fldCharType="begin">
          <w:fldData xml:space="preserve">PEVuZE5vdGU+PENpdGU+PEF1dGhvcj5LZW5uZWR5PC9BdXRob3I+PFllYXI+MjAxNDwvWWVhcj48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</w:fldData>
        </w:fldChar>
      </w:r>
      <w:r w:rsidR="00E26B4A">
        <w:instrText xml:space="preserve"> ADDIN EN.CITE </w:instrText>
      </w:r>
      <w:r w:rsidR="00E26B4A">
        <w:fldChar w:fldCharType="begin">
          <w:fldData xml:space="preserve">PEVuZE5vdGU+PENpdGU+PEF1dGhvcj5LZW5uZWR5PC9BdXRob3I+PFllYXI+MjAxNDwvWWVhcj48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</w:fldData>
        </w:fldChar>
      </w:r>
      <w:r w:rsidR="00E26B4A">
        <w:instrText xml:space="preserve"> ADDIN EN.CITE.DATA </w:instrText>
      </w:r>
      <w:r w:rsidR="00E26B4A">
        <w:fldChar w:fldCharType="end"/>
      </w:r>
      <w:r w:rsidR="00E26B4A">
        <w:fldChar w:fldCharType="separate"/>
      </w:r>
      <w:r w:rsidR="00E26B4A">
        <w:rPr>
          <w:noProof/>
        </w:rPr>
        <w:t>[</w:t>
      </w:r>
      <w:hyperlink w:anchor="_ENREF_29" w:tooltip="Kennedy, 2014 #1550" w:history="1">
        <w:r w:rsidR="00D71BC6">
          <w:rPr>
            <w:noProof/>
          </w:rPr>
          <w:t>29</w:t>
        </w:r>
      </w:hyperlink>
      <w:r w:rsidR="00E26B4A">
        <w:rPr>
          <w:noProof/>
        </w:rPr>
        <w:t>]</w:t>
      </w:r>
      <w:r w:rsidR="00E26B4A">
        <w:fldChar w:fldCharType="end"/>
      </w:r>
      <w:r w:rsidR="00A57DEA">
        <w:t xml:space="preserve"> s1085</w:t>
      </w:r>
      <w:r w:rsidR="003E58BF">
        <w:t xml:space="preserve"> Box1</w:t>
      </w:r>
      <w:r w:rsidR="00A57DEA">
        <w:t>)</w:t>
      </w:r>
    </w:p>
    <w:p w14:paraId="35EB4F06" w14:textId="77777777" w:rsidR="003E58BF" w:rsidRDefault="003E58BF" w:rsidP="007F6513">
      <w:pPr>
        <w:pStyle w:val="Brdtext"/>
      </w:pPr>
    </w:p>
    <w:p w14:paraId="4803FBBD" w14:textId="77777777" w:rsidR="00FD39D9" w:rsidRDefault="00FD39D9" w:rsidP="00FD39D9"/>
    <w:p w14:paraId="555F96EE" w14:textId="77777777" w:rsidR="00FD39D9" w:rsidRDefault="00FD39D9" w:rsidP="00FD39D9"/>
    <w:p w14:paraId="4F2E12EF" w14:textId="77777777" w:rsidR="00FD39D9" w:rsidRDefault="00FD39D9" w:rsidP="00FD39D9"/>
    <w:p w14:paraId="359938EF" w14:textId="233E00AD" w:rsidR="00FD39D9" w:rsidRDefault="0041651D" w:rsidP="00FD39D9">
      <w:r>
        <w:t xml:space="preserve">b) Vilka utredningar bör beställas från akuten för en patient med </w:t>
      </w:r>
      <w:r w:rsidR="00FD39D9">
        <w:t>amaurosis fugax?</w:t>
      </w:r>
      <w:r>
        <w:t xml:space="preserve"> (</w:t>
      </w:r>
      <w:hyperlink r:id="rId103" w:history="1">
        <w:r w:rsidRPr="00A57DEA">
          <w:rPr>
            <w:rStyle w:val="Hyperlnk"/>
          </w:rPr>
          <w:t>Kennedy 2014</w:t>
        </w:r>
      </w:hyperlink>
      <w:r w:rsidR="00E26B4A">
        <w:fldChar w:fldCharType="begin">
          <w:fldData xml:space="preserve">PEVuZE5vdGU+PENpdGU+PEF1dGhvcj5LZW5uZWR5PC9BdXRob3I+PFllYXI+MjAxNDwvWWVhcj48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</w:fldData>
        </w:fldChar>
      </w:r>
      <w:r w:rsidR="00E26B4A">
        <w:instrText xml:space="preserve"> ADDIN EN.CITE </w:instrText>
      </w:r>
      <w:r w:rsidR="00E26B4A">
        <w:fldChar w:fldCharType="begin">
          <w:fldData xml:space="preserve">PEVuZE5vdGU+PENpdGU+PEF1dGhvcj5LZW5uZWR5PC9BdXRob3I+PFllYXI+MjAxNDwvWWVhcj48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</w:fldData>
        </w:fldChar>
      </w:r>
      <w:r w:rsidR="00E26B4A">
        <w:instrText xml:space="preserve"> ADDIN EN.CITE.DATA </w:instrText>
      </w:r>
      <w:r w:rsidR="00E26B4A">
        <w:fldChar w:fldCharType="end"/>
      </w:r>
      <w:r w:rsidR="00E26B4A">
        <w:fldChar w:fldCharType="separate"/>
      </w:r>
      <w:r w:rsidR="00E26B4A">
        <w:rPr>
          <w:noProof/>
        </w:rPr>
        <w:t>[</w:t>
      </w:r>
      <w:hyperlink w:anchor="_ENREF_29" w:tooltip="Kennedy, 2014 #1550" w:history="1">
        <w:r w:rsidR="00D71BC6">
          <w:rPr>
            <w:noProof/>
          </w:rPr>
          <w:t>29</w:t>
        </w:r>
      </w:hyperlink>
      <w:r w:rsidR="00E26B4A">
        <w:rPr>
          <w:noProof/>
        </w:rPr>
        <w:t>]</w:t>
      </w:r>
      <w:r w:rsidR="00E26B4A">
        <w:fldChar w:fldCharType="end"/>
      </w:r>
      <w:r>
        <w:t xml:space="preserve"> s1085-6)</w:t>
      </w:r>
    </w:p>
    <w:p w14:paraId="522A080F" w14:textId="77777777" w:rsidR="00FD39D9" w:rsidRDefault="00FD39D9" w:rsidP="00FD39D9"/>
    <w:p w14:paraId="2F6BEE7B" w14:textId="77777777" w:rsidR="00FD39D9" w:rsidRPr="00FD39D9" w:rsidRDefault="00FD39D9" w:rsidP="00FD39D9"/>
    <w:p w14:paraId="25055185" w14:textId="770A0FE7" w:rsidR="0005398B" w:rsidRPr="0005398B" w:rsidRDefault="0005398B" w:rsidP="0005398B"/>
    <w:p w14:paraId="46CFA83F" w14:textId="5AA8A785" w:rsidR="00AA32D3" w:rsidRPr="00F80CC2" w:rsidRDefault="00FD39D9" w:rsidP="00793AE1">
      <w:pPr>
        <w:pStyle w:val="Rubrik2"/>
      </w:pPr>
      <w:bookmarkStart w:id="363" w:name="_Toc317262103"/>
      <w:bookmarkStart w:id="364" w:name="_Toc317354358"/>
      <w:bookmarkStart w:id="365" w:name="_Toc368680655"/>
      <w:bookmarkStart w:id="366" w:name="_Toc368680708"/>
      <w:bookmarkStart w:id="367" w:name="_Toc368680917"/>
      <w:bookmarkStart w:id="368" w:name="_Toc368681289"/>
      <w:r>
        <w:t>3-</w:t>
      </w:r>
      <w:r w:rsidR="00AA32D3" w:rsidRPr="00F80CC2">
        <w:t>Temporalisarterit</w:t>
      </w:r>
      <w:bookmarkEnd w:id="356"/>
      <w:bookmarkEnd w:id="357"/>
      <w:bookmarkEnd w:id="363"/>
      <w:bookmarkEnd w:id="364"/>
      <w:bookmarkEnd w:id="365"/>
      <w:bookmarkEnd w:id="366"/>
      <w:bookmarkEnd w:id="367"/>
      <w:bookmarkEnd w:id="368"/>
    </w:p>
    <w:p w14:paraId="55E21A08" w14:textId="604A29BB" w:rsidR="0005398B" w:rsidRDefault="0005398B">
      <w:r>
        <w:t>Hur behandlar man en patient med misstänkt temporalisarterit och visuspåverkan? (</w:t>
      </w:r>
      <w:hyperlink r:id="rId104" w:history="1">
        <w:r w:rsidRPr="0005398B">
          <w:rPr>
            <w:rStyle w:val="Hyperlnk"/>
          </w:rPr>
          <w:t>Weyand 2014</w:t>
        </w:r>
      </w:hyperlink>
      <w:r>
        <w:t xml:space="preserve"> s53)</w:t>
      </w:r>
    </w:p>
    <w:p w14:paraId="462EBDC9" w14:textId="77777777" w:rsidR="0005398B" w:rsidRDefault="0005398B"/>
    <w:p w14:paraId="0A339187" w14:textId="77777777" w:rsidR="0005398B" w:rsidRDefault="0005398B"/>
    <w:p w14:paraId="529C3FF1" w14:textId="77777777" w:rsidR="007C1720" w:rsidRDefault="007C1720"/>
    <w:p w14:paraId="589B920F" w14:textId="77777777" w:rsidR="00793AE1" w:rsidRDefault="00793AE1">
      <w:pPr>
        <w:rPr>
          <w:b/>
        </w:rPr>
      </w:pPr>
      <w:r>
        <w:rPr>
          <w:b/>
        </w:rPr>
        <w:br w:type="page"/>
      </w:r>
    </w:p>
    <w:p w14:paraId="4F4DEF25" w14:textId="50048628" w:rsidR="006C4079" w:rsidRDefault="006C4079" w:rsidP="00793AE1">
      <w:pPr>
        <w:pStyle w:val="Rubrik1"/>
      </w:pPr>
      <w:bookmarkStart w:id="369" w:name="_Toc316651603"/>
      <w:bookmarkStart w:id="370" w:name="_Toc317260873"/>
      <w:bookmarkStart w:id="371" w:name="_Toc317262104"/>
      <w:bookmarkStart w:id="372" w:name="_Toc317354359"/>
      <w:bookmarkStart w:id="373" w:name="_Toc368680656"/>
      <w:bookmarkStart w:id="374" w:name="_Toc368680709"/>
      <w:bookmarkStart w:id="375" w:name="_Toc368680918"/>
      <w:bookmarkStart w:id="376" w:name="_Toc368681290"/>
      <w:r>
        <w:lastRenderedPageBreak/>
        <w:t xml:space="preserve">DEL </w:t>
      </w:r>
      <w:proofErr w:type="gramStart"/>
      <w:r>
        <w:t>IX:  ÖGONSMÄRTA</w:t>
      </w:r>
      <w:bookmarkEnd w:id="369"/>
      <w:bookmarkEnd w:id="370"/>
      <w:bookmarkEnd w:id="371"/>
      <w:bookmarkEnd w:id="372"/>
      <w:bookmarkEnd w:id="373"/>
      <w:bookmarkEnd w:id="374"/>
      <w:bookmarkEnd w:id="375"/>
      <w:bookmarkEnd w:id="376"/>
      <w:proofErr w:type="gramEnd"/>
    </w:p>
    <w:p w14:paraId="633F2802" w14:textId="77777777" w:rsidR="00793AE1" w:rsidRDefault="00793AE1">
      <w:pPr>
        <w:rPr>
          <w:b/>
        </w:rPr>
      </w:pPr>
    </w:p>
    <w:p w14:paraId="7BDC3C2C" w14:textId="77777777" w:rsidR="007C1720" w:rsidRPr="00F80CC2" w:rsidRDefault="00AA32D3" w:rsidP="00793AE1">
      <w:pPr>
        <w:pStyle w:val="Rubrik2"/>
      </w:pPr>
      <w:bookmarkStart w:id="377" w:name="_Toc316651604"/>
      <w:bookmarkStart w:id="378" w:name="_Toc317260874"/>
      <w:bookmarkStart w:id="379" w:name="_Toc317262105"/>
      <w:bookmarkStart w:id="380" w:name="_Toc317354360"/>
      <w:bookmarkStart w:id="381" w:name="_Toc368680657"/>
      <w:bookmarkStart w:id="382" w:name="_Toc368680710"/>
      <w:bookmarkStart w:id="383" w:name="_Toc368680919"/>
      <w:bookmarkStart w:id="384" w:name="_Toc368681291"/>
      <w:r w:rsidRPr="00F80CC2">
        <w:t>1-</w:t>
      </w:r>
      <w:r w:rsidR="00F80CC2" w:rsidRPr="00F80CC2">
        <w:t>Differentialdiagnostik</w:t>
      </w:r>
      <w:bookmarkEnd w:id="377"/>
      <w:bookmarkEnd w:id="378"/>
      <w:bookmarkEnd w:id="379"/>
      <w:bookmarkEnd w:id="380"/>
      <w:bookmarkEnd w:id="381"/>
      <w:bookmarkEnd w:id="382"/>
      <w:bookmarkEnd w:id="383"/>
      <w:bookmarkEnd w:id="384"/>
    </w:p>
    <w:p w14:paraId="13F08C29" w14:textId="61C36D06" w:rsidR="001763F3" w:rsidRDefault="005031D4" w:rsidP="001763F3">
      <w:pPr>
        <w:pStyle w:val="Brdtext"/>
      </w:pPr>
      <w:r>
        <w:t xml:space="preserve">a) Vad är diffdiagnostik av ögonsmärta?  </w:t>
      </w:r>
      <w:r w:rsidR="001763F3">
        <w:t>Var kan patologin föreligga vid ensidig ögonsmärta?</w:t>
      </w:r>
      <w:r w:rsidR="000A0DAE">
        <w:t xml:space="preserve"> (</w:t>
      </w:r>
      <w:hyperlink r:id="rId105" w:history="1">
        <w:r w:rsidR="000A0DAE" w:rsidRPr="000A0DAE">
          <w:rPr>
            <w:rStyle w:val="Hyperlnk"/>
          </w:rPr>
          <w:t>Dargin 2008</w:t>
        </w:r>
      </w:hyperlink>
      <w:r w:rsidR="00E26B4A">
        <w:fldChar w:fldCharType="begin">
          <w:fldData xml:space="preserve">PEVuZE5vdGU+PENpdGU+PEF1dGhvcj5EYXJnaW48L0F1dGhvcj48WWVhcj4yMDA4PC9ZZWFyPjxS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</w:fldData>
        </w:fldChar>
      </w:r>
      <w:r w:rsidR="00E26B4A">
        <w:instrText xml:space="preserve"> ADDIN EN.CITE </w:instrText>
      </w:r>
      <w:r w:rsidR="00E26B4A">
        <w:fldChar w:fldCharType="begin">
          <w:fldData xml:space="preserve">PEVuZE5vdGU+PENpdGU+PEF1dGhvcj5EYXJnaW48L0F1dGhvcj48WWVhcj4yMDA4PC9ZZWFyPjxS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</w:fldData>
        </w:fldChar>
      </w:r>
      <w:r w:rsidR="00E26B4A">
        <w:instrText xml:space="preserve"> ADDIN EN.CITE.DATA </w:instrText>
      </w:r>
      <w:r w:rsidR="00E26B4A">
        <w:fldChar w:fldCharType="end"/>
      </w:r>
      <w:r w:rsidR="00E26B4A">
        <w:fldChar w:fldCharType="separate"/>
      </w:r>
      <w:r w:rsidR="00E26B4A">
        <w:rPr>
          <w:noProof/>
        </w:rPr>
        <w:t>[</w:t>
      </w:r>
      <w:hyperlink w:anchor="_ENREF_30" w:tooltip="Dargin, 2008 #1554" w:history="1">
        <w:r w:rsidR="00D71BC6">
          <w:rPr>
            <w:noProof/>
          </w:rPr>
          <w:t>30</w:t>
        </w:r>
      </w:hyperlink>
      <w:r w:rsidR="00E26B4A">
        <w:rPr>
          <w:noProof/>
        </w:rPr>
        <w:t>]</w:t>
      </w:r>
      <w:r w:rsidR="00E26B4A">
        <w:fldChar w:fldCharType="end"/>
      </w:r>
      <w:r w:rsidR="000A0DAE">
        <w:t xml:space="preserve"> rubriker)</w:t>
      </w:r>
    </w:p>
    <w:p w14:paraId="4AFD6D1A" w14:textId="77777777" w:rsidR="00F80CC2" w:rsidRDefault="00F80CC2"/>
    <w:p w14:paraId="774F67DE" w14:textId="77777777" w:rsidR="00F80CC2" w:rsidRDefault="00F80CC2"/>
    <w:p w14:paraId="1612C127" w14:textId="77777777" w:rsidR="00D1568E" w:rsidRDefault="00D1568E"/>
    <w:p w14:paraId="6888A665" w14:textId="77777777" w:rsidR="00D1568E" w:rsidRDefault="00D1568E"/>
    <w:p w14:paraId="6CAF4AEB" w14:textId="05A37B76" w:rsidR="005031D4" w:rsidRDefault="005031D4" w:rsidP="005031D4">
      <w:r>
        <w:t>b) Hur kan patientens beskrivning av smärtan hjälpa till med lokaliseringen av patologin? (</w:t>
      </w:r>
      <w:hyperlink r:id="rId106" w:history="1">
        <w:r w:rsidRPr="00CD1A2A">
          <w:rPr>
            <w:rStyle w:val="Hyperlnk"/>
          </w:rPr>
          <w:t>Emergency Medicine Cases, Episode 9 Non-Traumatic Eye Emergencies</w:t>
        </w:r>
      </w:hyperlink>
      <w:r w:rsidR="008B06A7">
        <w:t xml:space="preserve"> under </w:t>
      </w:r>
      <w:r w:rsidR="004F37F2">
        <w:t>Approach to the Red Eye</w:t>
      </w:r>
      <w:r>
        <w:t>)</w:t>
      </w:r>
    </w:p>
    <w:p w14:paraId="6BC41370" w14:textId="77777777" w:rsidR="004F37F2" w:rsidRDefault="004F37F2" w:rsidP="005031D4"/>
    <w:p w14:paraId="4E5FE49B" w14:textId="3326A5B1" w:rsidR="005031D4" w:rsidRDefault="005031D4" w:rsidP="005031D4">
      <w:pPr>
        <w:pStyle w:val="Brdtext"/>
      </w:pPr>
    </w:p>
    <w:p w14:paraId="5D64577E" w14:textId="77777777" w:rsidR="00D1568E" w:rsidRDefault="00D1568E" w:rsidP="005031D4">
      <w:pPr>
        <w:pStyle w:val="Brdtext"/>
      </w:pPr>
    </w:p>
    <w:p w14:paraId="3EC6094F" w14:textId="77777777" w:rsidR="005031D4" w:rsidRDefault="005031D4"/>
    <w:p w14:paraId="3C509F4B" w14:textId="5A020E46" w:rsidR="00F80CC2" w:rsidRPr="00F80CC2" w:rsidRDefault="00CD1A2A" w:rsidP="00793AE1">
      <w:pPr>
        <w:pStyle w:val="Rubrik2"/>
      </w:pPr>
      <w:bookmarkStart w:id="385" w:name="_Toc316651605"/>
      <w:bookmarkStart w:id="386" w:name="_Toc317260875"/>
      <w:bookmarkStart w:id="387" w:name="_Toc317262106"/>
      <w:bookmarkStart w:id="388" w:name="_Toc317354361"/>
      <w:bookmarkStart w:id="389" w:name="_Toc368680658"/>
      <w:bookmarkStart w:id="390" w:name="_Toc368680711"/>
      <w:bookmarkStart w:id="391" w:name="_Toc368680920"/>
      <w:bookmarkStart w:id="392" w:name="_Toc368681292"/>
      <w:r>
        <w:t>2-Acute angle-closure glauc</w:t>
      </w:r>
      <w:r w:rsidR="00F80CC2" w:rsidRPr="00F80CC2">
        <w:t>om</w:t>
      </w:r>
      <w:bookmarkEnd w:id="385"/>
      <w:bookmarkEnd w:id="386"/>
      <w:bookmarkEnd w:id="387"/>
      <w:bookmarkEnd w:id="388"/>
      <w:r>
        <w:t>a</w:t>
      </w:r>
      <w:bookmarkEnd w:id="389"/>
      <w:bookmarkEnd w:id="390"/>
      <w:bookmarkEnd w:id="391"/>
      <w:bookmarkEnd w:id="392"/>
    </w:p>
    <w:p w14:paraId="7BFBCC98" w14:textId="6CDECB1F" w:rsidR="00F80CC2" w:rsidRDefault="00F80CC2">
      <w:r>
        <w:t xml:space="preserve">a) </w:t>
      </w:r>
      <w:r w:rsidR="00CD1A2A">
        <w:t>Vilka k</w:t>
      </w:r>
      <w:r>
        <w:t>liniska fynd</w:t>
      </w:r>
      <w:r w:rsidR="00CD1A2A">
        <w:t xml:space="preserve"> förekommer vid acute angle-closure glaucoma (</w:t>
      </w:r>
      <w:hyperlink r:id="rId107" w:history="1">
        <w:r w:rsidR="00CD1A2A" w:rsidRPr="00CD1A2A">
          <w:rPr>
            <w:rStyle w:val="Hyperlnk"/>
          </w:rPr>
          <w:t>Emergency Medicine Cases, Episode 9 Non-Traumatic Eye Emergencies</w:t>
        </w:r>
      </w:hyperlink>
      <w:r w:rsidR="00CD1A2A">
        <w:t xml:space="preserve"> under The painful Red Eye)</w:t>
      </w:r>
    </w:p>
    <w:p w14:paraId="05E4E6F2" w14:textId="77777777" w:rsidR="00F80CC2" w:rsidRDefault="00F80CC2"/>
    <w:p w14:paraId="4C9021B3" w14:textId="77777777" w:rsidR="00CD1A2A" w:rsidRDefault="00CD1A2A">
      <w:pPr>
        <w:rPr>
          <w:rFonts w:ascii="Times" w:hAnsi="Times" w:cs="Times"/>
          <w:color w:val="434343"/>
          <w:sz w:val="28"/>
          <w:szCs w:val="28"/>
        </w:rPr>
      </w:pPr>
    </w:p>
    <w:p w14:paraId="6D7D5EB4" w14:textId="77777777" w:rsidR="00D1568E" w:rsidRDefault="00D1568E">
      <w:pPr>
        <w:rPr>
          <w:rFonts w:ascii="Times" w:hAnsi="Times" w:cs="Times"/>
          <w:color w:val="434343"/>
          <w:sz w:val="28"/>
          <w:szCs w:val="28"/>
        </w:rPr>
      </w:pPr>
    </w:p>
    <w:p w14:paraId="5069BCAC" w14:textId="77777777" w:rsidR="00CD1A2A" w:rsidRDefault="00CD1A2A"/>
    <w:p w14:paraId="397C91FA" w14:textId="29133624" w:rsidR="00F80CC2" w:rsidRDefault="00F80CC2">
      <w:r>
        <w:t xml:space="preserve">b) </w:t>
      </w:r>
      <w:r w:rsidR="00CD1A2A">
        <w:t>Hur behandlar man acute angle-closure glaucoma i det akuta skedet? (</w:t>
      </w:r>
      <w:hyperlink r:id="rId108" w:history="1">
        <w:r w:rsidR="00CD1A2A" w:rsidRPr="00CD1A2A">
          <w:rPr>
            <w:rStyle w:val="Hyperlnk"/>
          </w:rPr>
          <w:t>Emergency Medicine Cases, Episode 9 Non-Traumatic Eye Emergencies</w:t>
        </w:r>
      </w:hyperlink>
      <w:r w:rsidR="00CD1A2A">
        <w:t xml:space="preserve"> under The painful Red Eye)</w:t>
      </w:r>
    </w:p>
    <w:p w14:paraId="16F51456" w14:textId="77777777" w:rsidR="00CD1A2A" w:rsidRDefault="00CD1A2A"/>
    <w:p w14:paraId="77DDFCE9" w14:textId="77777777" w:rsidR="00CD1A2A" w:rsidRDefault="00CD1A2A"/>
    <w:p w14:paraId="7DA708BD" w14:textId="77777777" w:rsidR="00D1568E" w:rsidRPr="006C4079" w:rsidRDefault="00D1568E"/>
    <w:p w14:paraId="7AF90945" w14:textId="77777777" w:rsidR="00FA79EF" w:rsidRDefault="00FA79EF"/>
    <w:p w14:paraId="76ED807F" w14:textId="77777777" w:rsidR="00BF2DE7" w:rsidRDefault="00BF2DE7">
      <w:pPr>
        <w:rPr>
          <w:rFonts w:ascii="Times" w:eastAsiaTheme="majorEastAsia" w:hAnsi="Times" w:cstheme="majorBidi"/>
          <w:bCs/>
          <w:szCs w:val="32"/>
        </w:rPr>
      </w:pPr>
      <w:r>
        <w:br w:type="page"/>
      </w:r>
    </w:p>
    <w:p w14:paraId="45211DF9" w14:textId="77777777" w:rsidR="00E26B4A" w:rsidRDefault="00BF2DE7" w:rsidP="00BF2DE7">
      <w:pPr>
        <w:pStyle w:val="Rubrik1"/>
      </w:pPr>
      <w:bookmarkStart w:id="393" w:name="_Toc316651606"/>
      <w:bookmarkStart w:id="394" w:name="_Toc317260876"/>
      <w:bookmarkStart w:id="395" w:name="_Toc317262107"/>
      <w:bookmarkStart w:id="396" w:name="_Toc317354362"/>
      <w:bookmarkStart w:id="397" w:name="_Toc368680659"/>
      <w:bookmarkStart w:id="398" w:name="_Toc368680712"/>
      <w:bookmarkStart w:id="399" w:name="_Toc368680921"/>
      <w:bookmarkStart w:id="400" w:name="_Toc368681293"/>
      <w:r>
        <w:lastRenderedPageBreak/>
        <w:t>REFERENSER</w:t>
      </w:r>
      <w:bookmarkEnd w:id="393"/>
      <w:bookmarkEnd w:id="394"/>
      <w:bookmarkEnd w:id="395"/>
      <w:bookmarkEnd w:id="396"/>
      <w:bookmarkEnd w:id="397"/>
      <w:bookmarkEnd w:id="398"/>
      <w:bookmarkEnd w:id="399"/>
      <w:bookmarkEnd w:id="400"/>
    </w:p>
    <w:p w14:paraId="4B779676" w14:textId="77777777" w:rsidR="00E26B4A" w:rsidRDefault="00E26B4A" w:rsidP="00BF2DE7">
      <w:pPr>
        <w:pStyle w:val="Rubrik1"/>
      </w:pPr>
    </w:p>
    <w:p w14:paraId="184C0F34" w14:textId="77777777" w:rsidR="00D71BC6" w:rsidRPr="00D71BC6" w:rsidRDefault="00E26B4A" w:rsidP="00D71BC6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401" w:name="_ENREF_1"/>
      <w:r w:rsidR="00D71BC6" w:rsidRPr="00D71BC6">
        <w:rPr>
          <w:noProof/>
        </w:rPr>
        <w:t>1.</w:t>
      </w:r>
      <w:r w:rsidR="00D71BC6" w:rsidRPr="00D71BC6">
        <w:rPr>
          <w:noProof/>
        </w:rPr>
        <w:tab/>
        <w:t xml:space="preserve">Mochalina, N., et al., </w:t>
      </w:r>
      <w:r w:rsidR="00D71BC6" w:rsidRPr="00D71BC6">
        <w:rPr>
          <w:i/>
          <w:noProof/>
        </w:rPr>
        <w:t>ABC om Yrsel på akuten.</w:t>
      </w:r>
      <w:r w:rsidR="00D71BC6" w:rsidRPr="00D71BC6">
        <w:rPr>
          <w:noProof/>
        </w:rPr>
        <w:t xml:space="preserve"> Lakartidningen, 2015. </w:t>
      </w:r>
      <w:r w:rsidR="00D71BC6" w:rsidRPr="00D71BC6">
        <w:rPr>
          <w:b/>
          <w:noProof/>
        </w:rPr>
        <w:t>112</w:t>
      </w:r>
      <w:r w:rsidR="00D71BC6" w:rsidRPr="00D71BC6">
        <w:rPr>
          <w:noProof/>
        </w:rPr>
        <w:t>.</w:t>
      </w:r>
      <w:bookmarkEnd w:id="401"/>
    </w:p>
    <w:p w14:paraId="6972C4A7" w14:textId="77777777" w:rsidR="00D71BC6" w:rsidRPr="00D71BC6" w:rsidRDefault="00D71BC6" w:rsidP="00D71BC6">
      <w:pPr>
        <w:pStyle w:val="EndNoteBibliography"/>
        <w:ind w:left="720" w:hanging="720"/>
        <w:rPr>
          <w:noProof/>
        </w:rPr>
      </w:pPr>
      <w:bookmarkStart w:id="402" w:name="_ENREF_2"/>
      <w:r w:rsidRPr="00D71BC6">
        <w:rPr>
          <w:noProof/>
        </w:rPr>
        <w:t>2.</w:t>
      </w:r>
      <w:r w:rsidRPr="00D71BC6">
        <w:rPr>
          <w:noProof/>
        </w:rPr>
        <w:tab/>
        <w:t xml:space="preserve">Larner, A.J., </w:t>
      </w:r>
      <w:r w:rsidRPr="00D71BC6">
        <w:rPr>
          <w:i/>
          <w:noProof/>
        </w:rPr>
        <w:t>False localising signs.</w:t>
      </w:r>
      <w:r w:rsidRPr="00D71BC6">
        <w:rPr>
          <w:noProof/>
        </w:rPr>
        <w:t xml:space="preserve"> J Neurol Neurosurg Psychiatry, 2003. </w:t>
      </w:r>
      <w:r w:rsidRPr="00D71BC6">
        <w:rPr>
          <w:b/>
          <w:noProof/>
        </w:rPr>
        <w:t>74</w:t>
      </w:r>
      <w:r w:rsidRPr="00D71BC6">
        <w:rPr>
          <w:noProof/>
        </w:rPr>
        <w:t>: p. 415-418.</w:t>
      </w:r>
      <w:bookmarkEnd w:id="402"/>
    </w:p>
    <w:p w14:paraId="0D9E57A5" w14:textId="77777777" w:rsidR="00D71BC6" w:rsidRPr="00D71BC6" w:rsidRDefault="00D71BC6" w:rsidP="00D71BC6">
      <w:pPr>
        <w:pStyle w:val="EndNoteBibliography"/>
        <w:ind w:left="720" w:hanging="720"/>
        <w:rPr>
          <w:noProof/>
        </w:rPr>
      </w:pPr>
      <w:bookmarkStart w:id="403" w:name="_ENREF_3"/>
      <w:r w:rsidRPr="00D71BC6">
        <w:rPr>
          <w:noProof/>
        </w:rPr>
        <w:t>3.</w:t>
      </w:r>
      <w:r w:rsidRPr="00D71BC6">
        <w:rPr>
          <w:noProof/>
        </w:rPr>
        <w:tab/>
        <w:t xml:space="preserve">Sechi, G. and A. Serra, </w:t>
      </w:r>
      <w:r w:rsidRPr="00D71BC6">
        <w:rPr>
          <w:i/>
          <w:noProof/>
        </w:rPr>
        <w:t>Wernicke's encephalopathy: new clinical settings and recent advances in diagnosis and management.</w:t>
      </w:r>
      <w:r w:rsidRPr="00D71BC6">
        <w:rPr>
          <w:noProof/>
        </w:rPr>
        <w:t xml:space="preserve"> Lancet Neurol, 2007. </w:t>
      </w:r>
      <w:r w:rsidRPr="00D71BC6">
        <w:rPr>
          <w:b/>
          <w:noProof/>
        </w:rPr>
        <w:t>6</w:t>
      </w:r>
      <w:r w:rsidRPr="00D71BC6">
        <w:rPr>
          <w:noProof/>
        </w:rPr>
        <w:t>(5): p. 442-55.</w:t>
      </w:r>
      <w:bookmarkEnd w:id="403"/>
    </w:p>
    <w:p w14:paraId="049C37A1" w14:textId="77777777" w:rsidR="00D71BC6" w:rsidRPr="00D71BC6" w:rsidRDefault="00D71BC6" w:rsidP="00D71BC6">
      <w:pPr>
        <w:pStyle w:val="EndNoteBibliography"/>
        <w:ind w:left="720" w:hanging="720"/>
        <w:rPr>
          <w:noProof/>
        </w:rPr>
      </w:pPr>
      <w:bookmarkStart w:id="404" w:name="_ENREF_4"/>
      <w:r w:rsidRPr="00D71BC6">
        <w:rPr>
          <w:noProof/>
        </w:rPr>
        <w:t>4.</w:t>
      </w:r>
      <w:r w:rsidRPr="00D71BC6">
        <w:rPr>
          <w:noProof/>
        </w:rPr>
        <w:tab/>
        <w:t xml:space="preserve">Anand, P. and D.R. Gold, </w:t>
      </w:r>
      <w:r w:rsidRPr="00D71BC6">
        <w:rPr>
          <w:i/>
          <w:noProof/>
        </w:rPr>
        <w:t>Nystagmus from Wernicke's Encephalopathy.</w:t>
      </w:r>
      <w:r w:rsidRPr="00D71BC6">
        <w:rPr>
          <w:noProof/>
        </w:rPr>
        <w:t xml:space="preserve"> N Engl J Med, 2017. </w:t>
      </w:r>
      <w:r w:rsidRPr="00D71BC6">
        <w:rPr>
          <w:b/>
          <w:noProof/>
        </w:rPr>
        <w:t>377</w:t>
      </w:r>
      <w:r w:rsidRPr="00D71BC6">
        <w:rPr>
          <w:noProof/>
        </w:rPr>
        <w:t>(4): p. e5.</w:t>
      </w:r>
      <w:bookmarkEnd w:id="404"/>
    </w:p>
    <w:p w14:paraId="10DA19FC" w14:textId="77777777" w:rsidR="00D71BC6" w:rsidRPr="00D71BC6" w:rsidRDefault="00D71BC6" w:rsidP="00D71BC6">
      <w:pPr>
        <w:pStyle w:val="EndNoteBibliography"/>
        <w:ind w:left="720" w:hanging="720"/>
        <w:rPr>
          <w:noProof/>
        </w:rPr>
      </w:pPr>
      <w:bookmarkStart w:id="405" w:name="_ENREF_5"/>
      <w:r w:rsidRPr="00D71BC6">
        <w:rPr>
          <w:noProof/>
        </w:rPr>
        <w:t>5.</w:t>
      </w:r>
      <w:r w:rsidRPr="00D71BC6">
        <w:rPr>
          <w:noProof/>
        </w:rPr>
        <w:tab/>
        <w:t xml:space="preserve">Rinblad, E.M., et al., </w:t>
      </w:r>
      <w:r w:rsidRPr="00D71BC6">
        <w:rPr>
          <w:i/>
          <w:noProof/>
        </w:rPr>
        <w:t>[Wernicke encephalopathy is missed and often undertreated].</w:t>
      </w:r>
      <w:r w:rsidRPr="00D71BC6">
        <w:rPr>
          <w:noProof/>
        </w:rPr>
        <w:t xml:space="preserve"> Lakartidningen, 2012. </w:t>
      </w:r>
      <w:r w:rsidRPr="00D71BC6">
        <w:rPr>
          <w:b/>
          <w:noProof/>
        </w:rPr>
        <w:t>109</w:t>
      </w:r>
      <w:r w:rsidRPr="00D71BC6">
        <w:rPr>
          <w:noProof/>
        </w:rPr>
        <w:t>(47): p. 2162-3.</w:t>
      </w:r>
      <w:bookmarkEnd w:id="405"/>
    </w:p>
    <w:p w14:paraId="62DEDB68" w14:textId="77777777" w:rsidR="00D71BC6" w:rsidRPr="00D71BC6" w:rsidRDefault="00D71BC6" w:rsidP="00D71BC6">
      <w:pPr>
        <w:pStyle w:val="EndNoteBibliography"/>
        <w:ind w:left="720" w:hanging="720"/>
        <w:rPr>
          <w:noProof/>
        </w:rPr>
      </w:pPr>
      <w:bookmarkStart w:id="406" w:name="_ENREF_6"/>
      <w:r w:rsidRPr="00D71BC6">
        <w:rPr>
          <w:noProof/>
        </w:rPr>
        <w:t>6.</w:t>
      </w:r>
      <w:r w:rsidRPr="00D71BC6">
        <w:rPr>
          <w:noProof/>
        </w:rPr>
        <w:tab/>
        <w:t xml:space="preserve">Berg, T., et al., </w:t>
      </w:r>
      <w:r w:rsidRPr="00D71BC6">
        <w:rPr>
          <w:i/>
          <w:noProof/>
        </w:rPr>
        <w:t>Bells pares ger resttillstånd hos 30 procent av vuxna patienter.</w:t>
      </w:r>
      <w:r w:rsidRPr="00D71BC6">
        <w:rPr>
          <w:noProof/>
        </w:rPr>
        <w:t xml:space="preserve"> Lakartidningen, 2015. </w:t>
      </w:r>
      <w:r w:rsidRPr="00D71BC6">
        <w:rPr>
          <w:b/>
          <w:noProof/>
        </w:rPr>
        <w:t>112</w:t>
      </w:r>
      <w:r w:rsidRPr="00D71BC6">
        <w:rPr>
          <w:noProof/>
        </w:rPr>
        <w:t>.</w:t>
      </w:r>
      <w:bookmarkEnd w:id="406"/>
    </w:p>
    <w:p w14:paraId="3D2F0A56" w14:textId="77777777" w:rsidR="00D71BC6" w:rsidRPr="00D71BC6" w:rsidRDefault="00D71BC6" w:rsidP="00D71BC6">
      <w:pPr>
        <w:pStyle w:val="EndNoteBibliography"/>
        <w:ind w:left="720" w:hanging="720"/>
        <w:rPr>
          <w:noProof/>
        </w:rPr>
      </w:pPr>
      <w:bookmarkStart w:id="407" w:name="_ENREF_7"/>
      <w:r w:rsidRPr="00D71BC6">
        <w:rPr>
          <w:noProof/>
        </w:rPr>
        <w:t>7.</w:t>
      </w:r>
      <w:r w:rsidRPr="00D71BC6">
        <w:rPr>
          <w:noProof/>
        </w:rPr>
        <w:tab/>
        <w:t xml:space="preserve">Tarnutzer, A.A., et al., </w:t>
      </w:r>
      <w:r w:rsidRPr="00D71BC6">
        <w:rPr>
          <w:i/>
          <w:noProof/>
        </w:rPr>
        <w:t>Does my dizzy patient have a stroke? A systematic review of bedside diagnosis in acute vestibular syndrome.</w:t>
      </w:r>
      <w:r w:rsidRPr="00D71BC6">
        <w:rPr>
          <w:noProof/>
        </w:rPr>
        <w:t xml:space="preserve"> CMAJ, 2011. </w:t>
      </w:r>
      <w:r w:rsidRPr="00D71BC6">
        <w:rPr>
          <w:b/>
          <w:noProof/>
        </w:rPr>
        <w:t>183</w:t>
      </w:r>
      <w:r w:rsidRPr="00D71BC6">
        <w:rPr>
          <w:noProof/>
        </w:rPr>
        <w:t>(9): p. E571-92.</w:t>
      </w:r>
      <w:bookmarkEnd w:id="407"/>
    </w:p>
    <w:p w14:paraId="5AA32E5D" w14:textId="77777777" w:rsidR="00D71BC6" w:rsidRPr="00D71BC6" w:rsidRDefault="00D71BC6" w:rsidP="00D71BC6">
      <w:pPr>
        <w:pStyle w:val="EndNoteBibliography"/>
        <w:ind w:left="720" w:hanging="720"/>
        <w:rPr>
          <w:noProof/>
        </w:rPr>
      </w:pPr>
      <w:bookmarkStart w:id="408" w:name="_ENREF_8"/>
      <w:r w:rsidRPr="00D71BC6">
        <w:rPr>
          <w:noProof/>
        </w:rPr>
        <w:t>8.</w:t>
      </w:r>
      <w:r w:rsidRPr="00D71BC6">
        <w:rPr>
          <w:noProof/>
        </w:rPr>
        <w:tab/>
        <w:t xml:space="preserve">Kattah, J.C., et al., </w:t>
      </w:r>
      <w:r w:rsidRPr="00D71BC6">
        <w:rPr>
          <w:i/>
          <w:noProof/>
        </w:rPr>
        <w:t>HINTS to diagnose stroke in the acute vestibular syndrome: three-step bedside oculomotor examination more sensitive than early MRI diffusion-weighted imaging.</w:t>
      </w:r>
      <w:r w:rsidRPr="00D71BC6">
        <w:rPr>
          <w:noProof/>
        </w:rPr>
        <w:t xml:space="preserve"> Stroke, 2009. </w:t>
      </w:r>
      <w:r w:rsidRPr="00D71BC6">
        <w:rPr>
          <w:b/>
          <w:noProof/>
        </w:rPr>
        <w:t>40</w:t>
      </w:r>
      <w:r w:rsidRPr="00D71BC6">
        <w:rPr>
          <w:noProof/>
        </w:rPr>
        <w:t>(11): p. 3504-10.</w:t>
      </w:r>
      <w:bookmarkEnd w:id="408"/>
    </w:p>
    <w:p w14:paraId="64A544EC" w14:textId="77777777" w:rsidR="00D71BC6" w:rsidRPr="00D71BC6" w:rsidRDefault="00D71BC6" w:rsidP="00D71BC6">
      <w:pPr>
        <w:pStyle w:val="EndNoteBibliography"/>
        <w:ind w:left="720" w:hanging="720"/>
        <w:rPr>
          <w:noProof/>
        </w:rPr>
      </w:pPr>
      <w:bookmarkStart w:id="409" w:name="_ENREF_9"/>
      <w:r w:rsidRPr="00D71BC6">
        <w:rPr>
          <w:noProof/>
        </w:rPr>
        <w:t>9.</w:t>
      </w:r>
      <w:r w:rsidRPr="00D71BC6">
        <w:rPr>
          <w:noProof/>
        </w:rPr>
        <w:tab/>
        <w:t xml:space="preserve">Norrving, B. and D. Hyden, </w:t>
      </w:r>
      <w:r w:rsidRPr="00D71BC6">
        <w:rPr>
          <w:i/>
          <w:noProof/>
        </w:rPr>
        <w:t>Nya aspekter pa Wallenbergs syndrom och andra hjarnstamsinfarkter.</w:t>
      </w:r>
      <w:r w:rsidRPr="00D71BC6">
        <w:rPr>
          <w:noProof/>
        </w:rPr>
        <w:t xml:space="preserve"> Läkartidningen, 2004. </w:t>
      </w:r>
      <w:r w:rsidRPr="00D71BC6">
        <w:rPr>
          <w:b/>
          <w:noProof/>
        </w:rPr>
        <w:t>101</w:t>
      </w:r>
      <w:r w:rsidRPr="00D71BC6">
        <w:rPr>
          <w:noProof/>
        </w:rPr>
        <w:t>(36): p. 2728-30, 2732, 2734.</w:t>
      </w:r>
      <w:bookmarkEnd w:id="409"/>
    </w:p>
    <w:p w14:paraId="4D729F3B" w14:textId="77777777" w:rsidR="00D71BC6" w:rsidRPr="00D71BC6" w:rsidRDefault="00D71BC6" w:rsidP="00D71BC6">
      <w:pPr>
        <w:pStyle w:val="EndNoteBibliography"/>
        <w:ind w:left="720" w:hanging="720"/>
        <w:rPr>
          <w:noProof/>
        </w:rPr>
      </w:pPr>
      <w:bookmarkStart w:id="410" w:name="_ENREF_10"/>
      <w:r w:rsidRPr="00D71BC6">
        <w:rPr>
          <w:noProof/>
        </w:rPr>
        <w:t>10.</w:t>
      </w:r>
      <w:r w:rsidRPr="00D71BC6">
        <w:rPr>
          <w:noProof/>
        </w:rPr>
        <w:tab/>
        <w:t xml:space="preserve">Noda, K., et al., </w:t>
      </w:r>
      <w:r w:rsidRPr="00D71BC6">
        <w:rPr>
          <w:i/>
          <w:noProof/>
        </w:rPr>
        <w:t>Predictors for benign paroxysmal positional vertigo with positive Dix-Hallpike test.</w:t>
      </w:r>
      <w:r w:rsidRPr="00D71BC6">
        <w:rPr>
          <w:noProof/>
        </w:rPr>
        <w:t xml:space="preserve"> Int J Gen Med, 2011. </w:t>
      </w:r>
      <w:r w:rsidRPr="00D71BC6">
        <w:rPr>
          <w:b/>
          <w:noProof/>
        </w:rPr>
        <w:t>4</w:t>
      </w:r>
      <w:r w:rsidRPr="00D71BC6">
        <w:rPr>
          <w:noProof/>
        </w:rPr>
        <w:t>: p. 809-14.</w:t>
      </w:r>
      <w:bookmarkEnd w:id="410"/>
    </w:p>
    <w:p w14:paraId="3975550B" w14:textId="77777777" w:rsidR="00D71BC6" w:rsidRPr="00D71BC6" w:rsidRDefault="00D71BC6" w:rsidP="00D71BC6">
      <w:pPr>
        <w:pStyle w:val="EndNoteBibliography"/>
        <w:ind w:left="720" w:hanging="720"/>
        <w:rPr>
          <w:noProof/>
        </w:rPr>
      </w:pPr>
      <w:bookmarkStart w:id="411" w:name="_ENREF_11"/>
      <w:r w:rsidRPr="00D71BC6">
        <w:rPr>
          <w:noProof/>
        </w:rPr>
        <w:t>11.</w:t>
      </w:r>
      <w:r w:rsidRPr="00D71BC6">
        <w:rPr>
          <w:noProof/>
        </w:rPr>
        <w:tab/>
        <w:t xml:space="preserve">Thumbikat, P. and M.R. McClelland, </w:t>
      </w:r>
      <w:r w:rsidRPr="00D71BC6">
        <w:rPr>
          <w:i/>
          <w:noProof/>
        </w:rPr>
        <w:t>Acute injury to the spinal cord.</w:t>
      </w:r>
      <w:r w:rsidRPr="00D71BC6">
        <w:rPr>
          <w:noProof/>
        </w:rPr>
        <w:t xml:space="preserve"> Surgery 2005, 2005(23): p. 13–18.</w:t>
      </w:r>
      <w:bookmarkEnd w:id="411"/>
    </w:p>
    <w:p w14:paraId="6191C74F" w14:textId="77777777" w:rsidR="00D71BC6" w:rsidRPr="00D71BC6" w:rsidRDefault="00D71BC6" w:rsidP="00D71BC6">
      <w:pPr>
        <w:pStyle w:val="EndNoteBibliography"/>
        <w:ind w:left="720" w:hanging="720"/>
        <w:rPr>
          <w:noProof/>
        </w:rPr>
      </w:pPr>
      <w:bookmarkStart w:id="412" w:name="_ENREF_12"/>
      <w:r w:rsidRPr="00D71BC6">
        <w:rPr>
          <w:noProof/>
        </w:rPr>
        <w:t>12.</w:t>
      </w:r>
      <w:r w:rsidRPr="00D71BC6">
        <w:rPr>
          <w:noProof/>
        </w:rPr>
        <w:tab/>
        <w:t xml:space="preserve">Mokhtari, A. and E. Dryver, </w:t>
      </w:r>
      <w:r w:rsidRPr="00D71BC6">
        <w:rPr>
          <w:i/>
          <w:noProof/>
        </w:rPr>
        <w:t>ABC om Chock på akuten.</w:t>
      </w:r>
      <w:r w:rsidRPr="00D71BC6">
        <w:rPr>
          <w:noProof/>
        </w:rPr>
        <w:t xml:space="preserve"> Lakartidningen, 2015. </w:t>
      </w:r>
      <w:r w:rsidRPr="00D71BC6">
        <w:rPr>
          <w:b/>
          <w:noProof/>
        </w:rPr>
        <w:t>112</w:t>
      </w:r>
      <w:r w:rsidRPr="00D71BC6">
        <w:rPr>
          <w:noProof/>
        </w:rPr>
        <w:t>.</w:t>
      </w:r>
      <w:bookmarkEnd w:id="412"/>
    </w:p>
    <w:p w14:paraId="559900C3" w14:textId="77777777" w:rsidR="00D71BC6" w:rsidRPr="00D71BC6" w:rsidRDefault="00D71BC6" w:rsidP="00D71BC6">
      <w:pPr>
        <w:pStyle w:val="EndNoteBibliography"/>
        <w:ind w:left="720" w:hanging="720"/>
        <w:rPr>
          <w:noProof/>
        </w:rPr>
      </w:pPr>
      <w:bookmarkStart w:id="413" w:name="_ENREF_13"/>
      <w:r w:rsidRPr="00D71BC6">
        <w:rPr>
          <w:noProof/>
        </w:rPr>
        <w:t>13.</w:t>
      </w:r>
      <w:r w:rsidRPr="00D71BC6">
        <w:rPr>
          <w:noProof/>
        </w:rPr>
        <w:tab/>
        <w:t xml:space="preserve">Holtz, A., </w:t>
      </w:r>
      <w:r w:rsidRPr="00D71BC6">
        <w:rPr>
          <w:i/>
          <w:noProof/>
        </w:rPr>
        <w:t>Behandling av akut ryggmärgsskada.</w:t>
      </w:r>
      <w:r w:rsidRPr="00D71BC6">
        <w:rPr>
          <w:noProof/>
        </w:rPr>
        <w:t xml:space="preserve"> Läkartidningen, 2009. </w:t>
      </w:r>
      <w:r w:rsidRPr="00D71BC6">
        <w:rPr>
          <w:b/>
          <w:noProof/>
        </w:rPr>
        <w:t>106</w:t>
      </w:r>
      <w:r w:rsidRPr="00D71BC6">
        <w:rPr>
          <w:noProof/>
        </w:rPr>
        <w:t>(11): p. 757-762.</w:t>
      </w:r>
      <w:bookmarkEnd w:id="413"/>
    </w:p>
    <w:p w14:paraId="5088AFB9" w14:textId="77777777" w:rsidR="00D71BC6" w:rsidRPr="00D71BC6" w:rsidRDefault="00D71BC6" w:rsidP="00D71BC6">
      <w:pPr>
        <w:pStyle w:val="EndNoteBibliography"/>
        <w:ind w:left="720" w:hanging="720"/>
        <w:rPr>
          <w:noProof/>
        </w:rPr>
      </w:pPr>
      <w:bookmarkStart w:id="414" w:name="_ENREF_14"/>
      <w:r w:rsidRPr="00D71BC6">
        <w:rPr>
          <w:noProof/>
        </w:rPr>
        <w:t>14.</w:t>
      </w:r>
      <w:r w:rsidRPr="00D71BC6">
        <w:rPr>
          <w:noProof/>
        </w:rPr>
        <w:tab/>
        <w:t xml:space="preserve">Ryken, T.C., et al., </w:t>
      </w:r>
      <w:r w:rsidRPr="00D71BC6">
        <w:rPr>
          <w:i/>
          <w:noProof/>
        </w:rPr>
        <w:t>The acute cardiopulmonary management of patients with cervical spinal cord injuries.</w:t>
      </w:r>
      <w:r w:rsidRPr="00D71BC6">
        <w:rPr>
          <w:noProof/>
        </w:rPr>
        <w:t xml:space="preserve"> Neurosurgery, 2013. </w:t>
      </w:r>
      <w:r w:rsidRPr="00D71BC6">
        <w:rPr>
          <w:b/>
          <w:noProof/>
        </w:rPr>
        <w:t>72 Suppl 2</w:t>
      </w:r>
      <w:r w:rsidRPr="00D71BC6">
        <w:rPr>
          <w:noProof/>
        </w:rPr>
        <w:t>: p. 84-92.</w:t>
      </w:r>
      <w:bookmarkEnd w:id="414"/>
    </w:p>
    <w:p w14:paraId="3697EFB6" w14:textId="77777777" w:rsidR="00D71BC6" w:rsidRPr="00D71BC6" w:rsidRDefault="00D71BC6" w:rsidP="00D71BC6">
      <w:pPr>
        <w:pStyle w:val="EndNoteBibliography"/>
        <w:ind w:left="720" w:hanging="720"/>
        <w:rPr>
          <w:noProof/>
        </w:rPr>
      </w:pPr>
      <w:bookmarkStart w:id="415" w:name="_ENREF_15"/>
      <w:r w:rsidRPr="00D71BC6">
        <w:rPr>
          <w:noProof/>
        </w:rPr>
        <w:t>15.</w:t>
      </w:r>
      <w:r w:rsidRPr="00D71BC6">
        <w:rPr>
          <w:noProof/>
        </w:rPr>
        <w:tab/>
        <w:t xml:space="preserve">Hurlbert, R.J., et al., </w:t>
      </w:r>
      <w:r w:rsidRPr="00D71BC6">
        <w:rPr>
          <w:i/>
          <w:noProof/>
        </w:rPr>
        <w:t>Pharmacological therapy for acute spinal cord injury.</w:t>
      </w:r>
      <w:r w:rsidRPr="00D71BC6">
        <w:rPr>
          <w:noProof/>
        </w:rPr>
        <w:t xml:space="preserve"> Neurosurgery, 2013. </w:t>
      </w:r>
      <w:r w:rsidRPr="00D71BC6">
        <w:rPr>
          <w:b/>
          <w:noProof/>
        </w:rPr>
        <w:t>72 Suppl 2</w:t>
      </w:r>
      <w:r w:rsidRPr="00D71BC6">
        <w:rPr>
          <w:noProof/>
        </w:rPr>
        <w:t>: p. 93-105.</w:t>
      </w:r>
      <w:bookmarkEnd w:id="415"/>
    </w:p>
    <w:p w14:paraId="4405F63E" w14:textId="77777777" w:rsidR="00D71BC6" w:rsidRPr="00D71BC6" w:rsidRDefault="00D71BC6" w:rsidP="00D71BC6">
      <w:pPr>
        <w:pStyle w:val="EndNoteBibliography"/>
        <w:ind w:left="720" w:hanging="720"/>
        <w:rPr>
          <w:noProof/>
        </w:rPr>
      </w:pPr>
      <w:bookmarkStart w:id="416" w:name="_ENREF_16"/>
      <w:r w:rsidRPr="00D71BC6">
        <w:rPr>
          <w:noProof/>
        </w:rPr>
        <w:t>16.</w:t>
      </w:r>
      <w:r w:rsidRPr="00D71BC6">
        <w:rPr>
          <w:noProof/>
        </w:rPr>
        <w:tab/>
        <w:t xml:space="preserve">Low, H.L. and G. Stephenson, </w:t>
      </w:r>
      <w:r w:rsidRPr="00D71BC6">
        <w:rPr>
          <w:i/>
          <w:noProof/>
        </w:rPr>
        <w:t>Lawnmower neuritis: an unusual occupational hazard.</w:t>
      </w:r>
      <w:r w:rsidRPr="00D71BC6">
        <w:rPr>
          <w:noProof/>
        </w:rPr>
        <w:t xml:space="preserve"> CMAJ, 2005. </w:t>
      </w:r>
      <w:r w:rsidRPr="00D71BC6">
        <w:rPr>
          <w:b/>
          <w:noProof/>
        </w:rPr>
        <w:t>172</w:t>
      </w:r>
      <w:r w:rsidRPr="00D71BC6">
        <w:rPr>
          <w:noProof/>
        </w:rPr>
        <w:t>(10): p. 1273.</w:t>
      </w:r>
      <w:bookmarkEnd w:id="416"/>
    </w:p>
    <w:p w14:paraId="41BD4B22" w14:textId="77777777" w:rsidR="00D71BC6" w:rsidRPr="00D71BC6" w:rsidRDefault="00D71BC6" w:rsidP="00D71BC6">
      <w:pPr>
        <w:pStyle w:val="EndNoteBibliography"/>
        <w:ind w:left="720" w:hanging="720"/>
        <w:rPr>
          <w:noProof/>
        </w:rPr>
      </w:pPr>
      <w:bookmarkStart w:id="417" w:name="_ENREF_17"/>
      <w:r w:rsidRPr="00D71BC6">
        <w:rPr>
          <w:noProof/>
        </w:rPr>
        <w:t>17.</w:t>
      </w:r>
      <w:r w:rsidRPr="00D71BC6">
        <w:rPr>
          <w:noProof/>
        </w:rPr>
        <w:tab/>
        <w:t xml:space="preserve">Yuki, N. and H.P. Hartung, </w:t>
      </w:r>
      <w:r w:rsidRPr="00D71BC6">
        <w:rPr>
          <w:i/>
          <w:noProof/>
        </w:rPr>
        <w:t>Guillain-Barre syndrome.</w:t>
      </w:r>
      <w:r w:rsidRPr="00D71BC6">
        <w:rPr>
          <w:noProof/>
        </w:rPr>
        <w:t xml:space="preserve"> N Engl J Med, 2012. </w:t>
      </w:r>
      <w:r w:rsidRPr="00D71BC6">
        <w:rPr>
          <w:b/>
          <w:noProof/>
        </w:rPr>
        <w:t>366</w:t>
      </w:r>
      <w:r w:rsidRPr="00D71BC6">
        <w:rPr>
          <w:noProof/>
        </w:rPr>
        <w:t>(24): p. 2294-304.</w:t>
      </w:r>
      <w:bookmarkEnd w:id="417"/>
    </w:p>
    <w:p w14:paraId="725C378E" w14:textId="77777777" w:rsidR="00D71BC6" w:rsidRPr="00D71BC6" w:rsidRDefault="00D71BC6" w:rsidP="00D71BC6">
      <w:pPr>
        <w:pStyle w:val="EndNoteBibliography"/>
        <w:ind w:left="720" w:hanging="720"/>
        <w:rPr>
          <w:noProof/>
        </w:rPr>
      </w:pPr>
      <w:bookmarkStart w:id="418" w:name="_ENREF_18"/>
      <w:r w:rsidRPr="00D71BC6">
        <w:rPr>
          <w:noProof/>
        </w:rPr>
        <w:t>18.</w:t>
      </w:r>
      <w:r w:rsidRPr="00D71BC6">
        <w:rPr>
          <w:noProof/>
        </w:rPr>
        <w:tab/>
        <w:t xml:space="preserve">Lundin, F., M. Personne, and H. Hanberger, </w:t>
      </w:r>
      <w:r w:rsidRPr="00D71BC6">
        <w:rPr>
          <w:i/>
          <w:noProof/>
        </w:rPr>
        <w:t>[Botulism is a treatable, very rare type of poisoning. Smoked vacuum packed whitefish provided guidance to the diagnosis].</w:t>
      </w:r>
      <w:r w:rsidRPr="00D71BC6">
        <w:rPr>
          <w:noProof/>
        </w:rPr>
        <w:t xml:space="preserve"> Lakartidningen, 2014. </w:t>
      </w:r>
      <w:r w:rsidRPr="00D71BC6">
        <w:rPr>
          <w:b/>
          <w:noProof/>
        </w:rPr>
        <w:t>111</w:t>
      </w:r>
      <w:r w:rsidRPr="00D71BC6">
        <w:rPr>
          <w:noProof/>
        </w:rPr>
        <w:t>(12-13): p. 551-2.</w:t>
      </w:r>
      <w:bookmarkEnd w:id="418"/>
    </w:p>
    <w:p w14:paraId="721D344E" w14:textId="77777777" w:rsidR="00D71BC6" w:rsidRPr="00D71BC6" w:rsidRDefault="00D71BC6" w:rsidP="00D71BC6">
      <w:pPr>
        <w:pStyle w:val="EndNoteBibliography"/>
        <w:ind w:left="720" w:hanging="720"/>
        <w:rPr>
          <w:noProof/>
        </w:rPr>
      </w:pPr>
      <w:bookmarkStart w:id="419" w:name="_ENREF_19"/>
      <w:r w:rsidRPr="00D71BC6">
        <w:rPr>
          <w:noProof/>
        </w:rPr>
        <w:t>19.</w:t>
      </w:r>
      <w:r w:rsidRPr="00D71BC6">
        <w:rPr>
          <w:noProof/>
        </w:rPr>
        <w:tab/>
        <w:t xml:space="preserve">Stenkilsson, M. and E. Dryver, </w:t>
      </w:r>
      <w:r w:rsidRPr="00D71BC6">
        <w:rPr>
          <w:i/>
          <w:noProof/>
        </w:rPr>
        <w:t>[Intoxication at emergency department].</w:t>
      </w:r>
      <w:r w:rsidRPr="00D71BC6">
        <w:rPr>
          <w:noProof/>
        </w:rPr>
        <w:t xml:space="preserve"> Lakartidningen, 2011. </w:t>
      </w:r>
      <w:r w:rsidRPr="00D71BC6">
        <w:rPr>
          <w:b/>
          <w:noProof/>
        </w:rPr>
        <w:t>108</w:t>
      </w:r>
      <w:r w:rsidRPr="00D71BC6">
        <w:rPr>
          <w:noProof/>
        </w:rPr>
        <w:t>(24-25): p. 1302-7.</w:t>
      </w:r>
      <w:bookmarkEnd w:id="419"/>
    </w:p>
    <w:p w14:paraId="52A35730" w14:textId="77777777" w:rsidR="00D71BC6" w:rsidRPr="00D71BC6" w:rsidRDefault="00D71BC6" w:rsidP="00D71BC6">
      <w:pPr>
        <w:pStyle w:val="EndNoteBibliography"/>
        <w:ind w:left="720" w:hanging="720"/>
        <w:rPr>
          <w:noProof/>
        </w:rPr>
      </w:pPr>
      <w:bookmarkStart w:id="420" w:name="_ENREF_20"/>
      <w:r w:rsidRPr="00D71BC6">
        <w:rPr>
          <w:noProof/>
        </w:rPr>
        <w:t>20.</w:t>
      </w:r>
      <w:r w:rsidRPr="00D71BC6">
        <w:rPr>
          <w:noProof/>
        </w:rPr>
        <w:tab/>
        <w:t xml:space="preserve">Hand, P.J., et al., </w:t>
      </w:r>
      <w:r w:rsidRPr="00D71BC6">
        <w:rPr>
          <w:i/>
          <w:noProof/>
        </w:rPr>
        <w:t>Distinguishing between stroke and mimic at the bedside.</w:t>
      </w:r>
      <w:r w:rsidRPr="00D71BC6">
        <w:rPr>
          <w:noProof/>
        </w:rPr>
        <w:t xml:space="preserve"> Stroke, 2006. </w:t>
      </w:r>
      <w:r w:rsidRPr="00D71BC6">
        <w:rPr>
          <w:b/>
          <w:noProof/>
        </w:rPr>
        <w:t>37</w:t>
      </w:r>
      <w:r w:rsidRPr="00D71BC6">
        <w:rPr>
          <w:noProof/>
        </w:rPr>
        <w:t>: p. 769-775.</w:t>
      </w:r>
      <w:bookmarkEnd w:id="420"/>
    </w:p>
    <w:p w14:paraId="4FEE6745" w14:textId="77777777" w:rsidR="00D71BC6" w:rsidRPr="00D71BC6" w:rsidRDefault="00D71BC6" w:rsidP="00D71BC6">
      <w:pPr>
        <w:pStyle w:val="EndNoteBibliography"/>
        <w:ind w:left="720" w:hanging="720"/>
        <w:rPr>
          <w:noProof/>
        </w:rPr>
      </w:pPr>
      <w:bookmarkStart w:id="421" w:name="_ENREF_21"/>
      <w:r w:rsidRPr="00D71BC6">
        <w:rPr>
          <w:noProof/>
        </w:rPr>
        <w:t>21.</w:t>
      </w:r>
      <w:r w:rsidRPr="00D71BC6">
        <w:rPr>
          <w:noProof/>
        </w:rPr>
        <w:tab/>
        <w:t xml:space="preserve">Dahlof, C. and L. Edvinsson, </w:t>
      </w:r>
      <w:r w:rsidRPr="00D71BC6">
        <w:rPr>
          <w:i/>
          <w:noProof/>
        </w:rPr>
        <w:t>Migränsjukdomens bakgrund och behandling.</w:t>
      </w:r>
      <w:r w:rsidRPr="00D71BC6">
        <w:rPr>
          <w:noProof/>
        </w:rPr>
        <w:t xml:space="preserve"> Lakartidningen, 2007. </w:t>
      </w:r>
      <w:r w:rsidRPr="00D71BC6">
        <w:rPr>
          <w:b/>
          <w:noProof/>
        </w:rPr>
        <w:t>104</w:t>
      </w:r>
      <w:r w:rsidRPr="00D71BC6">
        <w:rPr>
          <w:noProof/>
        </w:rPr>
        <w:t>(23): p. 1806-10.</w:t>
      </w:r>
      <w:bookmarkEnd w:id="421"/>
    </w:p>
    <w:p w14:paraId="3CAE061B" w14:textId="77777777" w:rsidR="00D71BC6" w:rsidRPr="00D71BC6" w:rsidRDefault="00D71BC6" w:rsidP="00D71BC6">
      <w:pPr>
        <w:pStyle w:val="EndNoteBibliography"/>
        <w:ind w:left="720" w:hanging="720"/>
        <w:rPr>
          <w:noProof/>
        </w:rPr>
      </w:pPr>
      <w:bookmarkStart w:id="422" w:name="_ENREF_22"/>
      <w:r w:rsidRPr="00D71BC6">
        <w:rPr>
          <w:noProof/>
        </w:rPr>
        <w:t>22.</w:t>
      </w:r>
      <w:r w:rsidRPr="00D71BC6">
        <w:rPr>
          <w:noProof/>
        </w:rPr>
        <w:tab/>
        <w:t xml:space="preserve">Emberson, J., et al., </w:t>
      </w:r>
      <w:r w:rsidRPr="00D71BC6">
        <w:rPr>
          <w:i/>
          <w:noProof/>
        </w:rPr>
        <w:t>Effect of treatment delay, age, and stroke severity on the effects of intravenous thrombolysis with alteplase for acute ischaemic stroke: a meta-analysis of individual patient data from randomised trials.</w:t>
      </w:r>
      <w:r w:rsidRPr="00D71BC6">
        <w:rPr>
          <w:noProof/>
        </w:rPr>
        <w:t xml:space="preserve"> Lancet, 2014.</w:t>
      </w:r>
      <w:bookmarkEnd w:id="422"/>
    </w:p>
    <w:p w14:paraId="08BF96DB" w14:textId="77777777" w:rsidR="00D71BC6" w:rsidRPr="00D71BC6" w:rsidRDefault="00D71BC6" w:rsidP="00D71BC6">
      <w:pPr>
        <w:pStyle w:val="EndNoteBibliography"/>
        <w:ind w:left="720" w:hanging="720"/>
        <w:rPr>
          <w:noProof/>
        </w:rPr>
      </w:pPr>
      <w:bookmarkStart w:id="423" w:name="_ENREF_23"/>
      <w:r w:rsidRPr="00D71BC6">
        <w:rPr>
          <w:noProof/>
        </w:rPr>
        <w:t>23.</w:t>
      </w:r>
      <w:r w:rsidRPr="00D71BC6">
        <w:rPr>
          <w:noProof/>
        </w:rPr>
        <w:tab/>
        <w:t xml:space="preserve">Alper, B.S., et al., </w:t>
      </w:r>
      <w:r w:rsidRPr="00D71BC6">
        <w:rPr>
          <w:i/>
          <w:noProof/>
        </w:rPr>
        <w:t>Thrombolysis in acute ischaemic stroke: time for a rethink?</w:t>
      </w:r>
      <w:r w:rsidRPr="00D71BC6">
        <w:rPr>
          <w:noProof/>
        </w:rPr>
        <w:t xml:space="preserve"> BMJ, 2015. </w:t>
      </w:r>
      <w:r w:rsidRPr="00D71BC6">
        <w:rPr>
          <w:b/>
          <w:noProof/>
        </w:rPr>
        <w:t>350</w:t>
      </w:r>
      <w:r w:rsidRPr="00D71BC6">
        <w:rPr>
          <w:noProof/>
        </w:rPr>
        <w:t>: p. h1075.</w:t>
      </w:r>
      <w:bookmarkEnd w:id="423"/>
    </w:p>
    <w:p w14:paraId="1DED36E0" w14:textId="77777777" w:rsidR="00D71BC6" w:rsidRPr="00D71BC6" w:rsidRDefault="00D71BC6" w:rsidP="00D71BC6">
      <w:pPr>
        <w:pStyle w:val="EndNoteBibliography"/>
        <w:ind w:left="720" w:hanging="720"/>
        <w:rPr>
          <w:noProof/>
        </w:rPr>
      </w:pPr>
      <w:bookmarkStart w:id="424" w:name="_ENREF_24"/>
      <w:r w:rsidRPr="00D71BC6">
        <w:rPr>
          <w:noProof/>
        </w:rPr>
        <w:t>24.</w:t>
      </w:r>
      <w:r w:rsidRPr="00D71BC6">
        <w:rPr>
          <w:noProof/>
        </w:rPr>
        <w:tab/>
        <w:t xml:space="preserve">Touma, L., et al., </w:t>
      </w:r>
      <w:r w:rsidRPr="00D71BC6">
        <w:rPr>
          <w:i/>
          <w:noProof/>
        </w:rPr>
        <w:t>Stent Retrievers for the Treatment of Acute Ischemic Stroke: A Systematic Review and Meta-analysis of Randomized Clinical Trials.</w:t>
      </w:r>
      <w:r w:rsidRPr="00D71BC6">
        <w:rPr>
          <w:noProof/>
        </w:rPr>
        <w:t xml:space="preserve"> JAMA Neurol, 2016.</w:t>
      </w:r>
      <w:bookmarkEnd w:id="424"/>
    </w:p>
    <w:p w14:paraId="423AA795" w14:textId="77777777" w:rsidR="00D71BC6" w:rsidRPr="00D71BC6" w:rsidRDefault="00D71BC6" w:rsidP="00D71BC6">
      <w:pPr>
        <w:pStyle w:val="EndNoteBibliography"/>
        <w:ind w:left="720" w:hanging="720"/>
        <w:rPr>
          <w:noProof/>
        </w:rPr>
      </w:pPr>
      <w:bookmarkStart w:id="425" w:name="_ENREF_25"/>
      <w:r w:rsidRPr="00D71BC6">
        <w:rPr>
          <w:noProof/>
        </w:rPr>
        <w:t>25.</w:t>
      </w:r>
      <w:r w:rsidRPr="00D71BC6">
        <w:rPr>
          <w:noProof/>
        </w:rPr>
        <w:tab/>
        <w:t xml:space="preserve">Falk-Delgado, A., et al., </w:t>
      </w:r>
      <w:r w:rsidRPr="00D71BC6">
        <w:rPr>
          <w:i/>
          <w:noProof/>
        </w:rPr>
        <w:t>Improved clinical outcome 3 months after endovascular treatment, including thrombectomy, in patients with acute ischemic stroke: a meta-analysis.</w:t>
      </w:r>
      <w:r w:rsidRPr="00D71BC6">
        <w:rPr>
          <w:noProof/>
        </w:rPr>
        <w:t xml:space="preserve"> J Neurointerv Surg, 2015.</w:t>
      </w:r>
      <w:bookmarkEnd w:id="425"/>
    </w:p>
    <w:p w14:paraId="01C4C436" w14:textId="77777777" w:rsidR="00D71BC6" w:rsidRPr="00D71BC6" w:rsidRDefault="00D71BC6" w:rsidP="00D71BC6">
      <w:pPr>
        <w:pStyle w:val="EndNoteBibliography"/>
        <w:ind w:left="720" w:hanging="720"/>
        <w:rPr>
          <w:noProof/>
        </w:rPr>
      </w:pPr>
      <w:bookmarkStart w:id="426" w:name="_ENREF_26"/>
      <w:r w:rsidRPr="00D71BC6">
        <w:rPr>
          <w:noProof/>
        </w:rPr>
        <w:t>26.</w:t>
      </w:r>
      <w:r w:rsidRPr="00D71BC6">
        <w:rPr>
          <w:noProof/>
        </w:rPr>
        <w:tab/>
        <w:t xml:space="preserve">Perry, J.J., et al., </w:t>
      </w:r>
      <w:r w:rsidRPr="00D71BC6">
        <w:rPr>
          <w:i/>
          <w:noProof/>
        </w:rPr>
        <w:t>Prospective validation of the ABCD2 score for patients in the emergency department with transient ischemic attack.</w:t>
      </w:r>
      <w:r w:rsidRPr="00D71BC6">
        <w:rPr>
          <w:noProof/>
        </w:rPr>
        <w:t xml:space="preserve"> Cmaj, 2011. </w:t>
      </w:r>
      <w:r w:rsidRPr="00D71BC6">
        <w:rPr>
          <w:b/>
          <w:noProof/>
        </w:rPr>
        <w:t>183</w:t>
      </w:r>
      <w:r w:rsidRPr="00D71BC6">
        <w:rPr>
          <w:noProof/>
        </w:rPr>
        <w:t>(10): p. 1137-45.</w:t>
      </w:r>
      <w:bookmarkEnd w:id="426"/>
    </w:p>
    <w:p w14:paraId="6D61FCD6" w14:textId="77777777" w:rsidR="00D71BC6" w:rsidRPr="00D71BC6" w:rsidRDefault="00D71BC6" w:rsidP="00D71BC6">
      <w:pPr>
        <w:pStyle w:val="EndNoteBibliography"/>
        <w:ind w:left="720" w:hanging="720"/>
        <w:rPr>
          <w:noProof/>
        </w:rPr>
      </w:pPr>
      <w:bookmarkStart w:id="427" w:name="_ENREF_27"/>
      <w:r w:rsidRPr="00D71BC6">
        <w:rPr>
          <w:noProof/>
        </w:rPr>
        <w:t>27.</w:t>
      </w:r>
      <w:r w:rsidRPr="00D71BC6">
        <w:rPr>
          <w:noProof/>
        </w:rPr>
        <w:tab/>
        <w:t xml:space="preserve">Perry, J.J., et al., </w:t>
      </w:r>
      <w:r w:rsidRPr="00D71BC6">
        <w:rPr>
          <w:i/>
          <w:noProof/>
        </w:rPr>
        <w:t>A prospective cohort study of patients with transient ischemic attack to identify high-risk clinical characteristics.</w:t>
      </w:r>
      <w:r w:rsidRPr="00D71BC6">
        <w:rPr>
          <w:noProof/>
        </w:rPr>
        <w:t xml:space="preserve"> Stroke, 2014. </w:t>
      </w:r>
      <w:r w:rsidRPr="00D71BC6">
        <w:rPr>
          <w:b/>
          <w:noProof/>
        </w:rPr>
        <w:t>45</w:t>
      </w:r>
      <w:r w:rsidRPr="00D71BC6">
        <w:rPr>
          <w:noProof/>
        </w:rPr>
        <w:t>(1): p. 92-100.</w:t>
      </w:r>
      <w:bookmarkEnd w:id="427"/>
    </w:p>
    <w:p w14:paraId="21442EB8" w14:textId="77777777" w:rsidR="00D71BC6" w:rsidRPr="00D71BC6" w:rsidRDefault="00D71BC6" w:rsidP="00D71BC6">
      <w:pPr>
        <w:pStyle w:val="EndNoteBibliography"/>
        <w:ind w:left="720" w:hanging="720"/>
        <w:rPr>
          <w:noProof/>
        </w:rPr>
      </w:pPr>
      <w:bookmarkStart w:id="428" w:name="_ENREF_28"/>
      <w:r w:rsidRPr="00D71BC6">
        <w:rPr>
          <w:noProof/>
        </w:rPr>
        <w:t>28.</w:t>
      </w:r>
      <w:r w:rsidRPr="00D71BC6">
        <w:rPr>
          <w:noProof/>
        </w:rPr>
        <w:tab/>
        <w:t xml:space="preserve">Vortmann, M. and J.I. Schneider, </w:t>
      </w:r>
      <w:r w:rsidRPr="00D71BC6">
        <w:rPr>
          <w:i/>
          <w:noProof/>
        </w:rPr>
        <w:t>Acute monocular visual loss.</w:t>
      </w:r>
      <w:r w:rsidRPr="00D71BC6">
        <w:rPr>
          <w:noProof/>
        </w:rPr>
        <w:t xml:space="preserve"> Emerg Med Clin North Am, 2008. </w:t>
      </w:r>
      <w:r w:rsidRPr="00D71BC6">
        <w:rPr>
          <w:b/>
          <w:noProof/>
        </w:rPr>
        <w:t>26</w:t>
      </w:r>
      <w:r w:rsidRPr="00D71BC6">
        <w:rPr>
          <w:noProof/>
        </w:rPr>
        <w:t>(1): p. 73-96, vi.</w:t>
      </w:r>
      <w:bookmarkEnd w:id="428"/>
    </w:p>
    <w:p w14:paraId="3E25F337" w14:textId="77777777" w:rsidR="00D71BC6" w:rsidRPr="00D71BC6" w:rsidRDefault="00D71BC6" w:rsidP="00D71BC6">
      <w:pPr>
        <w:pStyle w:val="EndNoteBibliography"/>
        <w:ind w:left="720" w:hanging="720"/>
        <w:rPr>
          <w:noProof/>
        </w:rPr>
      </w:pPr>
      <w:bookmarkStart w:id="429" w:name="_ENREF_29"/>
      <w:r w:rsidRPr="00D71BC6">
        <w:rPr>
          <w:noProof/>
        </w:rPr>
        <w:t>29.</w:t>
      </w:r>
      <w:r w:rsidRPr="00D71BC6">
        <w:rPr>
          <w:noProof/>
        </w:rPr>
        <w:tab/>
        <w:t xml:space="preserve">Kennedy, S., J. Noble, and A. Wong, </w:t>
      </w:r>
      <w:r w:rsidRPr="00D71BC6">
        <w:rPr>
          <w:i/>
          <w:noProof/>
        </w:rPr>
        <w:t>A 65-year-old man with transient monocular vision loss.</w:t>
      </w:r>
      <w:r w:rsidRPr="00D71BC6">
        <w:rPr>
          <w:noProof/>
        </w:rPr>
        <w:t xml:space="preserve"> CMAJ, 2014. </w:t>
      </w:r>
      <w:r w:rsidRPr="00D71BC6">
        <w:rPr>
          <w:b/>
          <w:noProof/>
        </w:rPr>
        <w:t>186</w:t>
      </w:r>
      <w:r w:rsidRPr="00D71BC6">
        <w:rPr>
          <w:noProof/>
        </w:rPr>
        <w:t>(14): p. 1085-6.</w:t>
      </w:r>
      <w:bookmarkEnd w:id="429"/>
    </w:p>
    <w:p w14:paraId="3B7B2CB8" w14:textId="77777777" w:rsidR="00D71BC6" w:rsidRPr="00D71BC6" w:rsidRDefault="00D71BC6" w:rsidP="00D71BC6">
      <w:pPr>
        <w:pStyle w:val="EndNoteBibliography"/>
        <w:ind w:left="720" w:hanging="720"/>
        <w:rPr>
          <w:noProof/>
        </w:rPr>
      </w:pPr>
      <w:bookmarkStart w:id="430" w:name="_ENREF_30"/>
      <w:r w:rsidRPr="00D71BC6">
        <w:rPr>
          <w:noProof/>
        </w:rPr>
        <w:t>30.</w:t>
      </w:r>
      <w:r w:rsidRPr="00D71BC6">
        <w:rPr>
          <w:noProof/>
        </w:rPr>
        <w:tab/>
        <w:t xml:space="preserve">Dargin, J.M. and R.A. Lowenstein, </w:t>
      </w:r>
      <w:r w:rsidRPr="00D71BC6">
        <w:rPr>
          <w:i/>
          <w:noProof/>
        </w:rPr>
        <w:t>The painful eye.</w:t>
      </w:r>
      <w:r w:rsidRPr="00D71BC6">
        <w:rPr>
          <w:noProof/>
        </w:rPr>
        <w:t xml:space="preserve"> Emerg Med Clin North Am, 2008. </w:t>
      </w:r>
      <w:r w:rsidRPr="00D71BC6">
        <w:rPr>
          <w:b/>
          <w:noProof/>
        </w:rPr>
        <w:t>26</w:t>
      </w:r>
      <w:r w:rsidRPr="00D71BC6">
        <w:rPr>
          <w:noProof/>
        </w:rPr>
        <w:t>(1): p. 199-216, viii.</w:t>
      </w:r>
      <w:bookmarkEnd w:id="430"/>
    </w:p>
    <w:p w14:paraId="3EE59A05" w14:textId="2E16CB1F" w:rsidR="00FA79EF" w:rsidRDefault="00E26B4A" w:rsidP="00BF2DE7">
      <w:pPr>
        <w:pStyle w:val="Rubrik1"/>
      </w:pPr>
      <w:r>
        <w:fldChar w:fldCharType="end"/>
      </w:r>
    </w:p>
    <w:sectPr w:rsidR="00FA79EF">
      <w:footerReference w:type="default" r:id="rId109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9F928C0" w14:textId="77777777" w:rsidR="00736241" w:rsidRDefault="00736241" w:rsidP="00BA1667">
      <w:r>
        <w:separator/>
      </w:r>
    </w:p>
  </w:endnote>
  <w:endnote w:type="continuationSeparator" w:id="0">
    <w:p w14:paraId="77C24C17" w14:textId="77777777" w:rsidR="00736241" w:rsidRDefault="00736241" w:rsidP="00BA166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5DC50D1" w14:textId="77777777" w:rsidR="00736241" w:rsidRPr="009A054E" w:rsidRDefault="00736241" w:rsidP="00BA1667">
    <w:pPr>
      <w:pStyle w:val="Sidfot"/>
      <w:jc w:val="center"/>
      <w:rPr>
        <w:rFonts w:ascii="Times" w:hAnsi="Times"/>
      </w:rPr>
    </w:pPr>
    <w:r w:rsidRPr="009A054E">
      <w:rPr>
        <w:rFonts w:ascii="Times" w:hAnsi="Times"/>
      </w:rPr>
      <w:t>Eric Dryver, SUS Lund</w:t>
    </w:r>
  </w:p>
  <w:p w14:paraId="40152C68" w14:textId="77777777" w:rsidR="00736241" w:rsidRPr="009A054E" w:rsidRDefault="00736241" w:rsidP="00BA1667">
    <w:pPr>
      <w:pStyle w:val="Sidfot"/>
      <w:jc w:val="center"/>
      <w:rPr>
        <w:rFonts w:ascii="Times" w:hAnsi="Times"/>
      </w:rPr>
    </w:pPr>
    <w:r w:rsidRPr="009A054E">
      <w:rPr>
        <w:rFonts w:ascii="Times" w:hAnsi="Times"/>
      </w:rPr>
      <w:t xml:space="preserve">- </w:t>
    </w:r>
    <w:r w:rsidRPr="009A054E">
      <w:rPr>
        <w:rStyle w:val="Sidnummer"/>
      </w:rPr>
      <w:fldChar w:fldCharType="begin"/>
    </w:r>
    <w:r w:rsidRPr="009A054E">
      <w:rPr>
        <w:rStyle w:val="Sidnummer"/>
        <w:rFonts w:ascii="Times" w:hAnsi="Times"/>
      </w:rPr>
      <w:instrText xml:space="preserve"> PAGE </w:instrText>
    </w:r>
    <w:r w:rsidRPr="009A054E">
      <w:rPr>
        <w:rStyle w:val="Sidnummer"/>
      </w:rPr>
      <w:fldChar w:fldCharType="separate"/>
    </w:r>
    <w:r w:rsidR="000A01B9">
      <w:rPr>
        <w:rStyle w:val="Sidnummer"/>
        <w:rFonts w:ascii="Times" w:hAnsi="Times"/>
        <w:noProof/>
      </w:rPr>
      <w:t>2</w:t>
    </w:r>
    <w:r w:rsidRPr="009A054E">
      <w:rPr>
        <w:rStyle w:val="Sidnummer"/>
      </w:rPr>
      <w:fldChar w:fldCharType="end"/>
    </w:r>
    <w:r w:rsidRPr="009A054E">
      <w:rPr>
        <w:rStyle w:val="Sidnummer"/>
        <w:rFonts w:ascii="Times" w:hAnsi="Times"/>
      </w:rPr>
      <w:t xml:space="preserve"> -</w:t>
    </w:r>
  </w:p>
  <w:p w14:paraId="1D827D0B" w14:textId="77777777" w:rsidR="00736241" w:rsidRDefault="00736241">
    <w:pPr>
      <w:pStyle w:val="Sidfot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EF42072" w14:textId="77777777" w:rsidR="00736241" w:rsidRDefault="00736241" w:rsidP="00BA1667">
      <w:r>
        <w:separator/>
      </w:r>
    </w:p>
  </w:footnote>
  <w:footnote w:type="continuationSeparator" w:id="0">
    <w:p w14:paraId="114E9118" w14:textId="77777777" w:rsidR="00736241" w:rsidRDefault="00736241" w:rsidP="00BA166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3B126FA2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7C"/>
    <w:multiLevelType w:val="singleLevel"/>
    <w:tmpl w:val="7D1C236A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>
    <w:nsid w:val="FFFFFF7D"/>
    <w:multiLevelType w:val="singleLevel"/>
    <w:tmpl w:val="628871BA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>
    <w:nsid w:val="FFFFFF7E"/>
    <w:multiLevelType w:val="singleLevel"/>
    <w:tmpl w:val="4DA08D00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>
    <w:nsid w:val="FFFFFF7F"/>
    <w:multiLevelType w:val="singleLevel"/>
    <w:tmpl w:val="A4CE009A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>
    <w:nsid w:val="FFFFFF80"/>
    <w:multiLevelType w:val="singleLevel"/>
    <w:tmpl w:val="EC38A6EA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>
    <w:nsid w:val="FFFFFF81"/>
    <w:multiLevelType w:val="singleLevel"/>
    <w:tmpl w:val="F8A2035A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>
    <w:nsid w:val="FFFFFF82"/>
    <w:multiLevelType w:val="singleLevel"/>
    <w:tmpl w:val="6C6008DA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>
    <w:nsid w:val="FFFFFF83"/>
    <w:multiLevelType w:val="singleLevel"/>
    <w:tmpl w:val="FC60A6AC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>
    <w:nsid w:val="FFFFFF88"/>
    <w:multiLevelType w:val="singleLevel"/>
    <w:tmpl w:val="ECE24F7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>
    <w:nsid w:val="FFFFFF89"/>
    <w:multiLevelType w:val="singleLevel"/>
    <w:tmpl w:val="64EC3F94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>
    <w:nsid w:val="00000001"/>
    <w:multiLevelType w:val="hybridMultilevel"/>
    <w:tmpl w:val="00000001"/>
    <w:lvl w:ilvl="0" w:tplc="00000001">
      <w:start w:val="1"/>
      <w:numFmt w:val="bullet"/>
      <w:lvlText w:val="•"/>
      <w:lvlJc w:val="left"/>
      <w:pPr>
        <w:ind w:left="720" w:hanging="360"/>
      </w:pPr>
    </w:lvl>
    <w:lvl w:ilvl="1" w:tplc="00000002">
      <w:start w:val="1"/>
      <w:numFmt w:val="bullet"/>
      <w:lvlText w:val="•"/>
      <w:lvlJc w:val="left"/>
      <w:pPr>
        <w:ind w:left="1440" w:hanging="360"/>
      </w:pPr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2">
    <w:nsid w:val="22901CF5"/>
    <w:multiLevelType w:val="hybridMultilevel"/>
    <w:tmpl w:val="3D0206C4"/>
    <w:lvl w:ilvl="0" w:tplc="F16C81F6">
      <w:start w:val="1"/>
      <w:numFmt w:val="bullet"/>
      <w:pStyle w:val="Punktlista2"/>
      <w:lvlText w:val="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49AA4CF7"/>
    <w:multiLevelType w:val="hybridMultilevel"/>
    <w:tmpl w:val="91F6F032"/>
    <w:lvl w:ilvl="0" w:tplc="041D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3"/>
  </w:num>
  <w:num w:numId="2">
    <w:abstractNumId w:val="0"/>
  </w:num>
  <w:num w:numId="3">
    <w:abstractNumId w:val="9"/>
  </w:num>
  <w:num w:numId="4">
    <w:abstractNumId w:val="4"/>
  </w:num>
  <w:num w:numId="5">
    <w:abstractNumId w:val="3"/>
  </w:num>
  <w:num w:numId="6">
    <w:abstractNumId w:val="2"/>
  </w:num>
  <w:num w:numId="7">
    <w:abstractNumId w:val="1"/>
  </w:num>
  <w:num w:numId="8">
    <w:abstractNumId w:val="10"/>
  </w:num>
  <w:num w:numId="9">
    <w:abstractNumId w:val="8"/>
  </w:num>
  <w:num w:numId="10">
    <w:abstractNumId w:val="7"/>
  </w:num>
  <w:num w:numId="11">
    <w:abstractNumId w:val="6"/>
  </w:num>
  <w:num w:numId="12">
    <w:abstractNumId w:val="5"/>
  </w:num>
  <w:num w:numId="13">
    <w:abstractNumId w:val="12"/>
  </w:num>
  <w:num w:numId="14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embedSystemFonts/>
  <w:proofState w:grammar="clean"/>
  <w:defaultTabStop w:val="1304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rd9tv29z5xd0revrw5xdxzy5w5zpd9tvz55&quot;&gt;Eric&amp;apos;s EndNote Library 161209&lt;record-ids&gt;&lt;item&gt;117&lt;/item&gt;&lt;item&gt;136&lt;/item&gt;&lt;item&gt;149&lt;/item&gt;&lt;item&gt;156&lt;/item&gt;&lt;item&gt;280&lt;/item&gt;&lt;item&gt;297&lt;/item&gt;&lt;item&gt;453&lt;/item&gt;&lt;item&gt;760&lt;/item&gt;&lt;item&gt;1049&lt;/item&gt;&lt;item&gt;1062&lt;/item&gt;&lt;item&gt;1064&lt;/item&gt;&lt;item&gt;1386&lt;/item&gt;&lt;item&gt;1391&lt;/item&gt;&lt;item&gt;1421&lt;/item&gt;&lt;item&gt;1422&lt;/item&gt;&lt;item&gt;1522&lt;/item&gt;&lt;item&gt;1527&lt;/item&gt;&lt;item&gt;1533&lt;/item&gt;&lt;item&gt;1539&lt;/item&gt;&lt;item&gt;1540&lt;/item&gt;&lt;item&gt;1542&lt;/item&gt;&lt;item&gt;1543&lt;/item&gt;&lt;item&gt;1544&lt;/item&gt;&lt;item&gt;1547&lt;/item&gt;&lt;item&gt;1548&lt;/item&gt;&lt;item&gt;1550&lt;/item&gt;&lt;item&gt;1554&lt;/item&gt;&lt;item&gt;2029&lt;/item&gt;&lt;item&gt;2041&lt;/item&gt;&lt;item&gt;2042&lt;/item&gt;&lt;/record-ids&gt;&lt;/item&gt;&lt;/Libraries&gt;"/>
  </w:docVars>
  <w:rsids>
    <w:rsidRoot w:val="00AD788F"/>
    <w:rsid w:val="00002644"/>
    <w:rsid w:val="00006370"/>
    <w:rsid w:val="00021489"/>
    <w:rsid w:val="00037ED4"/>
    <w:rsid w:val="00047ACD"/>
    <w:rsid w:val="0005398B"/>
    <w:rsid w:val="000601F6"/>
    <w:rsid w:val="00077AEE"/>
    <w:rsid w:val="00077CCF"/>
    <w:rsid w:val="00081B25"/>
    <w:rsid w:val="00083B9F"/>
    <w:rsid w:val="000A01B9"/>
    <w:rsid w:val="000A0DAE"/>
    <w:rsid w:val="000B0DD1"/>
    <w:rsid w:val="000B7BD2"/>
    <w:rsid w:val="000C39C2"/>
    <w:rsid w:val="000D0EF2"/>
    <w:rsid w:val="000D665A"/>
    <w:rsid w:val="000F53CA"/>
    <w:rsid w:val="000F55C9"/>
    <w:rsid w:val="00103F0C"/>
    <w:rsid w:val="0011184C"/>
    <w:rsid w:val="001134E6"/>
    <w:rsid w:val="00121D94"/>
    <w:rsid w:val="001466B4"/>
    <w:rsid w:val="00170530"/>
    <w:rsid w:val="001763F3"/>
    <w:rsid w:val="00186207"/>
    <w:rsid w:val="001A0378"/>
    <w:rsid w:val="001A6595"/>
    <w:rsid w:val="001C044F"/>
    <w:rsid w:val="001C1BB7"/>
    <w:rsid w:val="001D10B4"/>
    <w:rsid w:val="001D5162"/>
    <w:rsid w:val="001E2A47"/>
    <w:rsid w:val="001F506C"/>
    <w:rsid w:val="00202F2E"/>
    <w:rsid w:val="00211751"/>
    <w:rsid w:val="002124B5"/>
    <w:rsid w:val="00223C48"/>
    <w:rsid w:val="002352BE"/>
    <w:rsid w:val="00236ADB"/>
    <w:rsid w:val="002440A3"/>
    <w:rsid w:val="00253EAD"/>
    <w:rsid w:val="00266151"/>
    <w:rsid w:val="0027158E"/>
    <w:rsid w:val="0027331A"/>
    <w:rsid w:val="00276009"/>
    <w:rsid w:val="0028246B"/>
    <w:rsid w:val="00285920"/>
    <w:rsid w:val="00285EEF"/>
    <w:rsid w:val="00293BCF"/>
    <w:rsid w:val="002974F3"/>
    <w:rsid w:val="002A2186"/>
    <w:rsid w:val="002B70E8"/>
    <w:rsid w:val="002D65BC"/>
    <w:rsid w:val="002E386E"/>
    <w:rsid w:val="002E3C5A"/>
    <w:rsid w:val="002E6A26"/>
    <w:rsid w:val="00305E86"/>
    <w:rsid w:val="00311994"/>
    <w:rsid w:val="00315227"/>
    <w:rsid w:val="003171C6"/>
    <w:rsid w:val="00322C7D"/>
    <w:rsid w:val="00333CCA"/>
    <w:rsid w:val="00337C43"/>
    <w:rsid w:val="00346216"/>
    <w:rsid w:val="00350D5A"/>
    <w:rsid w:val="00351556"/>
    <w:rsid w:val="003675C9"/>
    <w:rsid w:val="00373594"/>
    <w:rsid w:val="003816CB"/>
    <w:rsid w:val="0038172D"/>
    <w:rsid w:val="00393892"/>
    <w:rsid w:val="00395F50"/>
    <w:rsid w:val="003A35D8"/>
    <w:rsid w:val="003A6707"/>
    <w:rsid w:val="003B0990"/>
    <w:rsid w:val="003D627F"/>
    <w:rsid w:val="003E399D"/>
    <w:rsid w:val="003E58BF"/>
    <w:rsid w:val="003F55A3"/>
    <w:rsid w:val="00402774"/>
    <w:rsid w:val="00405A6B"/>
    <w:rsid w:val="0041651D"/>
    <w:rsid w:val="00434BC3"/>
    <w:rsid w:val="00445971"/>
    <w:rsid w:val="00460590"/>
    <w:rsid w:val="00490F61"/>
    <w:rsid w:val="004923F4"/>
    <w:rsid w:val="004A3ED1"/>
    <w:rsid w:val="004D723A"/>
    <w:rsid w:val="004E74AD"/>
    <w:rsid w:val="004F0C12"/>
    <w:rsid w:val="004F37F2"/>
    <w:rsid w:val="005031D4"/>
    <w:rsid w:val="00503C54"/>
    <w:rsid w:val="005116DC"/>
    <w:rsid w:val="00514BF0"/>
    <w:rsid w:val="00516F03"/>
    <w:rsid w:val="00520D53"/>
    <w:rsid w:val="00521ECC"/>
    <w:rsid w:val="0052292F"/>
    <w:rsid w:val="005468FD"/>
    <w:rsid w:val="00553B8D"/>
    <w:rsid w:val="00574683"/>
    <w:rsid w:val="00582652"/>
    <w:rsid w:val="0058403F"/>
    <w:rsid w:val="00584846"/>
    <w:rsid w:val="00590E30"/>
    <w:rsid w:val="00593D3E"/>
    <w:rsid w:val="005B24BA"/>
    <w:rsid w:val="005B2878"/>
    <w:rsid w:val="005B424D"/>
    <w:rsid w:val="005C2A31"/>
    <w:rsid w:val="005C4E51"/>
    <w:rsid w:val="005D0B08"/>
    <w:rsid w:val="005D29BE"/>
    <w:rsid w:val="005E4BF6"/>
    <w:rsid w:val="005F0771"/>
    <w:rsid w:val="005F25C1"/>
    <w:rsid w:val="00610BE6"/>
    <w:rsid w:val="00611236"/>
    <w:rsid w:val="006127FE"/>
    <w:rsid w:val="00617998"/>
    <w:rsid w:val="006345FC"/>
    <w:rsid w:val="00654885"/>
    <w:rsid w:val="00661932"/>
    <w:rsid w:val="0066478F"/>
    <w:rsid w:val="00672CC6"/>
    <w:rsid w:val="00674E94"/>
    <w:rsid w:val="00677D25"/>
    <w:rsid w:val="00682B82"/>
    <w:rsid w:val="006916B3"/>
    <w:rsid w:val="00691B5B"/>
    <w:rsid w:val="00692A41"/>
    <w:rsid w:val="006A169A"/>
    <w:rsid w:val="006A2B0D"/>
    <w:rsid w:val="006B30C1"/>
    <w:rsid w:val="006B73A0"/>
    <w:rsid w:val="006C4079"/>
    <w:rsid w:val="006D5BBB"/>
    <w:rsid w:val="006E2BBA"/>
    <w:rsid w:val="006E5ED0"/>
    <w:rsid w:val="00706B94"/>
    <w:rsid w:val="00717FFB"/>
    <w:rsid w:val="007208D0"/>
    <w:rsid w:val="00736241"/>
    <w:rsid w:val="00741C63"/>
    <w:rsid w:val="00746F30"/>
    <w:rsid w:val="0076280D"/>
    <w:rsid w:val="00774B46"/>
    <w:rsid w:val="00793AE1"/>
    <w:rsid w:val="00795212"/>
    <w:rsid w:val="007A0C94"/>
    <w:rsid w:val="007A7A04"/>
    <w:rsid w:val="007B1079"/>
    <w:rsid w:val="007C14F3"/>
    <w:rsid w:val="007C1720"/>
    <w:rsid w:val="007C38D8"/>
    <w:rsid w:val="007C64A2"/>
    <w:rsid w:val="007D705A"/>
    <w:rsid w:val="007E32A7"/>
    <w:rsid w:val="007F328E"/>
    <w:rsid w:val="007F6513"/>
    <w:rsid w:val="00804BE5"/>
    <w:rsid w:val="008103C5"/>
    <w:rsid w:val="008168F7"/>
    <w:rsid w:val="00826D5E"/>
    <w:rsid w:val="00830BF0"/>
    <w:rsid w:val="00861DE2"/>
    <w:rsid w:val="00867B50"/>
    <w:rsid w:val="00871A8A"/>
    <w:rsid w:val="008808E0"/>
    <w:rsid w:val="0089063A"/>
    <w:rsid w:val="00893D7F"/>
    <w:rsid w:val="00895393"/>
    <w:rsid w:val="008A0BC5"/>
    <w:rsid w:val="008A6E0C"/>
    <w:rsid w:val="008B06A7"/>
    <w:rsid w:val="008B6A51"/>
    <w:rsid w:val="008C04C0"/>
    <w:rsid w:val="008E3054"/>
    <w:rsid w:val="008F4688"/>
    <w:rsid w:val="008F6ED7"/>
    <w:rsid w:val="00903B4E"/>
    <w:rsid w:val="00903DF7"/>
    <w:rsid w:val="00906D51"/>
    <w:rsid w:val="00920453"/>
    <w:rsid w:val="00926182"/>
    <w:rsid w:val="0093565E"/>
    <w:rsid w:val="009366DA"/>
    <w:rsid w:val="00951B5E"/>
    <w:rsid w:val="0095776D"/>
    <w:rsid w:val="00970B2B"/>
    <w:rsid w:val="009712BC"/>
    <w:rsid w:val="0098756E"/>
    <w:rsid w:val="00991C49"/>
    <w:rsid w:val="00994722"/>
    <w:rsid w:val="009D4BEE"/>
    <w:rsid w:val="009F29CE"/>
    <w:rsid w:val="009F3A4E"/>
    <w:rsid w:val="00A00B7F"/>
    <w:rsid w:val="00A112E8"/>
    <w:rsid w:val="00A36EB9"/>
    <w:rsid w:val="00A57DEA"/>
    <w:rsid w:val="00A731CD"/>
    <w:rsid w:val="00AA05BF"/>
    <w:rsid w:val="00AA32D3"/>
    <w:rsid w:val="00AA49A6"/>
    <w:rsid w:val="00AB0844"/>
    <w:rsid w:val="00AB36FB"/>
    <w:rsid w:val="00AC1B9F"/>
    <w:rsid w:val="00AC2FF6"/>
    <w:rsid w:val="00AC58C5"/>
    <w:rsid w:val="00AD788F"/>
    <w:rsid w:val="00AE5E26"/>
    <w:rsid w:val="00B23161"/>
    <w:rsid w:val="00B46E63"/>
    <w:rsid w:val="00B51FCA"/>
    <w:rsid w:val="00B52BF7"/>
    <w:rsid w:val="00B6221B"/>
    <w:rsid w:val="00B7677B"/>
    <w:rsid w:val="00B76868"/>
    <w:rsid w:val="00B77980"/>
    <w:rsid w:val="00B857C7"/>
    <w:rsid w:val="00BA1667"/>
    <w:rsid w:val="00BA1DBE"/>
    <w:rsid w:val="00BA227B"/>
    <w:rsid w:val="00BB18C0"/>
    <w:rsid w:val="00BC0C82"/>
    <w:rsid w:val="00BC45EF"/>
    <w:rsid w:val="00BC4BD5"/>
    <w:rsid w:val="00BE686E"/>
    <w:rsid w:val="00BF045C"/>
    <w:rsid w:val="00BF2011"/>
    <w:rsid w:val="00BF2DE7"/>
    <w:rsid w:val="00BF6F88"/>
    <w:rsid w:val="00C03532"/>
    <w:rsid w:val="00C346AE"/>
    <w:rsid w:val="00C36304"/>
    <w:rsid w:val="00C42EFE"/>
    <w:rsid w:val="00C65377"/>
    <w:rsid w:val="00C90D63"/>
    <w:rsid w:val="00CA2CD8"/>
    <w:rsid w:val="00CB4C07"/>
    <w:rsid w:val="00CB63F4"/>
    <w:rsid w:val="00CC0D93"/>
    <w:rsid w:val="00CC484D"/>
    <w:rsid w:val="00CC5FE0"/>
    <w:rsid w:val="00CD1A2A"/>
    <w:rsid w:val="00CE2978"/>
    <w:rsid w:val="00CE7243"/>
    <w:rsid w:val="00D0682D"/>
    <w:rsid w:val="00D143BC"/>
    <w:rsid w:val="00D1568E"/>
    <w:rsid w:val="00D20929"/>
    <w:rsid w:val="00D217A3"/>
    <w:rsid w:val="00D224D9"/>
    <w:rsid w:val="00D31019"/>
    <w:rsid w:val="00D31433"/>
    <w:rsid w:val="00D33485"/>
    <w:rsid w:val="00D51659"/>
    <w:rsid w:val="00D5363F"/>
    <w:rsid w:val="00D636DC"/>
    <w:rsid w:val="00D71BC6"/>
    <w:rsid w:val="00D72046"/>
    <w:rsid w:val="00D72BC4"/>
    <w:rsid w:val="00D765AE"/>
    <w:rsid w:val="00D904D1"/>
    <w:rsid w:val="00D919C4"/>
    <w:rsid w:val="00D93D01"/>
    <w:rsid w:val="00DA3B7E"/>
    <w:rsid w:val="00DB0467"/>
    <w:rsid w:val="00DB1157"/>
    <w:rsid w:val="00DB5876"/>
    <w:rsid w:val="00DB6A42"/>
    <w:rsid w:val="00DE30F4"/>
    <w:rsid w:val="00DF4BEA"/>
    <w:rsid w:val="00E02D05"/>
    <w:rsid w:val="00E042B1"/>
    <w:rsid w:val="00E13586"/>
    <w:rsid w:val="00E223CB"/>
    <w:rsid w:val="00E2404A"/>
    <w:rsid w:val="00E26B4A"/>
    <w:rsid w:val="00E270EA"/>
    <w:rsid w:val="00E400AD"/>
    <w:rsid w:val="00E81943"/>
    <w:rsid w:val="00E81EFA"/>
    <w:rsid w:val="00E92CA2"/>
    <w:rsid w:val="00EA5875"/>
    <w:rsid w:val="00ED0167"/>
    <w:rsid w:val="00ED0BE1"/>
    <w:rsid w:val="00EE507A"/>
    <w:rsid w:val="00F07ECE"/>
    <w:rsid w:val="00F1074D"/>
    <w:rsid w:val="00F10832"/>
    <w:rsid w:val="00F24511"/>
    <w:rsid w:val="00F32E9B"/>
    <w:rsid w:val="00F515FF"/>
    <w:rsid w:val="00F52C3B"/>
    <w:rsid w:val="00F5792D"/>
    <w:rsid w:val="00F579DF"/>
    <w:rsid w:val="00F63D89"/>
    <w:rsid w:val="00F80CC2"/>
    <w:rsid w:val="00FA4E63"/>
    <w:rsid w:val="00FA6CDD"/>
    <w:rsid w:val="00FA79EF"/>
    <w:rsid w:val="00FB2E87"/>
    <w:rsid w:val="00FB7104"/>
    <w:rsid w:val="00FC51D1"/>
    <w:rsid w:val="00FD39D9"/>
    <w:rsid w:val="00FE18D6"/>
    <w:rsid w:val="00FE1C66"/>
    <w:rsid w:val="00FE2C61"/>
    <w:rsid w:val="00FF0627"/>
    <w:rsid w:val="00FF5EA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40B8A73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sv-SE" w:eastAsia="sv-SE" w:bidi="ar-SA"/>
      </w:rPr>
    </w:rPrDefault>
    <w:pPrDefault/>
  </w:docDefaults>
  <w:latentStyles w:defLockedState="0" w:defUIPriority="0" w:defSemiHidden="1" w:defUnhideWhenUsed="1" w:defQFormat="0" w:count="276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index 2" w:semiHidden="0" w:unhideWhenUsed="0"/>
    <w:lsdException w:name="index 3" w:semiHidden="0" w:unhideWhenUsed="0"/>
    <w:lsdException w:name="index 4" w:semiHidden="0" w:unhideWhenUsed="0"/>
    <w:lsdException w:name="index 5" w:semiHidden="0" w:unhideWhenUsed="0"/>
    <w:lsdException w:name="index 6" w:semiHidden="0" w:unhideWhenUsed="0"/>
    <w:lsdException w:name="toc 1" w:uiPriority="39"/>
    <w:lsdException w:name="toc 2" w:uiPriority="39"/>
    <w:lsdException w:name="caption" w:qFormat="1"/>
    <w:lsdException w:name="List Number 2" w:semiHidden="0" w:unhideWhenUsed="0"/>
    <w:lsdException w:name="List Number 5" w:semiHidden="0" w:unhideWhenUsed="0"/>
    <w:lsdException w:name="Title" w:semiHidden="0" w:unhideWhenUsed="0" w:qFormat="1"/>
    <w:lsdException w:name="Subtitle" w:semiHidden="0" w:unhideWhenUsed="0" w:qFormat="1"/>
    <w:lsdException w:name="Body Text Indent 3" w:semiHidden="0" w:unhideWhenUsed="0"/>
    <w:lsdException w:name="Block Text" w:semiHidden="0" w:unhideWhenUsed="0"/>
    <w:lsdException w:name="Hyperlink" w:semiHidden="0" w:unhideWhenUsed="0"/>
    <w:lsdException w:name="FollowedHyperlink" w:semiHidden="0" w:unhideWhenUsed="0"/>
    <w:lsdException w:name="Strong" w:semiHidden="0" w:unhideWhenUsed="0" w:qFormat="1"/>
    <w:lsdException w:name="Emphasis" w:semiHidden="0" w:unhideWhenUsed="0" w:qFormat="1"/>
    <w:lsdException w:name="Table Grid" w:semiHidden="0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sz w:val="24"/>
      <w:szCs w:val="24"/>
    </w:rPr>
  </w:style>
  <w:style w:type="paragraph" w:styleId="Rubrik1">
    <w:name w:val="heading 1"/>
    <w:basedOn w:val="Normal"/>
    <w:next w:val="Normal"/>
    <w:link w:val="Rubrik1Char"/>
    <w:qFormat/>
    <w:rsid w:val="003A6707"/>
    <w:pPr>
      <w:keepNext/>
      <w:keepLines/>
      <w:jc w:val="center"/>
      <w:outlineLvl w:val="0"/>
    </w:pPr>
    <w:rPr>
      <w:rFonts w:ascii="Times" w:eastAsiaTheme="majorEastAsia" w:hAnsi="Times" w:cstheme="majorBidi"/>
      <w:bCs/>
      <w:szCs w:val="32"/>
    </w:rPr>
  </w:style>
  <w:style w:type="paragraph" w:styleId="Rubrik2">
    <w:name w:val="heading 2"/>
    <w:basedOn w:val="Normal"/>
    <w:next w:val="Normal"/>
    <w:link w:val="Rubrik2Char"/>
    <w:unhideWhenUsed/>
    <w:qFormat/>
    <w:rsid w:val="003A6707"/>
    <w:pPr>
      <w:keepNext/>
      <w:keepLines/>
      <w:outlineLvl w:val="1"/>
    </w:pPr>
    <w:rPr>
      <w:rFonts w:ascii="Times" w:eastAsiaTheme="majorEastAsia" w:hAnsi="Times" w:cstheme="majorBidi"/>
      <w:b/>
      <w:bCs/>
      <w:szCs w:val="26"/>
    </w:rPr>
  </w:style>
  <w:style w:type="character" w:default="1" w:styleId="Standardstycketypsnitt">
    <w:name w:val="Default Paragraph Font"/>
    <w:uiPriority w:val="1"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paragraph" w:styleId="Liststycke">
    <w:name w:val="List Paragraph"/>
    <w:basedOn w:val="Normal"/>
    <w:uiPriority w:val="34"/>
    <w:qFormat/>
    <w:rsid w:val="00BC4BD5"/>
    <w:pPr>
      <w:ind w:left="720"/>
      <w:contextualSpacing/>
    </w:pPr>
  </w:style>
  <w:style w:type="paragraph" w:styleId="HTML-adress">
    <w:name w:val="HTML Address"/>
    <w:aliases w:val=" adress"/>
    <w:basedOn w:val="z-Brjanavformulret"/>
    <w:link w:val="HTML-adressChar"/>
    <w:rsid w:val="003A6707"/>
    <w:pPr>
      <w:pBdr>
        <w:bottom w:val="none" w:sz="0" w:space="0" w:color="auto"/>
      </w:pBdr>
      <w:jc w:val="left"/>
    </w:pPr>
    <w:rPr>
      <w:rFonts w:ascii="Times New Roman" w:hAnsi="Times New Roman"/>
      <w:vanish w:val="0"/>
      <w:sz w:val="24"/>
      <w:szCs w:val="20"/>
      <w:lang w:val="en-US"/>
    </w:rPr>
  </w:style>
  <w:style w:type="character" w:customStyle="1" w:styleId="HTML-adressChar">
    <w:name w:val="HTML-adress Char"/>
    <w:aliases w:val=" adress Char"/>
    <w:basedOn w:val="Standardstycketypsnitt"/>
    <w:link w:val="HTML-adress"/>
    <w:rsid w:val="003A6707"/>
    <w:rPr>
      <w:sz w:val="24"/>
      <w:lang w:val="en-US"/>
    </w:rPr>
  </w:style>
  <w:style w:type="paragraph" w:styleId="z-Brjanavformulret">
    <w:name w:val="HTML Top of Form"/>
    <w:basedOn w:val="Normal"/>
    <w:next w:val="Normal"/>
    <w:link w:val="z-BrjanavformulretChar"/>
    <w:hidden/>
    <w:rsid w:val="003A6707"/>
    <w:pPr>
      <w:pBdr>
        <w:bottom w:val="single" w:sz="6" w:space="1" w:color="auto"/>
      </w:pBdr>
      <w:jc w:val="center"/>
    </w:pPr>
    <w:rPr>
      <w:rFonts w:ascii="Arial" w:hAnsi="Arial"/>
      <w:vanish/>
      <w:sz w:val="16"/>
      <w:szCs w:val="16"/>
    </w:rPr>
  </w:style>
  <w:style w:type="character" w:customStyle="1" w:styleId="z-BrjanavformulretChar">
    <w:name w:val="z-Början av formuläret Char"/>
    <w:basedOn w:val="Standardstycketypsnitt"/>
    <w:link w:val="z-Brjanavformulret"/>
    <w:rsid w:val="003A6707"/>
    <w:rPr>
      <w:rFonts w:ascii="Arial" w:hAnsi="Arial"/>
      <w:vanish/>
      <w:sz w:val="16"/>
      <w:szCs w:val="16"/>
    </w:rPr>
  </w:style>
  <w:style w:type="character" w:customStyle="1" w:styleId="Rubrik1Char">
    <w:name w:val="Rubrik 1 Char"/>
    <w:basedOn w:val="Standardstycketypsnitt"/>
    <w:link w:val="Rubrik1"/>
    <w:rsid w:val="003A6707"/>
    <w:rPr>
      <w:rFonts w:ascii="Times" w:eastAsiaTheme="majorEastAsia" w:hAnsi="Times" w:cstheme="majorBidi"/>
      <w:bCs/>
      <w:sz w:val="24"/>
      <w:szCs w:val="32"/>
    </w:rPr>
  </w:style>
  <w:style w:type="character" w:customStyle="1" w:styleId="Rubrik2Char">
    <w:name w:val="Rubrik 2 Char"/>
    <w:basedOn w:val="Standardstycketypsnitt"/>
    <w:link w:val="Rubrik2"/>
    <w:rsid w:val="003A6707"/>
    <w:rPr>
      <w:rFonts w:ascii="Times" w:eastAsiaTheme="majorEastAsia" w:hAnsi="Times" w:cstheme="majorBidi"/>
      <w:b/>
      <w:bCs/>
      <w:sz w:val="24"/>
      <w:szCs w:val="26"/>
    </w:rPr>
  </w:style>
  <w:style w:type="paragraph" w:styleId="Brdtext">
    <w:name w:val="Body Text"/>
    <w:basedOn w:val="Normal"/>
    <w:link w:val="BrdtextChar"/>
    <w:rsid w:val="00793AE1"/>
  </w:style>
  <w:style w:type="character" w:customStyle="1" w:styleId="BrdtextChar">
    <w:name w:val="Brödtext Char"/>
    <w:basedOn w:val="Standardstycketypsnitt"/>
    <w:link w:val="Brdtext"/>
    <w:rsid w:val="00793AE1"/>
    <w:rPr>
      <w:sz w:val="24"/>
      <w:szCs w:val="24"/>
    </w:rPr>
  </w:style>
  <w:style w:type="paragraph" w:styleId="Brdtext2">
    <w:name w:val="Body Text 2"/>
    <w:basedOn w:val="Normal"/>
    <w:link w:val="Brdtext2Char"/>
    <w:rsid w:val="00793AE1"/>
    <w:rPr>
      <w:i/>
    </w:rPr>
  </w:style>
  <w:style w:type="character" w:customStyle="1" w:styleId="Brdtext2Char">
    <w:name w:val="Brödtext 2 Char"/>
    <w:basedOn w:val="Standardstycketypsnitt"/>
    <w:link w:val="Brdtext2"/>
    <w:rsid w:val="00793AE1"/>
    <w:rPr>
      <w:i/>
      <w:sz w:val="24"/>
      <w:szCs w:val="24"/>
    </w:rPr>
  </w:style>
  <w:style w:type="paragraph" w:styleId="Innehll1">
    <w:name w:val="toc 1"/>
    <w:basedOn w:val="Normal"/>
    <w:next w:val="Normal"/>
    <w:autoRedefine/>
    <w:uiPriority w:val="39"/>
    <w:rsid w:val="001D10B4"/>
  </w:style>
  <w:style w:type="paragraph" w:styleId="Innehll2">
    <w:name w:val="toc 2"/>
    <w:basedOn w:val="Normal"/>
    <w:next w:val="Normal"/>
    <w:autoRedefine/>
    <w:uiPriority w:val="39"/>
    <w:rsid w:val="001D10B4"/>
    <w:pPr>
      <w:ind w:left="240"/>
    </w:pPr>
  </w:style>
  <w:style w:type="paragraph" w:styleId="Innehll3">
    <w:name w:val="toc 3"/>
    <w:basedOn w:val="Normal"/>
    <w:next w:val="Normal"/>
    <w:autoRedefine/>
    <w:rsid w:val="001D10B4"/>
    <w:pPr>
      <w:ind w:left="480"/>
    </w:pPr>
  </w:style>
  <w:style w:type="paragraph" w:styleId="Innehll4">
    <w:name w:val="toc 4"/>
    <w:basedOn w:val="Normal"/>
    <w:next w:val="Normal"/>
    <w:autoRedefine/>
    <w:rsid w:val="001D10B4"/>
    <w:pPr>
      <w:ind w:left="720"/>
    </w:pPr>
  </w:style>
  <w:style w:type="paragraph" w:styleId="Innehll5">
    <w:name w:val="toc 5"/>
    <w:basedOn w:val="Normal"/>
    <w:next w:val="Normal"/>
    <w:autoRedefine/>
    <w:rsid w:val="001D10B4"/>
    <w:pPr>
      <w:ind w:left="960"/>
    </w:pPr>
  </w:style>
  <w:style w:type="paragraph" w:styleId="Innehll6">
    <w:name w:val="toc 6"/>
    <w:basedOn w:val="Normal"/>
    <w:next w:val="Normal"/>
    <w:autoRedefine/>
    <w:rsid w:val="001D10B4"/>
    <w:pPr>
      <w:ind w:left="1200"/>
    </w:pPr>
  </w:style>
  <w:style w:type="paragraph" w:styleId="Innehll7">
    <w:name w:val="toc 7"/>
    <w:basedOn w:val="Normal"/>
    <w:next w:val="Normal"/>
    <w:autoRedefine/>
    <w:rsid w:val="001D10B4"/>
    <w:pPr>
      <w:ind w:left="1440"/>
    </w:pPr>
  </w:style>
  <w:style w:type="paragraph" w:styleId="Innehll8">
    <w:name w:val="toc 8"/>
    <w:basedOn w:val="Normal"/>
    <w:next w:val="Normal"/>
    <w:autoRedefine/>
    <w:rsid w:val="001D10B4"/>
    <w:pPr>
      <w:ind w:left="1680"/>
    </w:pPr>
  </w:style>
  <w:style w:type="paragraph" w:styleId="Innehll9">
    <w:name w:val="toc 9"/>
    <w:basedOn w:val="Normal"/>
    <w:next w:val="Normal"/>
    <w:autoRedefine/>
    <w:rsid w:val="001D10B4"/>
    <w:pPr>
      <w:ind w:left="1920"/>
    </w:pPr>
  </w:style>
  <w:style w:type="paragraph" w:styleId="Sidhuvud">
    <w:name w:val="header"/>
    <w:basedOn w:val="Normal"/>
    <w:link w:val="SidhuvudChar"/>
    <w:rsid w:val="00BA1667"/>
    <w:pPr>
      <w:tabs>
        <w:tab w:val="center" w:pos="4703"/>
        <w:tab w:val="right" w:pos="9406"/>
      </w:tabs>
    </w:pPr>
  </w:style>
  <w:style w:type="character" w:customStyle="1" w:styleId="SidhuvudChar">
    <w:name w:val="Sidhuvud Char"/>
    <w:basedOn w:val="Standardstycketypsnitt"/>
    <w:link w:val="Sidhuvud"/>
    <w:rsid w:val="00BA1667"/>
    <w:rPr>
      <w:sz w:val="24"/>
      <w:szCs w:val="24"/>
    </w:rPr>
  </w:style>
  <w:style w:type="paragraph" w:styleId="Sidfot">
    <w:name w:val="footer"/>
    <w:basedOn w:val="Normal"/>
    <w:link w:val="SidfotChar"/>
    <w:rsid w:val="00BA1667"/>
    <w:pPr>
      <w:tabs>
        <w:tab w:val="center" w:pos="4703"/>
        <w:tab w:val="right" w:pos="9406"/>
      </w:tabs>
    </w:pPr>
  </w:style>
  <w:style w:type="character" w:customStyle="1" w:styleId="SidfotChar">
    <w:name w:val="Sidfot Char"/>
    <w:basedOn w:val="Standardstycketypsnitt"/>
    <w:link w:val="Sidfot"/>
    <w:rsid w:val="00BA1667"/>
    <w:rPr>
      <w:sz w:val="24"/>
      <w:szCs w:val="24"/>
    </w:rPr>
  </w:style>
  <w:style w:type="character" w:styleId="Sidnummer">
    <w:name w:val="page number"/>
    <w:basedOn w:val="Standardstycketypsnitt"/>
    <w:rsid w:val="00BA1667"/>
  </w:style>
  <w:style w:type="character" w:styleId="Hyperlnk">
    <w:name w:val="Hyperlink"/>
    <w:rsid w:val="00B76868"/>
    <w:rPr>
      <w:color w:val="0000FF"/>
      <w:u w:val="single"/>
    </w:rPr>
  </w:style>
  <w:style w:type="paragraph" w:styleId="Punktlista2">
    <w:name w:val="List Bullet 2"/>
    <w:basedOn w:val="Normal"/>
    <w:autoRedefine/>
    <w:rsid w:val="001A0378"/>
    <w:pPr>
      <w:numPr>
        <w:numId w:val="13"/>
      </w:numPr>
    </w:pPr>
    <w:rPr>
      <w:rFonts w:ascii="Times" w:hAnsi="Times"/>
      <w:szCs w:val="20"/>
      <w:lang w:val="en-US"/>
    </w:rPr>
  </w:style>
  <w:style w:type="character" w:styleId="AnvndHyperlnk">
    <w:name w:val="FollowedHyperlink"/>
    <w:basedOn w:val="Standardstycketypsnitt"/>
    <w:rsid w:val="006127FE"/>
    <w:rPr>
      <w:color w:val="954F72" w:themeColor="followedHyperlink"/>
      <w:u w:val="single"/>
    </w:rPr>
  </w:style>
  <w:style w:type="character" w:customStyle="1" w:styleId="slug-vol">
    <w:name w:val="slug-vol"/>
    <w:basedOn w:val="Standardstycketypsnitt"/>
    <w:rsid w:val="008E3054"/>
    <w:rPr>
      <w:b/>
      <w:bCs/>
    </w:rPr>
  </w:style>
  <w:style w:type="character" w:customStyle="1" w:styleId="cit-sep1">
    <w:name w:val="cit-sep1"/>
    <w:basedOn w:val="Standardstycketypsnitt"/>
    <w:rsid w:val="008E3054"/>
    <w:rPr>
      <w:b w:val="0"/>
      <w:bCs w:val="0"/>
    </w:rPr>
  </w:style>
  <w:style w:type="character" w:customStyle="1" w:styleId="slug-pub-date3">
    <w:name w:val="slug-pub-date3"/>
    <w:basedOn w:val="Standardstycketypsnitt"/>
    <w:rsid w:val="008E3054"/>
    <w:rPr>
      <w:b w:val="0"/>
      <w:bCs w:val="0"/>
    </w:rPr>
  </w:style>
  <w:style w:type="character" w:customStyle="1" w:styleId="slug-pages3">
    <w:name w:val="slug-pages3"/>
    <w:basedOn w:val="Standardstycketypsnitt"/>
    <w:rsid w:val="008E3054"/>
    <w:rPr>
      <w:b w:val="0"/>
      <w:bCs w:val="0"/>
    </w:rPr>
  </w:style>
  <w:style w:type="character" w:customStyle="1" w:styleId="slug-doi2">
    <w:name w:val="slug-doi2"/>
    <w:basedOn w:val="Standardstycketypsnitt"/>
    <w:rsid w:val="008E3054"/>
  </w:style>
  <w:style w:type="paragraph" w:customStyle="1" w:styleId="EndNoteBibliographyTitle">
    <w:name w:val="EndNote Bibliography Title"/>
    <w:basedOn w:val="Normal"/>
    <w:rsid w:val="00951B5E"/>
    <w:pPr>
      <w:jc w:val="center"/>
    </w:pPr>
  </w:style>
  <w:style w:type="paragraph" w:customStyle="1" w:styleId="EndNoteBibliography">
    <w:name w:val="EndNote Bibliography"/>
    <w:basedOn w:val="Normal"/>
    <w:rsid w:val="00951B5E"/>
  </w:style>
  <w:style w:type="character" w:customStyle="1" w:styleId="apple-converted-space">
    <w:name w:val="apple-converted-space"/>
    <w:basedOn w:val="Standardstycketypsnitt"/>
    <w:rsid w:val="006B30C1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sv-SE" w:eastAsia="sv-SE" w:bidi="ar-SA"/>
      </w:rPr>
    </w:rPrDefault>
    <w:pPrDefault/>
  </w:docDefaults>
  <w:latentStyles w:defLockedState="0" w:defUIPriority="0" w:defSemiHidden="1" w:defUnhideWhenUsed="1" w:defQFormat="0" w:count="276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index 2" w:semiHidden="0" w:unhideWhenUsed="0"/>
    <w:lsdException w:name="index 3" w:semiHidden="0" w:unhideWhenUsed="0"/>
    <w:lsdException w:name="index 4" w:semiHidden="0" w:unhideWhenUsed="0"/>
    <w:lsdException w:name="index 5" w:semiHidden="0" w:unhideWhenUsed="0"/>
    <w:lsdException w:name="index 6" w:semiHidden="0" w:unhideWhenUsed="0"/>
    <w:lsdException w:name="toc 1" w:uiPriority="39"/>
    <w:lsdException w:name="toc 2" w:uiPriority="39"/>
    <w:lsdException w:name="caption" w:qFormat="1"/>
    <w:lsdException w:name="List Number 2" w:semiHidden="0" w:unhideWhenUsed="0"/>
    <w:lsdException w:name="List Number 5" w:semiHidden="0" w:unhideWhenUsed="0"/>
    <w:lsdException w:name="Title" w:semiHidden="0" w:unhideWhenUsed="0" w:qFormat="1"/>
    <w:lsdException w:name="Subtitle" w:semiHidden="0" w:unhideWhenUsed="0" w:qFormat="1"/>
    <w:lsdException w:name="Body Text Indent 3" w:semiHidden="0" w:unhideWhenUsed="0"/>
    <w:lsdException w:name="Block Text" w:semiHidden="0" w:unhideWhenUsed="0"/>
    <w:lsdException w:name="Hyperlink" w:semiHidden="0" w:unhideWhenUsed="0"/>
    <w:lsdException w:name="FollowedHyperlink" w:semiHidden="0" w:unhideWhenUsed="0"/>
    <w:lsdException w:name="Strong" w:semiHidden="0" w:unhideWhenUsed="0" w:qFormat="1"/>
    <w:lsdException w:name="Emphasis" w:semiHidden="0" w:unhideWhenUsed="0" w:qFormat="1"/>
    <w:lsdException w:name="Table Grid" w:semiHidden="0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sz w:val="24"/>
      <w:szCs w:val="24"/>
    </w:rPr>
  </w:style>
  <w:style w:type="paragraph" w:styleId="Rubrik1">
    <w:name w:val="heading 1"/>
    <w:basedOn w:val="Normal"/>
    <w:next w:val="Normal"/>
    <w:link w:val="Rubrik1Char"/>
    <w:qFormat/>
    <w:rsid w:val="003A6707"/>
    <w:pPr>
      <w:keepNext/>
      <w:keepLines/>
      <w:jc w:val="center"/>
      <w:outlineLvl w:val="0"/>
    </w:pPr>
    <w:rPr>
      <w:rFonts w:ascii="Times" w:eastAsiaTheme="majorEastAsia" w:hAnsi="Times" w:cstheme="majorBidi"/>
      <w:bCs/>
      <w:szCs w:val="32"/>
    </w:rPr>
  </w:style>
  <w:style w:type="paragraph" w:styleId="Rubrik2">
    <w:name w:val="heading 2"/>
    <w:basedOn w:val="Normal"/>
    <w:next w:val="Normal"/>
    <w:link w:val="Rubrik2Char"/>
    <w:unhideWhenUsed/>
    <w:qFormat/>
    <w:rsid w:val="003A6707"/>
    <w:pPr>
      <w:keepNext/>
      <w:keepLines/>
      <w:outlineLvl w:val="1"/>
    </w:pPr>
    <w:rPr>
      <w:rFonts w:ascii="Times" w:eastAsiaTheme="majorEastAsia" w:hAnsi="Times" w:cstheme="majorBidi"/>
      <w:b/>
      <w:bCs/>
      <w:szCs w:val="26"/>
    </w:rPr>
  </w:style>
  <w:style w:type="character" w:default="1" w:styleId="Standardstycketypsnitt">
    <w:name w:val="Default Paragraph Font"/>
    <w:uiPriority w:val="1"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paragraph" w:styleId="Liststycke">
    <w:name w:val="List Paragraph"/>
    <w:basedOn w:val="Normal"/>
    <w:uiPriority w:val="34"/>
    <w:qFormat/>
    <w:rsid w:val="00BC4BD5"/>
    <w:pPr>
      <w:ind w:left="720"/>
      <w:contextualSpacing/>
    </w:pPr>
  </w:style>
  <w:style w:type="paragraph" w:styleId="HTML-adress">
    <w:name w:val="HTML Address"/>
    <w:aliases w:val=" adress"/>
    <w:basedOn w:val="z-Brjanavformulret"/>
    <w:link w:val="HTML-adressChar"/>
    <w:rsid w:val="003A6707"/>
    <w:pPr>
      <w:pBdr>
        <w:bottom w:val="none" w:sz="0" w:space="0" w:color="auto"/>
      </w:pBdr>
      <w:jc w:val="left"/>
    </w:pPr>
    <w:rPr>
      <w:rFonts w:ascii="Times New Roman" w:hAnsi="Times New Roman"/>
      <w:vanish w:val="0"/>
      <w:sz w:val="24"/>
      <w:szCs w:val="20"/>
      <w:lang w:val="en-US"/>
    </w:rPr>
  </w:style>
  <w:style w:type="character" w:customStyle="1" w:styleId="HTML-adressChar">
    <w:name w:val="HTML-adress Char"/>
    <w:aliases w:val=" adress Char"/>
    <w:basedOn w:val="Standardstycketypsnitt"/>
    <w:link w:val="HTML-adress"/>
    <w:rsid w:val="003A6707"/>
    <w:rPr>
      <w:sz w:val="24"/>
      <w:lang w:val="en-US"/>
    </w:rPr>
  </w:style>
  <w:style w:type="paragraph" w:styleId="z-Brjanavformulret">
    <w:name w:val="HTML Top of Form"/>
    <w:basedOn w:val="Normal"/>
    <w:next w:val="Normal"/>
    <w:link w:val="z-BrjanavformulretChar"/>
    <w:hidden/>
    <w:rsid w:val="003A6707"/>
    <w:pPr>
      <w:pBdr>
        <w:bottom w:val="single" w:sz="6" w:space="1" w:color="auto"/>
      </w:pBdr>
      <w:jc w:val="center"/>
    </w:pPr>
    <w:rPr>
      <w:rFonts w:ascii="Arial" w:hAnsi="Arial"/>
      <w:vanish/>
      <w:sz w:val="16"/>
      <w:szCs w:val="16"/>
    </w:rPr>
  </w:style>
  <w:style w:type="character" w:customStyle="1" w:styleId="z-BrjanavformulretChar">
    <w:name w:val="z-Början av formuläret Char"/>
    <w:basedOn w:val="Standardstycketypsnitt"/>
    <w:link w:val="z-Brjanavformulret"/>
    <w:rsid w:val="003A6707"/>
    <w:rPr>
      <w:rFonts w:ascii="Arial" w:hAnsi="Arial"/>
      <w:vanish/>
      <w:sz w:val="16"/>
      <w:szCs w:val="16"/>
    </w:rPr>
  </w:style>
  <w:style w:type="character" w:customStyle="1" w:styleId="Rubrik1Char">
    <w:name w:val="Rubrik 1 Char"/>
    <w:basedOn w:val="Standardstycketypsnitt"/>
    <w:link w:val="Rubrik1"/>
    <w:rsid w:val="003A6707"/>
    <w:rPr>
      <w:rFonts w:ascii="Times" w:eastAsiaTheme="majorEastAsia" w:hAnsi="Times" w:cstheme="majorBidi"/>
      <w:bCs/>
      <w:sz w:val="24"/>
      <w:szCs w:val="32"/>
    </w:rPr>
  </w:style>
  <w:style w:type="character" w:customStyle="1" w:styleId="Rubrik2Char">
    <w:name w:val="Rubrik 2 Char"/>
    <w:basedOn w:val="Standardstycketypsnitt"/>
    <w:link w:val="Rubrik2"/>
    <w:rsid w:val="003A6707"/>
    <w:rPr>
      <w:rFonts w:ascii="Times" w:eastAsiaTheme="majorEastAsia" w:hAnsi="Times" w:cstheme="majorBidi"/>
      <w:b/>
      <w:bCs/>
      <w:sz w:val="24"/>
      <w:szCs w:val="26"/>
    </w:rPr>
  </w:style>
  <w:style w:type="paragraph" w:styleId="Brdtext">
    <w:name w:val="Body Text"/>
    <w:basedOn w:val="Normal"/>
    <w:link w:val="BrdtextChar"/>
    <w:rsid w:val="00793AE1"/>
  </w:style>
  <w:style w:type="character" w:customStyle="1" w:styleId="BrdtextChar">
    <w:name w:val="Brödtext Char"/>
    <w:basedOn w:val="Standardstycketypsnitt"/>
    <w:link w:val="Brdtext"/>
    <w:rsid w:val="00793AE1"/>
    <w:rPr>
      <w:sz w:val="24"/>
      <w:szCs w:val="24"/>
    </w:rPr>
  </w:style>
  <w:style w:type="paragraph" w:styleId="Brdtext2">
    <w:name w:val="Body Text 2"/>
    <w:basedOn w:val="Normal"/>
    <w:link w:val="Brdtext2Char"/>
    <w:rsid w:val="00793AE1"/>
    <w:rPr>
      <w:i/>
    </w:rPr>
  </w:style>
  <w:style w:type="character" w:customStyle="1" w:styleId="Brdtext2Char">
    <w:name w:val="Brödtext 2 Char"/>
    <w:basedOn w:val="Standardstycketypsnitt"/>
    <w:link w:val="Brdtext2"/>
    <w:rsid w:val="00793AE1"/>
    <w:rPr>
      <w:i/>
      <w:sz w:val="24"/>
      <w:szCs w:val="24"/>
    </w:rPr>
  </w:style>
  <w:style w:type="paragraph" w:styleId="Innehll1">
    <w:name w:val="toc 1"/>
    <w:basedOn w:val="Normal"/>
    <w:next w:val="Normal"/>
    <w:autoRedefine/>
    <w:uiPriority w:val="39"/>
    <w:rsid w:val="001D10B4"/>
  </w:style>
  <w:style w:type="paragraph" w:styleId="Innehll2">
    <w:name w:val="toc 2"/>
    <w:basedOn w:val="Normal"/>
    <w:next w:val="Normal"/>
    <w:autoRedefine/>
    <w:uiPriority w:val="39"/>
    <w:rsid w:val="001D10B4"/>
    <w:pPr>
      <w:ind w:left="240"/>
    </w:pPr>
  </w:style>
  <w:style w:type="paragraph" w:styleId="Innehll3">
    <w:name w:val="toc 3"/>
    <w:basedOn w:val="Normal"/>
    <w:next w:val="Normal"/>
    <w:autoRedefine/>
    <w:rsid w:val="001D10B4"/>
    <w:pPr>
      <w:ind w:left="480"/>
    </w:pPr>
  </w:style>
  <w:style w:type="paragraph" w:styleId="Innehll4">
    <w:name w:val="toc 4"/>
    <w:basedOn w:val="Normal"/>
    <w:next w:val="Normal"/>
    <w:autoRedefine/>
    <w:rsid w:val="001D10B4"/>
    <w:pPr>
      <w:ind w:left="720"/>
    </w:pPr>
  </w:style>
  <w:style w:type="paragraph" w:styleId="Innehll5">
    <w:name w:val="toc 5"/>
    <w:basedOn w:val="Normal"/>
    <w:next w:val="Normal"/>
    <w:autoRedefine/>
    <w:rsid w:val="001D10B4"/>
    <w:pPr>
      <w:ind w:left="960"/>
    </w:pPr>
  </w:style>
  <w:style w:type="paragraph" w:styleId="Innehll6">
    <w:name w:val="toc 6"/>
    <w:basedOn w:val="Normal"/>
    <w:next w:val="Normal"/>
    <w:autoRedefine/>
    <w:rsid w:val="001D10B4"/>
    <w:pPr>
      <w:ind w:left="1200"/>
    </w:pPr>
  </w:style>
  <w:style w:type="paragraph" w:styleId="Innehll7">
    <w:name w:val="toc 7"/>
    <w:basedOn w:val="Normal"/>
    <w:next w:val="Normal"/>
    <w:autoRedefine/>
    <w:rsid w:val="001D10B4"/>
    <w:pPr>
      <w:ind w:left="1440"/>
    </w:pPr>
  </w:style>
  <w:style w:type="paragraph" w:styleId="Innehll8">
    <w:name w:val="toc 8"/>
    <w:basedOn w:val="Normal"/>
    <w:next w:val="Normal"/>
    <w:autoRedefine/>
    <w:rsid w:val="001D10B4"/>
    <w:pPr>
      <w:ind w:left="1680"/>
    </w:pPr>
  </w:style>
  <w:style w:type="paragraph" w:styleId="Innehll9">
    <w:name w:val="toc 9"/>
    <w:basedOn w:val="Normal"/>
    <w:next w:val="Normal"/>
    <w:autoRedefine/>
    <w:rsid w:val="001D10B4"/>
    <w:pPr>
      <w:ind w:left="1920"/>
    </w:pPr>
  </w:style>
  <w:style w:type="paragraph" w:styleId="Sidhuvud">
    <w:name w:val="header"/>
    <w:basedOn w:val="Normal"/>
    <w:link w:val="SidhuvudChar"/>
    <w:rsid w:val="00BA1667"/>
    <w:pPr>
      <w:tabs>
        <w:tab w:val="center" w:pos="4703"/>
        <w:tab w:val="right" w:pos="9406"/>
      </w:tabs>
    </w:pPr>
  </w:style>
  <w:style w:type="character" w:customStyle="1" w:styleId="SidhuvudChar">
    <w:name w:val="Sidhuvud Char"/>
    <w:basedOn w:val="Standardstycketypsnitt"/>
    <w:link w:val="Sidhuvud"/>
    <w:rsid w:val="00BA1667"/>
    <w:rPr>
      <w:sz w:val="24"/>
      <w:szCs w:val="24"/>
    </w:rPr>
  </w:style>
  <w:style w:type="paragraph" w:styleId="Sidfot">
    <w:name w:val="footer"/>
    <w:basedOn w:val="Normal"/>
    <w:link w:val="SidfotChar"/>
    <w:rsid w:val="00BA1667"/>
    <w:pPr>
      <w:tabs>
        <w:tab w:val="center" w:pos="4703"/>
        <w:tab w:val="right" w:pos="9406"/>
      </w:tabs>
    </w:pPr>
  </w:style>
  <w:style w:type="character" w:customStyle="1" w:styleId="SidfotChar">
    <w:name w:val="Sidfot Char"/>
    <w:basedOn w:val="Standardstycketypsnitt"/>
    <w:link w:val="Sidfot"/>
    <w:rsid w:val="00BA1667"/>
    <w:rPr>
      <w:sz w:val="24"/>
      <w:szCs w:val="24"/>
    </w:rPr>
  </w:style>
  <w:style w:type="character" w:styleId="Sidnummer">
    <w:name w:val="page number"/>
    <w:basedOn w:val="Standardstycketypsnitt"/>
    <w:rsid w:val="00BA1667"/>
  </w:style>
  <w:style w:type="character" w:styleId="Hyperlnk">
    <w:name w:val="Hyperlink"/>
    <w:rsid w:val="00B76868"/>
    <w:rPr>
      <w:color w:val="0000FF"/>
      <w:u w:val="single"/>
    </w:rPr>
  </w:style>
  <w:style w:type="paragraph" w:styleId="Punktlista2">
    <w:name w:val="List Bullet 2"/>
    <w:basedOn w:val="Normal"/>
    <w:autoRedefine/>
    <w:rsid w:val="001A0378"/>
    <w:pPr>
      <w:numPr>
        <w:numId w:val="13"/>
      </w:numPr>
    </w:pPr>
    <w:rPr>
      <w:rFonts w:ascii="Times" w:hAnsi="Times"/>
      <w:szCs w:val="20"/>
      <w:lang w:val="en-US"/>
    </w:rPr>
  </w:style>
  <w:style w:type="character" w:styleId="AnvndHyperlnk">
    <w:name w:val="FollowedHyperlink"/>
    <w:basedOn w:val="Standardstycketypsnitt"/>
    <w:rsid w:val="006127FE"/>
    <w:rPr>
      <w:color w:val="954F72" w:themeColor="followedHyperlink"/>
      <w:u w:val="single"/>
    </w:rPr>
  </w:style>
  <w:style w:type="character" w:customStyle="1" w:styleId="slug-vol">
    <w:name w:val="slug-vol"/>
    <w:basedOn w:val="Standardstycketypsnitt"/>
    <w:rsid w:val="008E3054"/>
    <w:rPr>
      <w:b/>
      <w:bCs/>
    </w:rPr>
  </w:style>
  <w:style w:type="character" w:customStyle="1" w:styleId="cit-sep1">
    <w:name w:val="cit-sep1"/>
    <w:basedOn w:val="Standardstycketypsnitt"/>
    <w:rsid w:val="008E3054"/>
    <w:rPr>
      <w:b w:val="0"/>
      <w:bCs w:val="0"/>
    </w:rPr>
  </w:style>
  <w:style w:type="character" w:customStyle="1" w:styleId="slug-pub-date3">
    <w:name w:val="slug-pub-date3"/>
    <w:basedOn w:val="Standardstycketypsnitt"/>
    <w:rsid w:val="008E3054"/>
    <w:rPr>
      <w:b w:val="0"/>
      <w:bCs w:val="0"/>
    </w:rPr>
  </w:style>
  <w:style w:type="character" w:customStyle="1" w:styleId="slug-pages3">
    <w:name w:val="slug-pages3"/>
    <w:basedOn w:val="Standardstycketypsnitt"/>
    <w:rsid w:val="008E3054"/>
    <w:rPr>
      <w:b w:val="0"/>
      <w:bCs w:val="0"/>
    </w:rPr>
  </w:style>
  <w:style w:type="character" w:customStyle="1" w:styleId="slug-doi2">
    <w:name w:val="slug-doi2"/>
    <w:basedOn w:val="Standardstycketypsnitt"/>
    <w:rsid w:val="008E3054"/>
  </w:style>
  <w:style w:type="paragraph" w:customStyle="1" w:styleId="EndNoteBibliographyTitle">
    <w:name w:val="EndNote Bibliography Title"/>
    <w:basedOn w:val="Normal"/>
    <w:rsid w:val="00951B5E"/>
    <w:pPr>
      <w:jc w:val="center"/>
    </w:pPr>
  </w:style>
  <w:style w:type="paragraph" w:customStyle="1" w:styleId="EndNoteBibliography">
    <w:name w:val="EndNote Bibliography"/>
    <w:basedOn w:val="Normal"/>
    <w:rsid w:val="00951B5E"/>
  </w:style>
  <w:style w:type="character" w:customStyle="1" w:styleId="apple-converted-space">
    <w:name w:val="apple-converted-space"/>
    <w:basedOn w:val="Standardstycketypsnitt"/>
    <w:rsid w:val="006B30C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9246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097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857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611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991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101" Type="http://schemas.openxmlformats.org/officeDocument/2006/relationships/hyperlink" Target="http://www.ncbi.nlm.nih.gov/pubmed/?term=18249258" TargetMode="External"/><Relationship Id="rId102" Type="http://schemas.openxmlformats.org/officeDocument/2006/relationships/hyperlink" Target="http://www.ncbi.nlm.nih.gov/pubmed/?term=24847142" TargetMode="External"/><Relationship Id="rId103" Type="http://schemas.openxmlformats.org/officeDocument/2006/relationships/hyperlink" Target="http://www.ncbi.nlm.nih.gov/pubmed/?term=24847142" TargetMode="External"/><Relationship Id="rId104" Type="http://schemas.openxmlformats.org/officeDocument/2006/relationships/hyperlink" Target="http://www.ncbi.nlm.nih.gov/pubmed/?term=25337759" TargetMode="External"/><Relationship Id="rId105" Type="http://schemas.openxmlformats.org/officeDocument/2006/relationships/hyperlink" Target="https://www.researchgate.net/publication/5603660_The_Painful_Eye" TargetMode="External"/><Relationship Id="rId106" Type="http://schemas.openxmlformats.org/officeDocument/2006/relationships/hyperlink" Target="http://emergencymedicinecases.com/episode-9-nontraumatic-eye-emergencies/" TargetMode="External"/><Relationship Id="rId107" Type="http://schemas.openxmlformats.org/officeDocument/2006/relationships/hyperlink" Target="http://emergencymedicinecases.com/episode-9-nontraumatic-eye-emergencies/" TargetMode="Externa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://swesem.org/category/Utbildning/SWESEMs-utbildningsmaterial" TargetMode="External"/><Relationship Id="rId9" Type="http://schemas.openxmlformats.org/officeDocument/2006/relationships/hyperlink" Target="http://www.swesem.org/swesems_utbildningsmaterial.asp" TargetMode="External"/><Relationship Id="rId108" Type="http://schemas.openxmlformats.org/officeDocument/2006/relationships/hyperlink" Target="http://emergencymedicinecases.com/episode-9-nontraumatic-eye-emergencies/" TargetMode="External"/><Relationship Id="rId109" Type="http://schemas.openxmlformats.org/officeDocument/2006/relationships/footer" Target="footer1.xml"/><Relationship Id="rId10" Type="http://schemas.openxmlformats.org/officeDocument/2006/relationships/hyperlink" Target="http://www.lakartidningen.se/Klinik-och-vetenskap/Medicinens-ABC/2015/02/Yrsel-pa-akuten/" TargetMode="External"/><Relationship Id="rId11" Type="http://schemas.openxmlformats.org/officeDocument/2006/relationships/hyperlink" Target="https://en.wikipedia.org/wiki/Aphasia" TargetMode="External"/><Relationship Id="rId12" Type="http://schemas.openxmlformats.org/officeDocument/2006/relationships/hyperlink" Target="https://en.wikipedia.org/wiki/Aphasia" TargetMode="External"/><Relationship Id="rId13" Type="http://schemas.openxmlformats.org/officeDocument/2006/relationships/hyperlink" Target="https://en.wikipedia.org/wiki/Aphasia" TargetMode="External"/><Relationship Id="rId14" Type="http://schemas.openxmlformats.org/officeDocument/2006/relationships/hyperlink" Target="https://en.wikipedia.org/wiki/Dysarthria" TargetMode="External"/><Relationship Id="rId15" Type="http://schemas.openxmlformats.org/officeDocument/2006/relationships/hyperlink" Target="https://en.wikipedia.org/wiki/Dysarthria" TargetMode="External"/><Relationship Id="rId16" Type="http://schemas.openxmlformats.org/officeDocument/2006/relationships/hyperlink" Target="https://sv.wikipedia.org/wiki/Neglect" TargetMode="External"/><Relationship Id="rId17" Type="http://schemas.openxmlformats.org/officeDocument/2006/relationships/hyperlink" Target="https://sv.wikipedia.org/wiki/Neglect" TargetMode="External"/><Relationship Id="rId18" Type="http://schemas.openxmlformats.org/officeDocument/2006/relationships/hyperlink" Target="https://en.wikipedia.org/wiki/Anopsia" TargetMode="External"/><Relationship Id="rId19" Type="http://schemas.openxmlformats.org/officeDocument/2006/relationships/hyperlink" Target="https://en.wikipedia.org/wiki/Homonymous_hemianopsia" TargetMode="External"/><Relationship Id="rId30" Type="http://schemas.openxmlformats.org/officeDocument/2006/relationships/hyperlink" Target="http://www.lakartidningen.se/Functions/OldArticleView.aspx?articleId=18900" TargetMode="External"/><Relationship Id="rId31" Type="http://schemas.openxmlformats.org/officeDocument/2006/relationships/hyperlink" Target="https://en.wikipedia.org/wiki/Nystagmus" TargetMode="External"/><Relationship Id="rId32" Type="http://schemas.openxmlformats.org/officeDocument/2006/relationships/hyperlink" Target="http://www.lakartidningen.se/Klinik-och-vetenskap/Medicinens-ABC/2015/02/Yrsel-pa-akuten/" TargetMode="External"/><Relationship Id="rId33" Type="http://schemas.openxmlformats.org/officeDocument/2006/relationships/hyperlink" Target="http://www.lakartidningen.se/Klinik-och-vetenskap/Medicinens-ABC/2015/02/Yrsel-pa-akuten/" TargetMode="External"/><Relationship Id="rId34" Type="http://schemas.openxmlformats.org/officeDocument/2006/relationships/hyperlink" Target="https://en.wikipedia.org/wiki/Horner%27s_syndrome" TargetMode="External"/><Relationship Id="rId35" Type="http://schemas.openxmlformats.org/officeDocument/2006/relationships/hyperlink" Target="https://en.wikipedia.org/wiki/Horner%27s_syndrome" TargetMode="External"/><Relationship Id="rId36" Type="http://schemas.openxmlformats.org/officeDocument/2006/relationships/hyperlink" Target="https://en.wikipedia.org/wiki/Horner%27s_syndrome" TargetMode="External"/><Relationship Id="rId37" Type="http://schemas.openxmlformats.org/officeDocument/2006/relationships/hyperlink" Target="https://en.wikipedia.org/wiki/Facial_nerve" TargetMode="External"/><Relationship Id="rId38" Type="http://schemas.openxmlformats.org/officeDocument/2006/relationships/hyperlink" Target="http://www.lakartidningen.se/Klinik-och-vetenskap/Klinisk-oversikt/2015/01/Bells-pares-ger-resttillstand-hos-30-procent-av-vuxna-patienter/" TargetMode="External"/><Relationship Id="rId39" Type="http://schemas.openxmlformats.org/officeDocument/2006/relationships/hyperlink" Target="http://www.lakartidningen.se/Klinik-och-vetenskap/Klinisk-oversikt/2015/01/Bells-pares-ger-resttillstand-hos-30-procent-av-vuxna-patienter/" TargetMode="External"/><Relationship Id="rId50" Type="http://schemas.openxmlformats.org/officeDocument/2006/relationships/hyperlink" Target="http://www.ncbi.nlm.nih.gov/pubmed/22162937" TargetMode="External"/><Relationship Id="rId51" Type="http://schemas.openxmlformats.org/officeDocument/2006/relationships/hyperlink" Target="http://www.lakartidningen.se/Klinik-och-vetenskap/Medicinens-ABC/2015/02/Yrsel-pa-akuten/" TargetMode="External"/><Relationship Id="rId52" Type="http://schemas.openxmlformats.org/officeDocument/2006/relationships/hyperlink" Target="http://www.lakartidningen.se/Klinik-och-vetenskap/Medicinens-ABC/2015/02/Yrsel-pa-akuten/" TargetMode="External"/><Relationship Id="rId53" Type="http://schemas.openxmlformats.org/officeDocument/2006/relationships/hyperlink" Target="http://www.lakartidningen.se/Klinik-och-vetenskap/Medicinens-ABC/2015/02/Yrsel-pa-akuten/" TargetMode="External"/><Relationship Id="rId54" Type="http://schemas.openxmlformats.org/officeDocument/2006/relationships/hyperlink" Target="http://www.lakartidningen.se/Klinik-och-vetenskap/Medicinens-ABC/2015/02/Yrsel-pa-akuten/" TargetMode="External"/><Relationship Id="rId55" Type="http://schemas.openxmlformats.org/officeDocument/2006/relationships/hyperlink" Target="https://en.wikipedia.org/wiki/Lateral_corticospinal_tract" TargetMode="External"/><Relationship Id="rId56" Type="http://schemas.openxmlformats.org/officeDocument/2006/relationships/hyperlink" Target="https://en.wikipedia.org/wiki/Lateral_corticospinal_tract" TargetMode="External"/><Relationship Id="rId57" Type="http://schemas.openxmlformats.org/officeDocument/2006/relationships/hyperlink" Target="https://en.wikipedia.org/wiki/Posterior_column" TargetMode="External"/><Relationship Id="rId58" Type="http://schemas.openxmlformats.org/officeDocument/2006/relationships/hyperlink" Target="https://en.wikipedia.org/wiki/Posterior_column" TargetMode="External"/><Relationship Id="rId59" Type="http://schemas.openxmlformats.org/officeDocument/2006/relationships/hyperlink" Target="https://en.wikipedia.org/wiki/Spinothalamic_tract" TargetMode="External"/><Relationship Id="rId70" Type="http://schemas.openxmlformats.org/officeDocument/2006/relationships/hyperlink" Target="http://www.ncbi.nlm.nih.gov/pubmed/?term=23417181" TargetMode="External"/><Relationship Id="rId71" Type="http://schemas.openxmlformats.org/officeDocument/2006/relationships/hyperlink" Target="http://www.ncbi.nlm.nih.gov/pubmed/?term=23417182" TargetMode="External"/><Relationship Id="rId72" Type="http://schemas.openxmlformats.org/officeDocument/2006/relationships/hyperlink" Target="https://en.wikipedia.org/wiki/Upper_motor_neuron_syndrome" TargetMode="External"/><Relationship Id="rId73" Type="http://schemas.openxmlformats.org/officeDocument/2006/relationships/hyperlink" Target="https://en.wikipedia.org/wiki/Upper_motor_neuron_syndrome" TargetMode="External"/><Relationship Id="rId74" Type="http://schemas.openxmlformats.org/officeDocument/2006/relationships/hyperlink" Target="https://en.wikipedia.org/wiki/Lower_motor_neuron_lesion" TargetMode="External"/><Relationship Id="rId75" Type="http://schemas.openxmlformats.org/officeDocument/2006/relationships/hyperlink" Target="https://en.wikipedia.org/wiki/Lower_motor_neuron_lesion" TargetMode="External"/><Relationship Id="rId76" Type="http://schemas.openxmlformats.org/officeDocument/2006/relationships/hyperlink" Target="https://en.wikipedia.org/wiki/Radial_nerve" TargetMode="External"/><Relationship Id="rId77" Type="http://schemas.openxmlformats.org/officeDocument/2006/relationships/hyperlink" Target="https://en.wikipedia.org/wiki/Median_nerve" TargetMode="External"/><Relationship Id="rId78" Type="http://schemas.openxmlformats.org/officeDocument/2006/relationships/hyperlink" Target="https://en.wikipedia.org/wiki/Ulnar_nerve" TargetMode="External"/><Relationship Id="rId79" Type="http://schemas.openxmlformats.org/officeDocument/2006/relationships/hyperlink" Target="http://www.cmaj.ca/content/172/10/1273.full" TargetMode="External"/><Relationship Id="rId110" Type="http://schemas.openxmlformats.org/officeDocument/2006/relationships/fontTable" Target="fontTable.xml"/><Relationship Id="rId90" Type="http://schemas.openxmlformats.org/officeDocument/2006/relationships/hyperlink" Target="http://www.ncbi.nlm.nih.gov/pubmed/?term=25106063" TargetMode="External"/><Relationship Id="rId91" Type="http://schemas.openxmlformats.org/officeDocument/2006/relationships/hyperlink" Target="http://stemlynsblog.org/jc-kicking-against-the-prick-sr-and-ma-of-stroke-thrombolysis/" TargetMode="External"/><Relationship Id="rId92" Type="http://schemas.openxmlformats.org/officeDocument/2006/relationships/hyperlink" Target="http://stemlynsblog.org/jc-kicking-against-the-prick-sr-and-ma-of-stroke-thrombolysis/" TargetMode="External"/><Relationship Id="rId93" Type="http://schemas.openxmlformats.org/officeDocument/2006/relationships/hyperlink" Target="http://www.ncbi.nlm.nih.gov/pubmed/?term=25786912" TargetMode="External"/><Relationship Id="rId94" Type="http://schemas.openxmlformats.org/officeDocument/2006/relationships/hyperlink" Target="http://www.ncbi.nlm.nih.gov/pubmed/?term=26810499" TargetMode="External"/><Relationship Id="rId95" Type="http://schemas.openxmlformats.org/officeDocument/2006/relationships/hyperlink" Target="http://www.ncbi.nlm.nih.gov/pubmed/?term=26138731" TargetMode="External"/><Relationship Id="rId96" Type="http://schemas.openxmlformats.org/officeDocument/2006/relationships/hyperlink" Target="http://www.ncbi.nlm.nih.gov/pubmed/?term=26810499" TargetMode="External"/><Relationship Id="rId97" Type="http://schemas.openxmlformats.org/officeDocument/2006/relationships/hyperlink" Target="http://www.ncbi.nlm.nih.gov/pubmed/?term=26138731" TargetMode="External"/><Relationship Id="rId98" Type="http://schemas.openxmlformats.org/officeDocument/2006/relationships/hyperlink" Target="https://www.ncbi.nlm.nih.gov/pubmed/?term=21646462" TargetMode="External"/><Relationship Id="rId99" Type="http://schemas.openxmlformats.org/officeDocument/2006/relationships/hyperlink" Target="https://www.ncbi.nlm.nih.gov/pubmed/?term=24262323" TargetMode="External"/><Relationship Id="rId111" Type="http://schemas.openxmlformats.org/officeDocument/2006/relationships/theme" Target="theme/theme1.xml"/><Relationship Id="rId20" Type="http://schemas.openxmlformats.org/officeDocument/2006/relationships/hyperlink" Target="https://en.wikipedia.org/wiki/Quadrantanopia" TargetMode="External"/><Relationship Id="rId21" Type="http://schemas.openxmlformats.org/officeDocument/2006/relationships/hyperlink" Target="https://en.wikipedia.org/wiki/Bitemporal_hemianopsia" TargetMode="External"/><Relationship Id="rId22" Type="http://schemas.openxmlformats.org/officeDocument/2006/relationships/hyperlink" Target="https://en.wikipedia.org/wiki/Primary_motor_cortex" TargetMode="External"/><Relationship Id="rId23" Type="http://schemas.openxmlformats.org/officeDocument/2006/relationships/hyperlink" Target="https://en.wikipedia.org/wiki/Primary_motor_cortex" TargetMode="External"/><Relationship Id="rId24" Type="http://schemas.openxmlformats.org/officeDocument/2006/relationships/hyperlink" Target="http://www.aao.org/bcscsnippetdetail.aspx?id=f5a77965-de2a-4fb0-82fb-5f4089671ad6" TargetMode="External"/><Relationship Id="rId25" Type="http://schemas.openxmlformats.org/officeDocument/2006/relationships/hyperlink" Target="http://www.aao.org/bcscsnippetdetail.aspx?id=f5a77965-de2a-4fb0-82fb-5f4089671ad6" TargetMode="External"/><Relationship Id="rId26" Type="http://schemas.openxmlformats.org/officeDocument/2006/relationships/hyperlink" Target="https://en.wikipedia.org/wiki/Trochlear_nerve" TargetMode="External"/><Relationship Id="rId27" Type="http://schemas.openxmlformats.org/officeDocument/2006/relationships/hyperlink" Target="http://jnnp.bmj.com/content/74/4/415.full" TargetMode="External"/><Relationship Id="rId28" Type="http://schemas.openxmlformats.org/officeDocument/2006/relationships/hyperlink" Target="http://www.ncbi.nlm.nih.gov/pubmed/?term=17434099" TargetMode="External"/><Relationship Id="rId29" Type="http://schemas.openxmlformats.org/officeDocument/2006/relationships/hyperlink" Target="https://www.ncbi.nlm.nih.gov/pubmed/?term=28745996" TargetMode="External"/><Relationship Id="rId40" Type="http://schemas.openxmlformats.org/officeDocument/2006/relationships/hyperlink" Target="https://www.uic.edu/com/ferne/pdf/posterior0501.pdf" TargetMode="External"/><Relationship Id="rId41" Type="http://schemas.openxmlformats.org/officeDocument/2006/relationships/hyperlink" Target="http://www.ncbi.nlm.nih.gov/pubmed/21576300" TargetMode="External"/><Relationship Id="rId42" Type="http://schemas.openxmlformats.org/officeDocument/2006/relationships/hyperlink" Target="http://stroke.ahajournals.org/content/40/11/3504.full" TargetMode="External"/><Relationship Id="rId43" Type="http://schemas.openxmlformats.org/officeDocument/2006/relationships/hyperlink" Target="http://www.youtube.com/watch?v=4EBwtckFfTo" TargetMode="External"/><Relationship Id="rId44" Type="http://schemas.openxmlformats.org/officeDocument/2006/relationships/hyperlink" Target="http://stroke.ahajournals.org/content/40/11/3504.full" TargetMode="External"/><Relationship Id="rId45" Type="http://schemas.openxmlformats.org/officeDocument/2006/relationships/hyperlink" Target="http://stroke.ahajournals.org/content/40/11/3504.full" TargetMode="External"/><Relationship Id="rId46" Type="http://schemas.openxmlformats.org/officeDocument/2006/relationships/hyperlink" Target="http://ltarkiv.lakartidningen.se/artNo29053" TargetMode="External"/><Relationship Id="rId47" Type="http://schemas.openxmlformats.org/officeDocument/2006/relationships/hyperlink" Target="http://www.ncbi.nlm.nih.gov/pubmed/21576300" TargetMode="External"/><Relationship Id="rId48" Type="http://schemas.openxmlformats.org/officeDocument/2006/relationships/hyperlink" Target="http://www.lakartidningen.se/Klinik-och-vetenskap/Medicinens-ABC/2015/02/Yrsel-pa-akuten/" TargetMode="External"/><Relationship Id="rId49" Type="http://schemas.openxmlformats.org/officeDocument/2006/relationships/hyperlink" Target="http://www.lakartidningen.se/Klinik-och-vetenskap/Medicinens-ABC/2015/02/Yrsel-pa-akuten/" TargetMode="External"/><Relationship Id="rId60" Type="http://schemas.openxmlformats.org/officeDocument/2006/relationships/hyperlink" Target="https://en.wikipedia.org/wiki/Spinothalamic_tract" TargetMode="External"/><Relationship Id="rId61" Type="http://schemas.openxmlformats.org/officeDocument/2006/relationships/hyperlink" Target="http://anothersample.net/acute-spinal-cord-injury" TargetMode="External"/><Relationship Id="rId62" Type="http://schemas.openxmlformats.org/officeDocument/2006/relationships/hyperlink" Target="http://anothersample.net/acute-spinal-cord-injury" TargetMode="External"/><Relationship Id="rId63" Type="http://schemas.openxmlformats.org/officeDocument/2006/relationships/hyperlink" Target="http://www.lakartidningen.se/Klinik-och-vetenskap/Medicinens-ABC/2015/10/Chock-pa-akuten/" TargetMode="External"/><Relationship Id="rId64" Type="http://schemas.openxmlformats.org/officeDocument/2006/relationships/hyperlink" Target="http://www.lakartidningen.se/Functions/OldArticleView.aspx?articleId=11567" TargetMode="External"/><Relationship Id="rId65" Type="http://schemas.openxmlformats.org/officeDocument/2006/relationships/hyperlink" Target="https://en.wikipedia.org/wiki/Spinal_cord_injury" TargetMode="External"/><Relationship Id="rId66" Type="http://schemas.openxmlformats.org/officeDocument/2006/relationships/hyperlink" Target="https://en.wikipedia.org/wiki/Spinal_cord_injury" TargetMode="External"/><Relationship Id="rId67" Type="http://schemas.openxmlformats.org/officeDocument/2006/relationships/hyperlink" Target="https://en.wikipedia.org/wiki/Spinal_cord_injury" TargetMode="External"/><Relationship Id="rId68" Type="http://schemas.openxmlformats.org/officeDocument/2006/relationships/hyperlink" Target="https://en.wikipedia.org/wiki/Spinal_cord_injury" TargetMode="External"/><Relationship Id="rId69" Type="http://schemas.openxmlformats.org/officeDocument/2006/relationships/hyperlink" Target="https://en.wikipedia.org/wiki/Spinal_cord_injury" TargetMode="External"/><Relationship Id="rId100" Type="http://schemas.openxmlformats.org/officeDocument/2006/relationships/hyperlink" Target="https://www.ncbi.nlm.nih.gov/pubmed/?term=24262323" TargetMode="External"/><Relationship Id="rId80" Type="http://schemas.openxmlformats.org/officeDocument/2006/relationships/hyperlink" Target="https://en.wikipedia.org/wiki/Common_peroneal_nerve" TargetMode="External"/><Relationship Id="rId81" Type="http://schemas.openxmlformats.org/officeDocument/2006/relationships/hyperlink" Target="http://www.ncbi.nlm.nih.gov/pubmed/?term=22694000" TargetMode="External"/><Relationship Id="rId82" Type="http://schemas.openxmlformats.org/officeDocument/2006/relationships/hyperlink" Target="http://www.ncbi.nlm.nih.gov/pubmed/?term=22694000" TargetMode="External"/><Relationship Id="rId83" Type="http://schemas.openxmlformats.org/officeDocument/2006/relationships/hyperlink" Target="http://www.ncbi.nlm.nih.gov/pubmed/?term=22694000" TargetMode="External"/><Relationship Id="rId84" Type="http://schemas.openxmlformats.org/officeDocument/2006/relationships/hyperlink" Target="http://www.lakartidningen.se/Klinik-och-vetenskap/Fallbeskrivning/2014/03/Botulism-ar-en-behandlingsbar-mycket-sallsynt-forgiftning/" TargetMode="External"/><Relationship Id="rId85" Type="http://schemas.openxmlformats.org/officeDocument/2006/relationships/hyperlink" Target="http://www.lakartidningen.se/Klinik-och-vetenskap/Fallbeskrivning/2014/03/Botulism-ar-en-behandlingsbar-mycket-sallsynt-forgiftning/" TargetMode="External"/><Relationship Id="rId86" Type="http://schemas.openxmlformats.org/officeDocument/2006/relationships/hyperlink" Target="http://www.lakartidningen.se/Klinik-och-vetenskap/Fallbeskrivning/2014/03/Botulism-ar-en-behandlingsbar-mycket-sallsynt-forgiftning/" TargetMode="External"/><Relationship Id="rId87" Type="http://schemas.openxmlformats.org/officeDocument/2006/relationships/hyperlink" Target="http://www.ncbi.nlm.nih.gov/pubmed/?term=16484610" TargetMode="External"/><Relationship Id="rId88" Type="http://schemas.openxmlformats.org/officeDocument/2006/relationships/hyperlink" Target="http://www.lakartidningen.se/Functions/OldArticleView.aspx?articleId=6872" TargetMode="External"/><Relationship Id="rId89" Type="http://schemas.openxmlformats.org/officeDocument/2006/relationships/hyperlink" Target="https://sv.wikipedia.org/wiki/Modifierade_Rankinskalan" TargetMode="Externa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21</Pages>
  <Words>14703</Words>
  <Characters>77929</Characters>
  <Application>Microsoft Macintosh Word</Application>
  <DocSecurity>0</DocSecurity>
  <Lines>649</Lines>
  <Paragraphs>184</Paragraphs>
  <ScaleCrop>false</ScaleCrop>
  <HeadingPairs>
    <vt:vector size="2" baseType="variant">
      <vt:variant>
        <vt:lpstr>Rubrik</vt:lpstr>
      </vt:variant>
      <vt:variant>
        <vt:i4>1</vt:i4>
      </vt:variant>
    </vt:vector>
  </HeadingPairs>
  <TitlesOfParts>
    <vt:vector size="1" baseType="lpstr">
      <vt:lpstr/>
    </vt:vector>
  </TitlesOfParts>
  <Company>Region Skåne</Company>
  <LinksUpToDate>false</LinksUpToDate>
  <CharactersWithSpaces>9244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iL Akuten</dc:creator>
  <cp:keywords/>
  <dc:description/>
  <cp:lastModifiedBy>Eric Dryver</cp:lastModifiedBy>
  <cp:revision>8</cp:revision>
  <dcterms:created xsi:type="dcterms:W3CDTF">2017-10-03T18:12:00Z</dcterms:created>
  <dcterms:modified xsi:type="dcterms:W3CDTF">2017-10-03T18:18:00Z</dcterms:modified>
</cp:coreProperties>
</file>